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A2729A" w14:textId="77777777" w:rsidR="006869D4" w:rsidRPr="00B80F52" w:rsidRDefault="006869D4" w:rsidP="006869D4">
      <w:pPr>
        <w:pStyle w:val="NoSpacing"/>
        <w:jc w:val="center"/>
        <w:rPr>
          <w:rFonts w:cs="Times New Roman"/>
          <w:b/>
        </w:rPr>
      </w:pPr>
      <w:bookmarkStart w:id="0" w:name="_GoBack"/>
      <w:bookmarkEnd w:id="0"/>
    </w:p>
    <w:p w14:paraId="46136EB6" w14:textId="77777777" w:rsidR="00DC57CC" w:rsidRPr="00B80F52" w:rsidRDefault="00A7121D" w:rsidP="00762104">
      <w:pPr>
        <w:pStyle w:val="NoSpacing"/>
        <w:jc w:val="center"/>
        <w:rPr>
          <w:rFonts w:cs="Times New Roman"/>
          <w:b/>
        </w:rPr>
      </w:pPr>
      <w:r>
        <w:rPr>
          <w:rFonts w:cs="Times New Roman"/>
          <w:b/>
        </w:rPr>
        <w:t xml:space="preserve">Evaluation of TransLife </w:t>
      </w:r>
      <w:r w:rsidR="00437272">
        <w:rPr>
          <w:rFonts w:cs="Times New Roman"/>
          <w:b/>
        </w:rPr>
        <w:t>Center</w:t>
      </w:r>
      <w:r w:rsidR="00834070">
        <w:rPr>
          <w:rFonts w:cs="Times New Roman"/>
          <w:b/>
        </w:rPr>
        <w:t xml:space="preserve"> </w:t>
      </w:r>
      <w:r>
        <w:rPr>
          <w:rFonts w:cs="Times New Roman"/>
          <w:b/>
        </w:rPr>
        <w:t>(TLC): A Locally-Developed Combination Prevention Intervention for Transgender Women at High Risk of HIV Infection</w:t>
      </w:r>
    </w:p>
    <w:p w14:paraId="728B2431" w14:textId="77777777" w:rsidR="00E227E6" w:rsidRPr="00B80F52" w:rsidRDefault="00E227E6" w:rsidP="006869D4">
      <w:pPr>
        <w:pStyle w:val="NoSpacing"/>
        <w:jc w:val="center"/>
        <w:rPr>
          <w:rFonts w:cs="Times New Roman"/>
          <w:b/>
        </w:rPr>
      </w:pPr>
    </w:p>
    <w:p w14:paraId="5EF8511A" w14:textId="77777777" w:rsidR="00E227E6" w:rsidRPr="00B80F52" w:rsidRDefault="00A7121D" w:rsidP="006869D4">
      <w:pPr>
        <w:pStyle w:val="NoSpacing"/>
        <w:jc w:val="center"/>
        <w:rPr>
          <w:rFonts w:cs="Times New Roman"/>
          <w:b/>
        </w:rPr>
      </w:pPr>
      <w:r>
        <w:rPr>
          <w:rFonts w:cs="Times New Roman"/>
          <w:b/>
        </w:rPr>
        <w:t xml:space="preserve">OMB </w:t>
      </w:r>
      <w:r w:rsidR="00231952">
        <w:rPr>
          <w:rFonts w:cs="Times New Roman"/>
          <w:b/>
        </w:rPr>
        <w:t>0920-</w:t>
      </w:r>
      <w:r w:rsidR="00C558F4" w:rsidRPr="00B80F52">
        <w:rPr>
          <w:rFonts w:cs="Times New Roman"/>
          <w:b/>
        </w:rPr>
        <w:t>New</w:t>
      </w:r>
    </w:p>
    <w:p w14:paraId="774C4276" w14:textId="77777777" w:rsidR="00E227E6" w:rsidRPr="00B80F52" w:rsidRDefault="00E227E6" w:rsidP="006869D4">
      <w:pPr>
        <w:pStyle w:val="NoSpacing"/>
        <w:jc w:val="center"/>
        <w:rPr>
          <w:rFonts w:cs="Times New Roman"/>
          <w:b/>
        </w:rPr>
      </w:pPr>
    </w:p>
    <w:p w14:paraId="439E97E9" w14:textId="77777777" w:rsidR="00E227E6" w:rsidRPr="00B80F52" w:rsidRDefault="00E227E6" w:rsidP="006869D4">
      <w:pPr>
        <w:pStyle w:val="NoSpacing"/>
        <w:jc w:val="center"/>
        <w:rPr>
          <w:rFonts w:cs="Times New Roman"/>
          <w:b/>
        </w:rPr>
      </w:pPr>
    </w:p>
    <w:p w14:paraId="3636A6FA" w14:textId="77777777" w:rsidR="0098673D" w:rsidRPr="00B80F52" w:rsidRDefault="0098673D" w:rsidP="006869D4">
      <w:pPr>
        <w:pStyle w:val="NoSpacing"/>
        <w:jc w:val="center"/>
        <w:rPr>
          <w:rFonts w:cs="Times New Roman"/>
          <w:b/>
        </w:rPr>
      </w:pPr>
    </w:p>
    <w:p w14:paraId="69B09CC9" w14:textId="77777777" w:rsidR="0098673D" w:rsidRPr="00B80F52" w:rsidRDefault="0098673D" w:rsidP="006869D4">
      <w:pPr>
        <w:pStyle w:val="NoSpacing"/>
        <w:jc w:val="center"/>
        <w:rPr>
          <w:rFonts w:cs="Times New Roman"/>
          <w:b/>
        </w:rPr>
      </w:pPr>
    </w:p>
    <w:p w14:paraId="377BAE4D" w14:textId="77777777" w:rsidR="0098673D" w:rsidRPr="00B80F52" w:rsidRDefault="0098673D" w:rsidP="006869D4">
      <w:pPr>
        <w:pStyle w:val="NoSpacing"/>
        <w:jc w:val="center"/>
        <w:rPr>
          <w:rFonts w:cs="Times New Roman"/>
          <w:b/>
        </w:rPr>
      </w:pPr>
      <w:r w:rsidRPr="00B80F52">
        <w:rPr>
          <w:rFonts w:cs="Times New Roman"/>
          <w:b/>
        </w:rPr>
        <w:t>Section A: Supporting Statement</w:t>
      </w:r>
    </w:p>
    <w:p w14:paraId="1EDA8D4D" w14:textId="77777777" w:rsidR="0098673D" w:rsidRPr="00B80F52" w:rsidRDefault="0098673D" w:rsidP="006869D4">
      <w:pPr>
        <w:pStyle w:val="NoSpacing"/>
        <w:jc w:val="center"/>
        <w:rPr>
          <w:rFonts w:cs="Times New Roman"/>
          <w:b/>
        </w:rPr>
      </w:pPr>
    </w:p>
    <w:p w14:paraId="416B87D5" w14:textId="77777777" w:rsidR="0098673D" w:rsidRPr="00B80F52" w:rsidRDefault="0098673D" w:rsidP="006869D4">
      <w:pPr>
        <w:pStyle w:val="NoSpacing"/>
        <w:jc w:val="center"/>
        <w:rPr>
          <w:rFonts w:cs="Times New Roman"/>
          <w:b/>
        </w:rPr>
      </w:pPr>
    </w:p>
    <w:p w14:paraId="5546CD72" w14:textId="77777777" w:rsidR="00053671" w:rsidRPr="00B80F52" w:rsidRDefault="00053671" w:rsidP="006869D4">
      <w:pPr>
        <w:pStyle w:val="NoSpacing"/>
        <w:jc w:val="center"/>
        <w:rPr>
          <w:rFonts w:cs="Times New Roman"/>
          <w:b/>
        </w:rPr>
      </w:pPr>
    </w:p>
    <w:p w14:paraId="18446ACE" w14:textId="77777777" w:rsidR="00053671" w:rsidRPr="00B80F52" w:rsidRDefault="00053671" w:rsidP="006869D4">
      <w:pPr>
        <w:pStyle w:val="NoSpacing"/>
        <w:jc w:val="center"/>
        <w:rPr>
          <w:rFonts w:cs="Times New Roman"/>
          <w:b/>
        </w:rPr>
      </w:pPr>
    </w:p>
    <w:p w14:paraId="13C212E4" w14:textId="197EC702" w:rsidR="00BD0B89" w:rsidRPr="00B80F52" w:rsidRDefault="00F7059C" w:rsidP="00BD0B89">
      <w:pPr>
        <w:pStyle w:val="NoSpacing"/>
        <w:jc w:val="center"/>
        <w:rPr>
          <w:rFonts w:cs="Times New Roman"/>
          <w:b/>
        </w:rPr>
      </w:pPr>
      <w:r>
        <w:rPr>
          <w:rFonts w:cs="Times New Roman"/>
          <w:b/>
        </w:rPr>
        <w:t xml:space="preserve">August </w:t>
      </w:r>
      <w:r w:rsidR="00CC4C72">
        <w:rPr>
          <w:rFonts w:cs="Times New Roman"/>
          <w:b/>
        </w:rPr>
        <w:t>2</w:t>
      </w:r>
      <w:r w:rsidR="00C50024">
        <w:rPr>
          <w:rFonts w:cs="Times New Roman"/>
          <w:b/>
        </w:rPr>
        <w:t>3</w:t>
      </w:r>
      <w:r w:rsidR="00686142">
        <w:rPr>
          <w:rFonts w:cs="Times New Roman"/>
          <w:b/>
        </w:rPr>
        <w:t>, 2018</w:t>
      </w:r>
    </w:p>
    <w:p w14:paraId="175B7532" w14:textId="77777777" w:rsidR="00053671" w:rsidRPr="00B80F52" w:rsidRDefault="00053671" w:rsidP="006869D4">
      <w:pPr>
        <w:pStyle w:val="NoSpacing"/>
        <w:jc w:val="center"/>
        <w:rPr>
          <w:rFonts w:cs="Times New Roman"/>
          <w:b/>
        </w:rPr>
      </w:pPr>
    </w:p>
    <w:p w14:paraId="2AABB3C4" w14:textId="77777777" w:rsidR="00053671" w:rsidRPr="00B80F52" w:rsidRDefault="00053671" w:rsidP="006869D4">
      <w:pPr>
        <w:pStyle w:val="NoSpacing"/>
        <w:jc w:val="center"/>
        <w:rPr>
          <w:rFonts w:cs="Times New Roman"/>
          <w:b/>
        </w:rPr>
      </w:pPr>
    </w:p>
    <w:p w14:paraId="181C2D50" w14:textId="77777777" w:rsidR="00053671" w:rsidRPr="00B80F52" w:rsidRDefault="00053671" w:rsidP="006869D4">
      <w:pPr>
        <w:pStyle w:val="NoSpacing"/>
        <w:jc w:val="center"/>
        <w:rPr>
          <w:rFonts w:cs="Times New Roman"/>
          <w:b/>
        </w:rPr>
      </w:pPr>
      <w:r w:rsidRPr="00B80F52">
        <w:rPr>
          <w:rFonts w:cs="Times New Roman"/>
          <w:b/>
        </w:rPr>
        <w:t>CONTACT</w:t>
      </w:r>
    </w:p>
    <w:p w14:paraId="0C031801" w14:textId="77777777" w:rsidR="00053671" w:rsidRPr="00B80F52" w:rsidRDefault="00A7121D" w:rsidP="00053671">
      <w:pPr>
        <w:jc w:val="center"/>
        <w:rPr>
          <w:shd w:val="clear" w:color="auto" w:fill="FFFFFF"/>
        </w:rPr>
      </w:pPr>
      <w:r>
        <w:rPr>
          <w:bCs/>
          <w:shd w:val="clear" w:color="auto" w:fill="FFFFFF"/>
        </w:rPr>
        <w:t>Damian Denson</w:t>
      </w:r>
      <w:r w:rsidR="00053671" w:rsidRPr="00B80F52">
        <w:rPr>
          <w:bCs/>
          <w:shd w:val="clear" w:color="auto" w:fill="FFFFFF"/>
        </w:rPr>
        <w:t>, PhD</w:t>
      </w:r>
      <w:r>
        <w:rPr>
          <w:bCs/>
          <w:shd w:val="clear" w:color="auto" w:fill="FFFFFF"/>
        </w:rPr>
        <w:t>, MPH</w:t>
      </w:r>
      <w:r w:rsidR="00053671" w:rsidRPr="00B80F52">
        <w:t xml:space="preserve"> </w:t>
      </w:r>
      <w:r w:rsidR="00053671" w:rsidRPr="00B80F52">
        <w:br/>
        <w:t>Project Officer</w:t>
      </w:r>
    </w:p>
    <w:p w14:paraId="6DBC8BD8" w14:textId="77777777" w:rsidR="00053671" w:rsidRPr="00B80F52" w:rsidRDefault="00053671" w:rsidP="00053671">
      <w:pPr>
        <w:pStyle w:val="NoSpacing"/>
        <w:jc w:val="center"/>
        <w:rPr>
          <w:rFonts w:cs="Times New Roman"/>
        </w:rPr>
      </w:pPr>
      <w:r w:rsidRPr="00B80F52">
        <w:rPr>
          <w:rFonts w:cs="Times New Roman"/>
          <w:shd w:val="clear" w:color="auto" w:fill="FFFFFF"/>
        </w:rPr>
        <w:t>Centers for Disease Control and Prevention</w:t>
      </w:r>
      <w:r w:rsidRPr="00B80F52">
        <w:rPr>
          <w:rFonts w:cs="Times New Roman"/>
        </w:rPr>
        <w:br/>
      </w:r>
      <w:r w:rsidRPr="00B80F52">
        <w:rPr>
          <w:rFonts w:cs="Times New Roman"/>
          <w:shd w:val="clear" w:color="auto" w:fill="FFFFFF"/>
        </w:rPr>
        <w:t>Division of HIV/AIDS Prevention</w:t>
      </w:r>
      <w:r w:rsidRPr="00B80F52">
        <w:rPr>
          <w:rFonts w:cs="Times New Roman"/>
        </w:rPr>
        <w:t xml:space="preserve"> </w:t>
      </w:r>
      <w:r w:rsidRPr="00B80F52">
        <w:rPr>
          <w:rFonts w:cs="Times New Roman"/>
        </w:rPr>
        <w:br/>
      </w:r>
      <w:r w:rsidRPr="00B80F52">
        <w:rPr>
          <w:rFonts w:cs="Times New Roman"/>
          <w:shd w:val="clear" w:color="auto" w:fill="FFFFFF"/>
        </w:rPr>
        <w:t>1600 Clifton Road, NE, Mailstop E-37</w:t>
      </w:r>
      <w:r w:rsidRPr="00B80F52">
        <w:rPr>
          <w:rFonts w:cs="Times New Roman"/>
        </w:rPr>
        <w:br/>
      </w:r>
      <w:r w:rsidRPr="00B80F52">
        <w:rPr>
          <w:rFonts w:cs="Times New Roman"/>
          <w:shd w:val="clear" w:color="auto" w:fill="FFFFFF"/>
        </w:rPr>
        <w:t>Atlanta, GA 30333</w:t>
      </w:r>
      <w:r w:rsidRPr="00B80F52">
        <w:rPr>
          <w:rFonts w:cs="Times New Roman"/>
        </w:rPr>
        <w:br/>
      </w:r>
      <w:r w:rsidRPr="00B80F52">
        <w:rPr>
          <w:rFonts w:cs="Times New Roman"/>
          <w:shd w:val="clear" w:color="auto" w:fill="FFFFFF"/>
        </w:rPr>
        <w:t>Phone: 404-639-61</w:t>
      </w:r>
      <w:r w:rsidR="00A7121D">
        <w:rPr>
          <w:rFonts w:cs="Times New Roman"/>
          <w:shd w:val="clear" w:color="auto" w:fill="FFFFFF"/>
        </w:rPr>
        <w:t>2</w:t>
      </w:r>
      <w:r w:rsidRPr="00B80F52">
        <w:rPr>
          <w:rFonts w:cs="Times New Roman"/>
          <w:shd w:val="clear" w:color="auto" w:fill="FFFFFF"/>
        </w:rPr>
        <w:t>5</w:t>
      </w:r>
      <w:r w:rsidRPr="00B80F52">
        <w:rPr>
          <w:rFonts w:cs="Times New Roman"/>
        </w:rPr>
        <w:br/>
      </w:r>
      <w:r w:rsidRPr="00B80F52">
        <w:rPr>
          <w:rFonts w:cs="Times New Roman"/>
          <w:shd w:val="clear" w:color="auto" w:fill="FFFFFF"/>
        </w:rPr>
        <w:t>Fax: 404-639-1950</w:t>
      </w:r>
      <w:r w:rsidRPr="00B80F52">
        <w:rPr>
          <w:rFonts w:cs="Times New Roman"/>
        </w:rPr>
        <w:br/>
      </w:r>
      <w:r w:rsidRPr="00B80F52">
        <w:rPr>
          <w:rFonts w:cs="Times New Roman"/>
          <w:shd w:val="clear" w:color="auto" w:fill="FFFFFF"/>
        </w:rPr>
        <w:t>E-mail:</w:t>
      </w:r>
      <w:r w:rsidRPr="00B80F52">
        <w:rPr>
          <w:rFonts w:cs="Times New Roman"/>
        </w:rPr>
        <w:t> </w:t>
      </w:r>
      <w:r w:rsidR="00A7121D">
        <w:rPr>
          <w:rFonts w:cs="Times New Roman"/>
        </w:rPr>
        <w:t>dvd5</w:t>
      </w:r>
      <w:r w:rsidR="00542640" w:rsidRPr="00B80F52">
        <w:rPr>
          <w:rFonts w:cs="Times New Roman"/>
        </w:rPr>
        <w:t>@cdc.gov</w:t>
      </w:r>
    </w:p>
    <w:p w14:paraId="754DC11F" w14:textId="77777777" w:rsidR="00542640" w:rsidRPr="00B80F52" w:rsidRDefault="00542640" w:rsidP="00053671">
      <w:pPr>
        <w:pStyle w:val="NoSpacing"/>
        <w:jc w:val="center"/>
        <w:rPr>
          <w:rFonts w:cs="Times New Roman"/>
          <w:b/>
        </w:rPr>
      </w:pPr>
    </w:p>
    <w:p w14:paraId="42F6B294" w14:textId="77777777" w:rsidR="00542640" w:rsidRPr="00B80F52" w:rsidRDefault="00542640" w:rsidP="00053671">
      <w:pPr>
        <w:pStyle w:val="NoSpacing"/>
        <w:jc w:val="center"/>
        <w:rPr>
          <w:rFonts w:cs="Times New Roman"/>
          <w:b/>
        </w:rPr>
      </w:pPr>
    </w:p>
    <w:p w14:paraId="0D2DBC66" w14:textId="77777777" w:rsidR="00542640" w:rsidRPr="00B80F52" w:rsidRDefault="00542640" w:rsidP="00053671">
      <w:pPr>
        <w:pStyle w:val="NoSpacing"/>
        <w:jc w:val="center"/>
        <w:rPr>
          <w:rFonts w:cs="Times New Roman"/>
          <w:b/>
        </w:rPr>
      </w:pPr>
    </w:p>
    <w:p w14:paraId="2EA1465C" w14:textId="77777777" w:rsidR="00542640" w:rsidRPr="00B80F52" w:rsidRDefault="00542640" w:rsidP="00053671">
      <w:pPr>
        <w:pStyle w:val="NoSpacing"/>
        <w:jc w:val="center"/>
        <w:rPr>
          <w:rFonts w:cs="Times New Roman"/>
          <w:b/>
        </w:rPr>
      </w:pPr>
    </w:p>
    <w:p w14:paraId="7C14FED3" w14:textId="77777777" w:rsidR="00542640" w:rsidRPr="00B80F52" w:rsidRDefault="00542640">
      <w:pPr>
        <w:spacing w:after="200" w:line="276" w:lineRule="auto"/>
        <w:rPr>
          <w:rFonts w:eastAsiaTheme="minorHAnsi"/>
          <w:b/>
          <w:szCs w:val="22"/>
        </w:rPr>
      </w:pPr>
      <w:r w:rsidRPr="00B80F52">
        <w:rPr>
          <w:b/>
        </w:rPr>
        <w:br w:type="page"/>
      </w:r>
    </w:p>
    <w:p w14:paraId="4C80E8D3" w14:textId="77777777" w:rsidR="00542640" w:rsidRPr="00B80F52" w:rsidRDefault="00542640" w:rsidP="00542640">
      <w:pPr>
        <w:pStyle w:val="NoSpacing"/>
        <w:pBdr>
          <w:bottom w:val="single" w:sz="4" w:space="1" w:color="auto"/>
        </w:pBdr>
        <w:rPr>
          <w:rFonts w:cs="Times New Roman"/>
          <w:b/>
        </w:rPr>
      </w:pPr>
      <w:r w:rsidRPr="00B80F52">
        <w:rPr>
          <w:rFonts w:cs="Times New Roman"/>
          <w:b/>
        </w:rPr>
        <w:lastRenderedPageBreak/>
        <w:t>TABLE OF CONTENTS</w:t>
      </w:r>
    </w:p>
    <w:p w14:paraId="0870D061" w14:textId="77777777" w:rsidR="00542640" w:rsidRPr="00B80F52" w:rsidRDefault="00542640" w:rsidP="00542640">
      <w:pPr>
        <w:pStyle w:val="NoSpacing"/>
        <w:rPr>
          <w:rFonts w:cs="Times New Roman"/>
          <w:b/>
        </w:rPr>
      </w:pPr>
    </w:p>
    <w:sdt>
      <w:sdtPr>
        <w:id w:val="1602600070"/>
        <w:docPartObj>
          <w:docPartGallery w:val="Table of Contents"/>
          <w:docPartUnique/>
        </w:docPartObj>
      </w:sdtPr>
      <w:sdtEndPr>
        <w:rPr>
          <w:b/>
          <w:bCs/>
          <w:noProof/>
        </w:rPr>
      </w:sdtEndPr>
      <w:sdtContent>
        <w:p w14:paraId="6AF6D807" w14:textId="77777777" w:rsidR="004401E0" w:rsidRDefault="004401E0" w:rsidP="002A5FB1">
          <w:pPr>
            <w:pStyle w:val="TOC1"/>
            <w:tabs>
              <w:tab w:val="left" w:pos="480"/>
              <w:tab w:val="right" w:leader="dot" w:pos="10070"/>
            </w:tabs>
            <w:spacing w:after="0"/>
            <w:rPr>
              <w:rFonts w:asciiTheme="minorHAnsi" w:eastAsiaTheme="minorEastAsia" w:hAnsiTheme="minorHAnsi" w:cstheme="minorBidi"/>
              <w:noProof/>
              <w:sz w:val="22"/>
              <w:szCs w:val="22"/>
            </w:rPr>
          </w:pPr>
          <w:r>
            <w:fldChar w:fldCharType="begin"/>
          </w:r>
          <w:r>
            <w:instrText xml:space="preserve"> TOC \o "1-3" \n \p " " \h \z \u </w:instrText>
          </w:r>
          <w:r>
            <w:fldChar w:fldCharType="separate"/>
          </w:r>
          <w:hyperlink w:anchor="_Toc510100281" w:history="1">
            <w:r w:rsidRPr="00D376AF">
              <w:rPr>
                <w:rStyle w:val="Hyperlink"/>
                <w:noProof/>
              </w:rPr>
              <w:t>1.</w:t>
            </w:r>
            <w:r>
              <w:rPr>
                <w:rFonts w:asciiTheme="minorHAnsi" w:eastAsiaTheme="minorEastAsia" w:hAnsiTheme="minorHAnsi" w:cstheme="minorBidi"/>
                <w:noProof/>
                <w:sz w:val="22"/>
                <w:szCs w:val="22"/>
              </w:rPr>
              <w:tab/>
            </w:r>
            <w:r w:rsidRPr="00D376AF">
              <w:rPr>
                <w:rStyle w:val="Hyperlink"/>
                <w:noProof/>
              </w:rPr>
              <w:t>Circumstances Making the Collection of Information Necessary</w:t>
            </w:r>
          </w:hyperlink>
        </w:p>
        <w:p w14:paraId="1ACA66A0" w14:textId="77777777" w:rsidR="004401E0" w:rsidRDefault="00A067FC" w:rsidP="002A5FB1">
          <w:pPr>
            <w:pStyle w:val="TOC1"/>
            <w:tabs>
              <w:tab w:val="left" w:pos="480"/>
              <w:tab w:val="right" w:leader="dot" w:pos="10070"/>
            </w:tabs>
            <w:spacing w:after="0"/>
            <w:rPr>
              <w:rFonts w:asciiTheme="minorHAnsi" w:eastAsiaTheme="minorEastAsia" w:hAnsiTheme="minorHAnsi" w:cstheme="minorBidi"/>
              <w:noProof/>
              <w:sz w:val="22"/>
              <w:szCs w:val="22"/>
            </w:rPr>
          </w:pPr>
          <w:hyperlink w:anchor="_Toc510100282" w:history="1">
            <w:r w:rsidR="004401E0" w:rsidRPr="00D376AF">
              <w:rPr>
                <w:rStyle w:val="Hyperlink"/>
                <w:noProof/>
              </w:rPr>
              <w:t>2.</w:t>
            </w:r>
            <w:r w:rsidR="004401E0">
              <w:rPr>
                <w:rFonts w:asciiTheme="minorHAnsi" w:eastAsiaTheme="minorEastAsia" w:hAnsiTheme="minorHAnsi" w:cstheme="minorBidi"/>
                <w:noProof/>
                <w:sz w:val="22"/>
                <w:szCs w:val="22"/>
              </w:rPr>
              <w:tab/>
            </w:r>
            <w:r w:rsidR="004401E0" w:rsidRPr="00D376AF">
              <w:rPr>
                <w:rStyle w:val="Hyperlink"/>
                <w:noProof/>
              </w:rPr>
              <w:t>Purpose and Use of the Information Collection</w:t>
            </w:r>
          </w:hyperlink>
        </w:p>
        <w:p w14:paraId="61CFD91F" w14:textId="77777777" w:rsidR="004401E0" w:rsidRDefault="00A067FC" w:rsidP="002A5FB1">
          <w:pPr>
            <w:pStyle w:val="TOC1"/>
            <w:tabs>
              <w:tab w:val="left" w:pos="480"/>
              <w:tab w:val="right" w:leader="dot" w:pos="10070"/>
            </w:tabs>
            <w:spacing w:after="0"/>
            <w:rPr>
              <w:rFonts w:asciiTheme="minorHAnsi" w:eastAsiaTheme="minorEastAsia" w:hAnsiTheme="minorHAnsi" w:cstheme="minorBidi"/>
              <w:noProof/>
              <w:sz w:val="22"/>
              <w:szCs w:val="22"/>
            </w:rPr>
          </w:pPr>
          <w:hyperlink w:anchor="_Toc510100283" w:history="1">
            <w:r w:rsidR="004401E0" w:rsidRPr="00D376AF">
              <w:rPr>
                <w:rStyle w:val="Hyperlink"/>
                <w:noProof/>
              </w:rPr>
              <w:t>3.</w:t>
            </w:r>
            <w:r w:rsidR="004401E0">
              <w:rPr>
                <w:rFonts w:asciiTheme="minorHAnsi" w:eastAsiaTheme="minorEastAsia" w:hAnsiTheme="minorHAnsi" w:cstheme="minorBidi"/>
                <w:noProof/>
                <w:sz w:val="22"/>
                <w:szCs w:val="22"/>
              </w:rPr>
              <w:tab/>
            </w:r>
            <w:r w:rsidR="004401E0" w:rsidRPr="00D376AF">
              <w:rPr>
                <w:rStyle w:val="Hyperlink"/>
                <w:noProof/>
              </w:rPr>
              <w:t>Use of Improved Information Technology and Burden Reduction</w:t>
            </w:r>
          </w:hyperlink>
        </w:p>
        <w:p w14:paraId="7DC961A9" w14:textId="77777777" w:rsidR="004401E0" w:rsidRDefault="00A067FC" w:rsidP="002A5FB1">
          <w:pPr>
            <w:pStyle w:val="TOC1"/>
            <w:tabs>
              <w:tab w:val="left" w:pos="480"/>
              <w:tab w:val="right" w:leader="dot" w:pos="10070"/>
            </w:tabs>
            <w:spacing w:after="0"/>
            <w:rPr>
              <w:rFonts w:asciiTheme="minorHAnsi" w:eastAsiaTheme="minorEastAsia" w:hAnsiTheme="minorHAnsi" w:cstheme="minorBidi"/>
              <w:noProof/>
              <w:sz w:val="22"/>
              <w:szCs w:val="22"/>
            </w:rPr>
          </w:pPr>
          <w:hyperlink w:anchor="_Toc510100284" w:history="1">
            <w:r w:rsidR="004401E0" w:rsidRPr="00D376AF">
              <w:rPr>
                <w:rStyle w:val="Hyperlink"/>
                <w:noProof/>
              </w:rPr>
              <w:t>4.</w:t>
            </w:r>
            <w:r w:rsidR="004401E0">
              <w:rPr>
                <w:rFonts w:asciiTheme="minorHAnsi" w:eastAsiaTheme="minorEastAsia" w:hAnsiTheme="minorHAnsi" w:cstheme="minorBidi"/>
                <w:noProof/>
                <w:sz w:val="22"/>
                <w:szCs w:val="22"/>
              </w:rPr>
              <w:tab/>
            </w:r>
            <w:r w:rsidR="004401E0" w:rsidRPr="00D376AF">
              <w:rPr>
                <w:rStyle w:val="Hyperlink"/>
                <w:noProof/>
              </w:rPr>
              <w:t>Efforts to Identify Duplication and Use of Similar Information</w:t>
            </w:r>
          </w:hyperlink>
        </w:p>
        <w:p w14:paraId="31B483B6" w14:textId="77777777" w:rsidR="004401E0" w:rsidRDefault="00A067FC" w:rsidP="002A5FB1">
          <w:pPr>
            <w:pStyle w:val="TOC1"/>
            <w:tabs>
              <w:tab w:val="left" w:pos="480"/>
              <w:tab w:val="right" w:leader="dot" w:pos="10070"/>
            </w:tabs>
            <w:spacing w:after="0"/>
            <w:rPr>
              <w:rFonts w:asciiTheme="minorHAnsi" w:eastAsiaTheme="minorEastAsia" w:hAnsiTheme="minorHAnsi" w:cstheme="minorBidi"/>
              <w:noProof/>
              <w:sz w:val="22"/>
              <w:szCs w:val="22"/>
            </w:rPr>
          </w:pPr>
          <w:hyperlink w:anchor="_Toc510100285" w:history="1">
            <w:r w:rsidR="004401E0" w:rsidRPr="00D376AF">
              <w:rPr>
                <w:rStyle w:val="Hyperlink"/>
                <w:noProof/>
              </w:rPr>
              <w:t>5.</w:t>
            </w:r>
            <w:r w:rsidR="004401E0">
              <w:rPr>
                <w:rFonts w:asciiTheme="minorHAnsi" w:eastAsiaTheme="minorEastAsia" w:hAnsiTheme="minorHAnsi" w:cstheme="minorBidi"/>
                <w:noProof/>
                <w:sz w:val="22"/>
                <w:szCs w:val="22"/>
              </w:rPr>
              <w:tab/>
            </w:r>
            <w:r w:rsidR="004401E0" w:rsidRPr="00D376AF">
              <w:rPr>
                <w:rStyle w:val="Hyperlink"/>
                <w:noProof/>
              </w:rPr>
              <w:t>Impact on Small Businesses or Other Small Entities</w:t>
            </w:r>
          </w:hyperlink>
        </w:p>
        <w:p w14:paraId="752DA592" w14:textId="77777777" w:rsidR="004401E0" w:rsidRDefault="00A067FC" w:rsidP="002A5FB1">
          <w:pPr>
            <w:pStyle w:val="TOC1"/>
            <w:tabs>
              <w:tab w:val="left" w:pos="480"/>
              <w:tab w:val="right" w:leader="dot" w:pos="10070"/>
            </w:tabs>
            <w:spacing w:after="0"/>
            <w:rPr>
              <w:rFonts w:asciiTheme="minorHAnsi" w:eastAsiaTheme="minorEastAsia" w:hAnsiTheme="minorHAnsi" w:cstheme="minorBidi"/>
              <w:noProof/>
              <w:sz w:val="22"/>
              <w:szCs w:val="22"/>
            </w:rPr>
          </w:pPr>
          <w:hyperlink w:anchor="_Toc510100286" w:history="1">
            <w:r w:rsidR="004401E0" w:rsidRPr="00D376AF">
              <w:rPr>
                <w:rStyle w:val="Hyperlink"/>
                <w:noProof/>
              </w:rPr>
              <w:t>6.</w:t>
            </w:r>
            <w:r w:rsidR="004401E0">
              <w:rPr>
                <w:rFonts w:asciiTheme="minorHAnsi" w:eastAsiaTheme="minorEastAsia" w:hAnsiTheme="minorHAnsi" w:cstheme="minorBidi"/>
                <w:noProof/>
                <w:sz w:val="22"/>
                <w:szCs w:val="22"/>
              </w:rPr>
              <w:tab/>
            </w:r>
            <w:r w:rsidR="004401E0" w:rsidRPr="00D376AF">
              <w:rPr>
                <w:rStyle w:val="Hyperlink"/>
                <w:noProof/>
              </w:rPr>
              <w:t>Consequences of Collecting the Information Less Frequently</w:t>
            </w:r>
          </w:hyperlink>
        </w:p>
        <w:p w14:paraId="7335C4AD" w14:textId="77777777" w:rsidR="004401E0" w:rsidRDefault="00A067FC" w:rsidP="002A5FB1">
          <w:pPr>
            <w:pStyle w:val="TOC1"/>
            <w:tabs>
              <w:tab w:val="left" w:pos="480"/>
              <w:tab w:val="right" w:leader="dot" w:pos="10070"/>
            </w:tabs>
            <w:spacing w:after="0"/>
            <w:rPr>
              <w:rFonts w:asciiTheme="minorHAnsi" w:eastAsiaTheme="minorEastAsia" w:hAnsiTheme="minorHAnsi" w:cstheme="minorBidi"/>
              <w:noProof/>
              <w:sz w:val="22"/>
              <w:szCs w:val="22"/>
            </w:rPr>
          </w:pPr>
          <w:hyperlink w:anchor="_Toc510100287" w:history="1">
            <w:r w:rsidR="004401E0" w:rsidRPr="00D376AF">
              <w:rPr>
                <w:rStyle w:val="Hyperlink"/>
                <w:noProof/>
              </w:rPr>
              <w:t>7.</w:t>
            </w:r>
            <w:r w:rsidR="004401E0">
              <w:rPr>
                <w:rFonts w:asciiTheme="minorHAnsi" w:eastAsiaTheme="minorEastAsia" w:hAnsiTheme="minorHAnsi" w:cstheme="minorBidi"/>
                <w:noProof/>
                <w:sz w:val="22"/>
                <w:szCs w:val="22"/>
              </w:rPr>
              <w:tab/>
            </w:r>
            <w:r w:rsidR="004401E0" w:rsidRPr="00D376AF">
              <w:rPr>
                <w:rStyle w:val="Hyperlink"/>
                <w:noProof/>
              </w:rPr>
              <w:t>Special Circumstances Relating to the Guidelines of 5 CFR 1320.5</w:t>
            </w:r>
          </w:hyperlink>
        </w:p>
        <w:p w14:paraId="70C71DC0" w14:textId="69D7C8EA" w:rsidR="004401E0" w:rsidRDefault="00A067FC" w:rsidP="002A5FB1">
          <w:pPr>
            <w:pStyle w:val="TOC1"/>
            <w:tabs>
              <w:tab w:val="left" w:pos="480"/>
              <w:tab w:val="right" w:leader="dot" w:pos="10070"/>
            </w:tabs>
            <w:spacing w:after="0"/>
            <w:rPr>
              <w:rFonts w:asciiTheme="minorHAnsi" w:eastAsiaTheme="minorEastAsia" w:hAnsiTheme="minorHAnsi" w:cstheme="minorBidi"/>
              <w:noProof/>
              <w:sz w:val="22"/>
              <w:szCs w:val="22"/>
            </w:rPr>
          </w:pPr>
          <w:hyperlink w:anchor="_Toc510100288" w:history="1">
            <w:r w:rsidR="004401E0" w:rsidRPr="00D376AF">
              <w:rPr>
                <w:rStyle w:val="Hyperlink"/>
                <w:noProof/>
              </w:rPr>
              <w:t>8.</w:t>
            </w:r>
            <w:r w:rsidR="004401E0">
              <w:rPr>
                <w:rFonts w:asciiTheme="minorHAnsi" w:eastAsiaTheme="minorEastAsia" w:hAnsiTheme="minorHAnsi" w:cstheme="minorBidi"/>
                <w:noProof/>
                <w:sz w:val="22"/>
                <w:szCs w:val="22"/>
              </w:rPr>
              <w:tab/>
            </w:r>
            <w:r w:rsidR="004401E0" w:rsidRPr="00D376AF">
              <w:rPr>
                <w:rStyle w:val="Hyperlink"/>
                <w:noProof/>
              </w:rPr>
              <w:t>Comments in Response to the Federal Register Notice and Efforts to Consult Outside the Agency</w:t>
            </w:r>
          </w:hyperlink>
        </w:p>
        <w:p w14:paraId="21CD4729" w14:textId="77777777" w:rsidR="004401E0" w:rsidRDefault="00A067FC" w:rsidP="002A5FB1">
          <w:pPr>
            <w:pStyle w:val="TOC1"/>
            <w:tabs>
              <w:tab w:val="left" w:pos="480"/>
              <w:tab w:val="right" w:leader="dot" w:pos="10070"/>
            </w:tabs>
            <w:spacing w:after="0"/>
            <w:rPr>
              <w:rFonts w:asciiTheme="minorHAnsi" w:eastAsiaTheme="minorEastAsia" w:hAnsiTheme="minorHAnsi" w:cstheme="minorBidi"/>
              <w:noProof/>
              <w:sz w:val="22"/>
              <w:szCs w:val="22"/>
            </w:rPr>
          </w:pPr>
          <w:hyperlink w:anchor="_Toc510100289" w:history="1">
            <w:r w:rsidR="004401E0" w:rsidRPr="00D376AF">
              <w:rPr>
                <w:rStyle w:val="Hyperlink"/>
                <w:noProof/>
              </w:rPr>
              <w:t>9.</w:t>
            </w:r>
            <w:r w:rsidR="004401E0">
              <w:rPr>
                <w:rFonts w:asciiTheme="minorHAnsi" w:eastAsiaTheme="minorEastAsia" w:hAnsiTheme="minorHAnsi" w:cstheme="minorBidi"/>
                <w:noProof/>
                <w:sz w:val="22"/>
                <w:szCs w:val="22"/>
              </w:rPr>
              <w:tab/>
            </w:r>
            <w:r w:rsidR="004401E0" w:rsidRPr="00D376AF">
              <w:rPr>
                <w:rStyle w:val="Hyperlink"/>
                <w:noProof/>
              </w:rPr>
              <w:t>Explanation of Any Payment or Gift to Respondents</w:t>
            </w:r>
          </w:hyperlink>
        </w:p>
        <w:p w14:paraId="5B2FC5D6" w14:textId="454519B6" w:rsidR="004401E0" w:rsidRDefault="00A067FC" w:rsidP="002A5FB1">
          <w:pPr>
            <w:pStyle w:val="TOC1"/>
            <w:tabs>
              <w:tab w:val="left" w:pos="660"/>
              <w:tab w:val="right" w:leader="dot" w:pos="10070"/>
            </w:tabs>
            <w:spacing w:after="0"/>
            <w:rPr>
              <w:rFonts w:asciiTheme="minorHAnsi" w:eastAsiaTheme="minorEastAsia" w:hAnsiTheme="minorHAnsi" w:cstheme="minorBidi"/>
              <w:noProof/>
              <w:sz w:val="22"/>
              <w:szCs w:val="22"/>
            </w:rPr>
          </w:pPr>
          <w:hyperlink w:anchor="_Toc510100290" w:history="1">
            <w:r w:rsidR="004401E0" w:rsidRPr="00D376AF">
              <w:rPr>
                <w:rStyle w:val="Hyperlink"/>
                <w:noProof/>
              </w:rPr>
              <w:t>10.</w:t>
            </w:r>
            <w:r w:rsidR="002A5FB1">
              <w:rPr>
                <w:rStyle w:val="Hyperlink"/>
                <w:noProof/>
              </w:rPr>
              <w:t xml:space="preserve">   </w:t>
            </w:r>
            <w:r w:rsidR="004401E0" w:rsidRPr="00D376AF">
              <w:rPr>
                <w:rStyle w:val="Hyperlink"/>
                <w:noProof/>
              </w:rPr>
              <w:t>Protection of the Privacy and Confidentiality of Information Provided by Respondents</w:t>
            </w:r>
          </w:hyperlink>
        </w:p>
        <w:p w14:paraId="52C589B1" w14:textId="20EFE3C6" w:rsidR="004401E0" w:rsidRDefault="00A067FC" w:rsidP="002A5FB1">
          <w:pPr>
            <w:pStyle w:val="TOC1"/>
            <w:tabs>
              <w:tab w:val="left" w:pos="660"/>
              <w:tab w:val="right" w:leader="dot" w:pos="10070"/>
            </w:tabs>
            <w:spacing w:after="0"/>
            <w:rPr>
              <w:rFonts w:asciiTheme="minorHAnsi" w:eastAsiaTheme="minorEastAsia" w:hAnsiTheme="minorHAnsi" w:cstheme="minorBidi"/>
              <w:noProof/>
              <w:sz w:val="22"/>
              <w:szCs w:val="22"/>
            </w:rPr>
          </w:pPr>
          <w:hyperlink w:anchor="_Toc510100291" w:history="1">
            <w:r w:rsidR="004401E0" w:rsidRPr="00D376AF">
              <w:rPr>
                <w:rStyle w:val="Hyperlink"/>
                <w:noProof/>
              </w:rPr>
              <w:t>11.</w:t>
            </w:r>
            <w:r w:rsidR="002A5FB1">
              <w:rPr>
                <w:rFonts w:asciiTheme="minorHAnsi" w:eastAsiaTheme="minorEastAsia" w:hAnsiTheme="minorHAnsi" w:cstheme="minorBidi"/>
                <w:noProof/>
                <w:sz w:val="22"/>
                <w:szCs w:val="22"/>
              </w:rPr>
              <w:t xml:space="preserve">    </w:t>
            </w:r>
            <w:r w:rsidR="004401E0" w:rsidRPr="00D376AF">
              <w:rPr>
                <w:rStyle w:val="Hyperlink"/>
                <w:noProof/>
              </w:rPr>
              <w:t>Institutional Review Board (IRB) and Justification for Sensitive Questions</w:t>
            </w:r>
          </w:hyperlink>
        </w:p>
        <w:p w14:paraId="7F403B2A" w14:textId="060FE054" w:rsidR="004401E0" w:rsidRDefault="00A067FC" w:rsidP="002A5FB1">
          <w:pPr>
            <w:pStyle w:val="TOC1"/>
            <w:tabs>
              <w:tab w:val="left" w:pos="660"/>
              <w:tab w:val="right" w:leader="dot" w:pos="10070"/>
            </w:tabs>
            <w:spacing w:after="0"/>
            <w:rPr>
              <w:rFonts w:asciiTheme="minorHAnsi" w:eastAsiaTheme="minorEastAsia" w:hAnsiTheme="minorHAnsi" w:cstheme="minorBidi"/>
              <w:noProof/>
              <w:sz w:val="22"/>
              <w:szCs w:val="22"/>
            </w:rPr>
          </w:pPr>
          <w:hyperlink w:anchor="_Toc510100292" w:history="1">
            <w:r w:rsidR="004401E0" w:rsidRPr="00D376AF">
              <w:rPr>
                <w:rStyle w:val="Hyperlink"/>
                <w:noProof/>
              </w:rPr>
              <w:t>12.</w:t>
            </w:r>
            <w:r w:rsidR="002A5FB1">
              <w:rPr>
                <w:rFonts w:asciiTheme="minorHAnsi" w:eastAsiaTheme="minorEastAsia" w:hAnsiTheme="minorHAnsi" w:cstheme="minorBidi"/>
                <w:noProof/>
                <w:sz w:val="22"/>
                <w:szCs w:val="22"/>
              </w:rPr>
              <w:t xml:space="preserve">    </w:t>
            </w:r>
            <w:r w:rsidR="004401E0" w:rsidRPr="00D376AF">
              <w:rPr>
                <w:rStyle w:val="Hyperlink"/>
                <w:noProof/>
              </w:rPr>
              <w:t>Estimates of Annualized Burden Hours and Costs</w:t>
            </w:r>
          </w:hyperlink>
        </w:p>
        <w:p w14:paraId="5E2AC1BA" w14:textId="77777777" w:rsidR="004401E0" w:rsidRDefault="00A067FC" w:rsidP="002A5FB1">
          <w:pPr>
            <w:pStyle w:val="TOC2"/>
            <w:tabs>
              <w:tab w:val="right" w:leader="dot" w:pos="10070"/>
            </w:tabs>
            <w:spacing w:after="0"/>
            <w:rPr>
              <w:rFonts w:asciiTheme="minorHAnsi" w:eastAsiaTheme="minorEastAsia" w:hAnsiTheme="minorHAnsi" w:cstheme="minorBidi"/>
              <w:noProof/>
              <w:sz w:val="22"/>
              <w:szCs w:val="22"/>
            </w:rPr>
          </w:pPr>
          <w:hyperlink w:anchor="_Toc510100293" w:history="1">
            <w:r w:rsidR="004401E0" w:rsidRPr="00D376AF">
              <w:rPr>
                <w:rStyle w:val="Hyperlink"/>
                <w:noProof/>
              </w:rPr>
              <w:t>12B. Estimated Annualized Burden Costs</w:t>
            </w:r>
          </w:hyperlink>
        </w:p>
        <w:p w14:paraId="2956E5FF" w14:textId="77777777" w:rsidR="004401E0" w:rsidRDefault="00A067FC" w:rsidP="002A5FB1">
          <w:pPr>
            <w:pStyle w:val="TOC1"/>
            <w:tabs>
              <w:tab w:val="left" w:pos="660"/>
              <w:tab w:val="right" w:leader="dot" w:pos="10070"/>
            </w:tabs>
            <w:spacing w:after="0"/>
            <w:rPr>
              <w:rFonts w:asciiTheme="minorHAnsi" w:eastAsiaTheme="minorEastAsia" w:hAnsiTheme="minorHAnsi" w:cstheme="minorBidi"/>
              <w:noProof/>
              <w:sz w:val="22"/>
              <w:szCs w:val="22"/>
            </w:rPr>
          </w:pPr>
          <w:hyperlink w:anchor="_Toc510100294" w:history="1">
            <w:r w:rsidR="004401E0" w:rsidRPr="00D376AF">
              <w:rPr>
                <w:rStyle w:val="Hyperlink"/>
                <w:noProof/>
              </w:rPr>
              <w:t>13.</w:t>
            </w:r>
            <w:r w:rsidR="004401E0">
              <w:rPr>
                <w:rFonts w:asciiTheme="minorHAnsi" w:eastAsiaTheme="minorEastAsia" w:hAnsiTheme="minorHAnsi" w:cstheme="minorBidi"/>
                <w:noProof/>
                <w:sz w:val="22"/>
                <w:szCs w:val="22"/>
              </w:rPr>
              <w:tab/>
            </w:r>
            <w:r w:rsidR="004401E0" w:rsidRPr="00D376AF">
              <w:rPr>
                <w:rStyle w:val="Hyperlink"/>
                <w:noProof/>
              </w:rPr>
              <w:t>Estimates of Other Total Annual Cost Burden to Respondents and Record Keepers</w:t>
            </w:r>
          </w:hyperlink>
        </w:p>
        <w:p w14:paraId="05C230EC" w14:textId="77777777" w:rsidR="004401E0" w:rsidRDefault="00A067FC" w:rsidP="002A5FB1">
          <w:pPr>
            <w:pStyle w:val="TOC1"/>
            <w:tabs>
              <w:tab w:val="left" w:pos="660"/>
              <w:tab w:val="right" w:leader="dot" w:pos="10070"/>
            </w:tabs>
            <w:spacing w:after="0"/>
            <w:rPr>
              <w:rFonts w:asciiTheme="minorHAnsi" w:eastAsiaTheme="minorEastAsia" w:hAnsiTheme="minorHAnsi" w:cstheme="minorBidi"/>
              <w:noProof/>
              <w:sz w:val="22"/>
              <w:szCs w:val="22"/>
            </w:rPr>
          </w:pPr>
          <w:hyperlink w:anchor="_Toc510100295" w:history="1">
            <w:r w:rsidR="004401E0" w:rsidRPr="00D376AF">
              <w:rPr>
                <w:rStyle w:val="Hyperlink"/>
                <w:noProof/>
              </w:rPr>
              <w:t>14.</w:t>
            </w:r>
            <w:r w:rsidR="004401E0">
              <w:rPr>
                <w:rFonts w:asciiTheme="minorHAnsi" w:eastAsiaTheme="minorEastAsia" w:hAnsiTheme="minorHAnsi" w:cstheme="minorBidi"/>
                <w:noProof/>
                <w:sz w:val="22"/>
                <w:szCs w:val="22"/>
              </w:rPr>
              <w:tab/>
            </w:r>
            <w:r w:rsidR="004401E0" w:rsidRPr="00D376AF">
              <w:rPr>
                <w:rStyle w:val="Hyperlink"/>
                <w:noProof/>
              </w:rPr>
              <w:t>Annualized Cost to the Federal Government</w:t>
            </w:r>
          </w:hyperlink>
        </w:p>
        <w:p w14:paraId="05DB7394" w14:textId="77777777" w:rsidR="004401E0" w:rsidRDefault="00A067FC" w:rsidP="002A5FB1">
          <w:pPr>
            <w:pStyle w:val="TOC1"/>
            <w:tabs>
              <w:tab w:val="left" w:pos="660"/>
              <w:tab w:val="right" w:leader="dot" w:pos="10070"/>
            </w:tabs>
            <w:spacing w:after="0"/>
            <w:rPr>
              <w:rFonts w:asciiTheme="minorHAnsi" w:eastAsiaTheme="minorEastAsia" w:hAnsiTheme="minorHAnsi" w:cstheme="minorBidi"/>
              <w:noProof/>
              <w:sz w:val="22"/>
              <w:szCs w:val="22"/>
            </w:rPr>
          </w:pPr>
          <w:hyperlink w:anchor="_Toc510100296" w:history="1">
            <w:r w:rsidR="004401E0" w:rsidRPr="00D376AF">
              <w:rPr>
                <w:rStyle w:val="Hyperlink"/>
                <w:noProof/>
              </w:rPr>
              <w:t>15.</w:t>
            </w:r>
            <w:r w:rsidR="004401E0">
              <w:rPr>
                <w:rFonts w:asciiTheme="minorHAnsi" w:eastAsiaTheme="minorEastAsia" w:hAnsiTheme="minorHAnsi" w:cstheme="minorBidi"/>
                <w:noProof/>
                <w:sz w:val="22"/>
                <w:szCs w:val="22"/>
              </w:rPr>
              <w:tab/>
            </w:r>
            <w:r w:rsidR="004401E0" w:rsidRPr="00D376AF">
              <w:rPr>
                <w:rStyle w:val="Hyperlink"/>
                <w:noProof/>
              </w:rPr>
              <w:t>Explanation for Program Changes or Adjustments</w:t>
            </w:r>
          </w:hyperlink>
        </w:p>
        <w:p w14:paraId="4EED9DD3" w14:textId="77777777" w:rsidR="004401E0" w:rsidRDefault="00A067FC" w:rsidP="002A5FB1">
          <w:pPr>
            <w:pStyle w:val="TOC1"/>
            <w:tabs>
              <w:tab w:val="left" w:pos="660"/>
              <w:tab w:val="right" w:leader="dot" w:pos="10070"/>
            </w:tabs>
            <w:spacing w:after="0"/>
            <w:rPr>
              <w:rFonts w:asciiTheme="minorHAnsi" w:eastAsiaTheme="minorEastAsia" w:hAnsiTheme="minorHAnsi" w:cstheme="minorBidi"/>
              <w:noProof/>
              <w:sz w:val="22"/>
              <w:szCs w:val="22"/>
            </w:rPr>
          </w:pPr>
          <w:hyperlink w:anchor="_Toc510100297" w:history="1">
            <w:r w:rsidR="004401E0" w:rsidRPr="00D376AF">
              <w:rPr>
                <w:rStyle w:val="Hyperlink"/>
                <w:noProof/>
              </w:rPr>
              <w:t>16.</w:t>
            </w:r>
            <w:r w:rsidR="004401E0">
              <w:rPr>
                <w:rFonts w:asciiTheme="minorHAnsi" w:eastAsiaTheme="minorEastAsia" w:hAnsiTheme="minorHAnsi" w:cstheme="minorBidi"/>
                <w:noProof/>
                <w:sz w:val="22"/>
                <w:szCs w:val="22"/>
              </w:rPr>
              <w:tab/>
            </w:r>
            <w:r w:rsidR="004401E0" w:rsidRPr="00D376AF">
              <w:rPr>
                <w:rStyle w:val="Hyperlink"/>
                <w:noProof/>
              </w:rPr>
              <w:t>Plans for Tabulation and Publication and Project Time Schedule</w:t>
            </w:r>
          </w:hyperlink>
        </w:p>
        <w:p w14:paraId="0CCC962D" w14:textId="77777777" w:rsidR="004401E0" w:rsidRDefault="00A067FC" w:rsidP="002A5FB1">
          <w:pPr>
            <w:pStyle w:val="TOC1"/>
            <w:tabs>
              <w:tab w:val="left" w:pos="660"/>
              <w:tab w:val="right" w:leader="dot" w:pos="10070"/>
            </w:tabs>
            <w:spacing w:after="0"/>
            <w:rPr>
              <w:rFonts w:asciiTheme="minorHAnsi" w:eastAsiaTheme="minorEastAsia" w:hAnsiTheme="minorHAnsi" w:cstheme="minorBidi"/>
              <w:noProof/>
              <w:sz w:val="22"/>
              <w:szCs w:val="22"/>
            </w:rPr>
          </w:pPr>
          <w:hyperlink w:anchor="_Toc510100298" w:history="1">
            <w:r w:rsidR="004401E0" w:rsidRPr="00D376AF">
              <w:rPr>
                <w:rStyle w:val="Hyperlink"/>
                <w:noProof/>
              </w:rPr>
              <w:t>17.</w:t>
            </w:r>
            <w:r w:rsidR="004401E0">
              <w:rPr>
                <w:rFonts w:asciiTheme="minorHAnsi" w:eastAsiaTheme="minorEastAsia" w:hAnsiTheme="minorHAnsi" w:cstheme="minorBidi"/>
                <w:noProof/>
                <w:sz w:val="22"/>
                <w:szCs w:val="22"/>
              </w:rPr>
              <w:tab/>
            </w:r>
            <w:r w:rsidR="004401E0" w:rsidRPr="00D376AF">
              <w:rPr>
                <w:rStyle w:val="Hyperlink"/>
                <w:noProof/>
              </w:rPr>
              <w:t>Reason(s) Display of OMB Expiration Date is Inappropriate</w:t>
            </w:r>
          </w:hyperlink>
        </w:p>
        <w:p w14:paraId="1FA9ECC1" w14:textId="77777777" w:rsidR="004401E0" w:rsidRDefault="00A067FC" w:rsidP="002A5FB1">
          <w:pPr>
            <w:pStyle w:val="TOC1"/>
            <w:tabs>
              <w:tab w:val="left" w:pos="660"/>
              <w:tab w:val="right" w:leader="dot" w:pos="10070"/>
            </w:tabs>
            <w:spacing w:after="0"/>
            <w:rPr>
              <w:rFonts w:asciiTheme="minorHAnsi" w:eastAsiaTheme="minorEastAsia" w:hAnsiTheme="minorHAnsi" w:cstheme="minorBidi"/>
              <w:noProof/>
              <w:sz w:val="22"/>
              <w:szCs w:val="22"/>
            </w:rPr>
          </w:pPr>
          <w:hyperlink w:anchor="_Toc510100299" w:history="1">
            <w:r w:rsidR="004401E0" w:rsidRPr="00D376AF">
              <w:rPr>
                <w:rStyle w:val="Hyperlink"/>
                <w:noProof/>
              </w:rPr>
              <w:t>18.</w:t>
            </w:r>
            <w:r w:rsidR="004401E0">
              <w:rPr>
                <w:rFonts w:asciiTheme="minorHAnsi" w:eastAsiaTheme="minorEastAsia" w:hAnsiTheme="minorHAnsi" w:cstheme="minorBidi"/>
                <w:noProof/>
                <w:sz w:val="22"/>
                <w:szCs w:val="22"/>
              </w:rPr>
              <w:tab/>
            </w:r>
            <w:r w:rsidR="004401E0" w:rsidRPr="00D376AF">
              <w:rPr>
                <w:rStyle w:val="Hyperlink"/>
                <w:noProof/>
              </w:rPr>
              <w:t>Exceptions to Certification for Paperwork Reduction Act Submissions</w:t>
            </w:r>
          </w:hyperlink>
        </w:p>
        <w:p w14:paraId="54EC68A0" w14:textId="77777777" w:rsidR="004401E0" w:rsidRDefault="00A067FC" w:rsidP="002A5FB1">
          <w:pPr>
            <w:pStyle w:val="TOC1"/>
            <w:tabs>
              <w:tab w:val="right" w:leader="dot" w:pos="10070"/>
            </w:tabs>
            <w:spacing w:after="0"/>
            <w:rPr>
              <w:rFonts w:asciiTheme="minorHAnsi" w:eastAsiaTheme="minorEastAsia" w:hAnsiTheme="minorHAnsi" w:cstheme="minorBidi"/>
              <w:noProof/>
              <w:sz w:val="22"/>
              <w:szCs w:val="22"/>
            </w:rPr>
          </w:pPr>
          <w:hyperlink w:anchor="_Toc510100300" w:history="1">
            <w:r w:rsidR="004401E0" w:rsidRPr="00D376AF">
              <w:rPr>
                <w:rStyle w:val="Hyperlink"/>
                <w:noProof/>
              </w:rPr>
              <w:t>References:</w:t>
            </w:r>
          </w:hyperlink>
        </w:p>
        <w:p w14:paraId="0C76AB07" w14:textId="77777777" w:rsidR="00B12EA3" w:rsidRPr="00B80F52" w:rsidRDefault="004401E0" w:rsidP="004401E0">
          <w:pPr>
            <w:pStyle w:val="TOC1"/>
            <w:tabs>
              <w:tab w:val="left" w:pos="480"/>
              <w:tab w:val="right" w:leader="dot" w:pos="10070"/>
            </w:tabs>
          </w:pPr>
          <w:r>
            <w:fldChar w:fldCharType="end"/>
          </w:r>
        </w:p>
      </w:sdtContent>
    </w:sdt>
    <w:p w14:paraId="3F8BEA68" w14:textId="77777777" w:rsidR="009221FF" w:rsidRPr="000F2DF5" w:rsidRDefault="009221FF" w:rsidP="00C46977">
      <w:pPr>
        <w:pStyle w:val="NoSpacing"/>
        <w:pBdr>
          <w:bottom w:val="single" w:sz="4" w:space="1" w:color="auto"/>
        </w:pBdr>
        <w:rPr>
          <w:rFonts w:cs="Times New Roman"/>
          <w:b/>
        </w:rPr>
      </w:pPr>
      <w:r w:rsidRPr="000F2DF5">
        <w:rPr>
          <w:rFonts w:cs="Times New Roman"/>
          <w:b/>
        </w:rPr>
        <w:t>EXHIBITS</w:t>
      </w:r>
    </w:p>
    <w:p w14:paraId="75AC80D4" w14:textId="77777777" w:rsidR="009221FF" w:rsidRPr="000F2DF5" w:rsidRDefault="009221FF" w:rsidP="00542640">
      <w:pPr>
        <w:pStyle w:val="NoSpacing"/>
        <w:rPr>
          <w:rFonts w:cs="Times New Roman"/>
          <w:b/>
        </w:rPr>
      </w:pPr>
    </w:p>
    <w:p w14:paraId="75D7382D" w14:textId="2C1879B9" w:rsidR="00B3488D" w:rsidRDefault="009221FF">
      <w:pPr>
        <w:pStyle w:val="TableofFigures"/>
        <w:tabs>
          <w:tab w:val="right" w:leader="dot" w:pos="10070"/>
        </w:tabs>
        <w:rPr>
          <w:rFonts w:asciiTheme="minorHAnsi" w:eastAsiaTheme="minorEastAsia" w:hAnsiTheme="minorHAnsi" w:cstheme="minorBidi"/>
          <w:noProof/>
          <w:sz w:val="22"/>
          <w:szCs w:val="22"/>
        </w:rPr>
      </w:pPr>
      <w:r w:rsidRPr="000F2DF5">
        <w:rPr>
          <w:b/>
        </w:rPr>
        <w:fldChar w:fldCharType="begin"/>
      </w:r>
      <w:r w:rsidRPr="000F2DF5">
        <w:rPr>
          <w:b/>
        </w:rPr>
        <w:instrText xml:space="preserve"> TOC \h \z \c "Exhibit" </w:instrText>
      </w:r>
      <w:r w:rsidRPr="000F2DF5">
        <w:rPr>
          <w:b/>
        </w:rPr>
        <w:fldChar w:fldCharType="separate"/>
      </w:r>
      <w:hyperlink w:anchor="Exhibit21" w:history="1">
        <w:r w:rsidR="00481D0C">
          <w:rPr>
            <w:rStyle w:val="Hyperlink"/>
            <w:noProof/>
          </w:rPr>
          <w:t xml:space="preserve">Exhibit </w:t>
        </w:r>
        <w:r w:rsidR="00B3488D" w:rsidRPr="001A3290">
          <w:rPr>
            <w:rStyle w:val="Hyperlink"/>
            <w:noProof/>
          </w:rPr>
          <w:t xml:space="preserve">2.1: </w:t>
        </w:r>
        <w:r w:rsidR="00940C8B">
          <w:rPr>
            <w:rStyle w:val="Hyperlink"/>
            <w:noProof/>
          </w:rPr>
          <w:t xml:space="preserve">Overview of </w:t>
        </w:r>
        <w:r w:rsidR="002471F4">
          <w:rPr>
            <w:rStyle w:val="Hyperlink"/>
            <w:noProof/>
          </w:rPr>
          <w:t>Key Variables</w:t>
        </w:r>
        <w:r w:rsidR="00A070E8" w:rsidRPr="00A070E8">
          <w:rPr>
            <w:noProof/>
            <w:webHidden/>
          </w:rPr>
          <w:tab/>
        </w:r>
        <w:r w:rsidR="00A070E8">
          <w:rPr>
            <w:noProof/>
            <w:webHidden/>
          </w:rPr>
          <w:t>7</w:t>
        </w:r>
      </w:hyperlink>
    </w:p>
    <w:p w14:paraId="5C931D98" w14:textId="77777777" w:rsidR="00B3488D" w:rsidRPr="00D16552" w:rsidRDefault="00D16552">
      <w:pPr>
        <w:pStyle w:val="TableofFigures"/>
        <w:tabs>
          <w:tab w:val="right" w:leader="dot" w:pos="10070"/>
        </w:tabs>
        <w:rPr>
          <w:rStyle w:val="Hyperlink"/>
          <w:rFonts w:asciiTheme="minorHAnsi" w:eastAsiaTheme="minorEastAsia" w:hAnsiTheme="minorHAnsi" w:cstheme="minorBidi"/>
          <w:noProof/>
          <w:sz w:val="22"/>
          <w:szCs w:val="22"/>
        </w:rPr>
      </w:pPr>
      <w:r>
        <w:rPr>
          <w:noProof/>
        </w:rPr>
        <w:fldChar w:fldCharType="begin"/>
      </w:r>
      <w:r>
        <w:rPr>
          <w:noProof/>
        </w:rPr>
        <w:instrText xml:space="preserve"> HYPERLINK  \l "Exhibit121" </w:instrText>
      </w:r>
      <w:r>
        <w:rPr>
          <w:noProof/>
        </w:rPr>
        <w:fldChar w:fldCharType="separate"/>
      </w:r>
      <w:r w:rsidR="00940C8B" w:rsidRPr="00D16552">
        <w:rPr>
          <w:rStyle w:val="Hyperlink"/>
          <w:noProof/>
        </w:rPr>
        <w:t>Exhibit 12.1</w:t>
      </w:r>
      <w:r w:rsidR="00B3488D" w:rsidRPr="00D16552">
        <w:rPr>
          <w:rStyle w:val="Hyperlink"/>
          <w:noProof/>
        </w:rPr>
        <w:t>: Estimated Annualized Burden Hours</w:t>
      </w:r>
      <w:bookmarkStart w:id="1" w:name="_Hlk485202657"/>
      <w:r w:rsidR="00B3488D" w:rsidRPr="00D16552">
        <w:rPr>
          <w:rStyle w:val="Hyperlink"/>
          <w:noProof/>
          <w:webHidden/>
        </w:rPr>
        <w:tab/>
      </w:r>
      <w:bookmarkEnd w:id="1"/>
      <w:r w:rsidR="00A070E8" w:rsidRPr="00D16552">
        <w:rPr>
          <w:rStyle w:val="Hyperlink"/>
          <w:noProof/>
          <w:webHidden/>
        </w:rPr>
        <w:t>14</w:t>
      </w:r>
    </w:p>
    <w:p w14:paraId="12E324D1" w14:textId="77777777" w:rsidR="00B3488D" w:rsidRPr="00D16552" w:rsidRDefault="00D16552">
      <w:pPr>
        <w:pStyle w:val="TableofFigures"/>
        <w:tabs>
          <w:tab w:val="right" w:leader="dot" w:pos="10070"/>
        </w:tabs>
        <w:rPr>
          <w:rStyle w:val="Hyperlink"/>
          <w:rFonts w:asciiTheme="minorHAnsi" w:eastAsiaTheme="minorEastAsia" w:hAnsiTheme="minorHAnsi" w:cstheme="minorBidi"/>
          <w:noProof/>
          <w:sz w:val="22"/>
          <w:szCs w:val="22"/>
        </w:rPr>
      </w:pPr>
      <w:r>
        <w:rPr>
          <w:noProof/>
        </w:rPr>
        <w:fldChar w:fldCharType="end"/>
      </w:r>
      <w:r>
        <w:rPr>
          <w:noProof/>
        </w:rPr>
        <w:fldChar w:fldCharType="begin"/>
      </w:r>
      <w:r>
        <w:rPr>
          <w:noProof/>
        </w:rPr>
        <w:instrText xml:space="preserve"> HYPERLINK  \l "Exhibit122" </w:instrText>
      </w:r>
      <w:r>
        <w:rPr>
          <w:noProof/>
        </w:rPr>
        <w:fldChar w:fldCharType="separate"/>
      </w:r>
      <w:r w:rsidR="00940C8B" w:rsidRPr="00D16552">
        <w:rPr>
          <w:rStyle w:val="Hyperlink"/>
          <w:noProof/>
        </w:rPr>
        <w:t>Exhibit 12.2</w:t>
      </w:r>
      <w:r w:rsidR="00B3488D" w:rsidRPr="00D16552">
        <w:rPr>
          <w:rStyle w:val="Hyperlink"/>
          <w:noProof/>
        </w:rPr>
        <w:t>: Estimated Annualized Burden Costs</w:t>
      </w:r>
      <w:r w:rsidR="00B3488D" w:rsidRPr="00D16552">
        <w:rPr>
          <w:rStyle w:val="Hyperlink"/>
          <w:noProof/>
          <w:webHidden/>
        </w:rPr>
        <w:tab/>
      </w:r>
      <w:r w:rsidR="00A070E8" w:rsidRPr="00D16552">
        <w:rPr>
          <w:rStyle w:val="Hyperlink"/>
          <w:noProof/>
          <w:webHidden/>
        </w:rPr>
        <w:t>15</w:t>
      </w:r>
    </w:p>
    <w:p w14:paraId="2F081C2D" w14:textId="77777777" w:rsidR="00B3488D" w:rsidRPr="00D16552" w:rsidRDefault="00D16552">
      <w:pPr>
        <w:pStyle w:val="TableofFigures"/>
        <w:tabs>
          <w:tab w:val="right" w:leader="dot" w:pos="10070"/>
        </w:tabs>
        <w:rPr>
          <w:rStyle w:val="Hyperlink"/>
          <w:rFonts w:asciiTheme="minorHAnsi" w:eastAsiaTheme="minorEastAsia" w:hAnsiTheme="minorHAnsi" w:cstheme="minorBidi"/>
          <w:noProof/>
          <w:sz w:val="22"/>
          <w:szCs w:val="22"/>
        </w:rPr>
      </w:pPr>
      <w:r>
        <w:rPr>
          <w:noProof/>
        </w:rPr>
        <w:fldChar w:fldCharType="end"/>
      </w:r>
      <w:r>
        <w:rPr>
          <w:noProof/>
        </w:rPr>
        <w:fldChar w:fldCharType="begin"/>
      </w:r>
      <w:r>
        <w:rPr>
          <w:noProof/>
        </w:rPr>
        <w:instrText xml:space="preserve"> HYPERLINK  \l "Exhibit141" </w:instrText>
      </w:r>
      <w:r>
        <w:rPr>
          <w:noProof/>
        </w:rPr>
        <w:fldChar w:fldCharType="separate"/>
      </w:r>
      <w:r w:rsidR="00B3488D" w:rsidRPr="00D16552">
        <w:rPr>
          <w:rStyle w:val="Hyperlink"/>
          <w:noProof/>
        </w:rPr>
        <w:t>Exhibit 14.1: Annualized Cost to the Government</w:t>
      </w:r>
      <w:r w:rsidR="00B3488D" w:rsidRPr="00D16552">
        <w:rPr>
          <w:rStyle w:val="Hyperlink"/>
          <w:noProof/>
          <w:webHidden/>
        </w:rPr>
        <w:tab/>
      </w:r>
      <w:r w:rsidR="00A070E8" w:rsidRPr="00D16552">
        <w:rPr>
          <w:rStyle w:val="Hyperlink"/>
          <w:noProof/>
          <w:webHidden/>
        </w:rPr>
        <w:t>15</w:t>
      </w:r>
    </w:p>
    <w:p w14:paraId="652DB14E" w14:textId="77777777" w:rsidR="00B3488D" w:rsidRPr="00D16552" w:rsidRDefault="00D16552">
      <w:pPr>
        <w:pStyle w:val="TableofFigures"/>
        <w:tabs>
          <w:tab w:val="right" w:leader="dot" w:pos="10070"/>
        </w:tabs>
        <w:rPr>
          <w:rStyle w:val="Hyperlink"/>
          <w:rFonts w:asciiTheme="minorHAnsi" w:eastAsiaTheme="minorEastAsia" w:hAnsiTheme="minorHAnsi" w:cstheme="minorBidi"/>
          <w:noProof/>
          <w:sz w:val="22"/>
          <w:szCs w:val="22"/>
        </w:rPr>
      </w:pPr>
      <w:r>
        <w:rPr>
          <w:noProof/>
        </w:rPr>
        <w:fldChar w:fldCharType="end"/>
      </w:r>
      <w:r>
        <w:rPr>
          <w:noProof/>
        </w:rPr>
        <w:fldChar w:fldCharType="begin"/>
      </w:r>
      <w:r>
        <w:rPr>
          <w:noProof/>
        </w:rPr>
        <w:instrText xml:space="preserve"> HYPERLINK  \l "Exhibit161" </w:instrText>
      </w:r>
      <w:r>
        <w:rPr>
          <w:noProof/>
        </w:rPr>
        <w:fldChar w:fldCharType="separate"/>
      </w:r>
      <w:r w:rsidR="00B3488D" w:rsidRPr="00D16552">
        <w:rPr>
          <w:rStyle w:val="Hyperlink"/>
          <w:noProof/>
        </w:rPr>
        <w:t>Exhibit 16.1: Project Time Schedule</w:t>
      </w:r>
      <w:r w:rsidR="00B3488D" w:rsidRPr="00D16552">
        <w:rPr>
          <w:rStyle w:val="Hyperlink"/>
          <w:noProof/>
          <w:webHidden/>
        </w:rPr>
        <w:tab/>
      </w:r>
      <w:r w:rsidR="00A070E8" w:rsidRPr="00D16552">
        <w:rPr>
          <w:rStyle w:val="Hyperlink"/>
          <w:noProof/>
          <w:webHidden/>
        </w:rPr>
        <w:t>16</w:t>
      </w:r>
    </w:p>
    <w:p w14:paraId="24F7D7B4" w14:textId="77777777" w:rsidR="00347120" w:rsidRPr="000F2DF5" w:rsidRDefault="00D16552" w:rsidP="00C46977">
      <w:pPr>
        <w:pStyle w:val="NoSpacing"/>
        <w:rPr>
          <w:rFonts w:cs="Times New Roman"/>
        </w:rPr>
      </w:pPr>
      <w:r>
        <w:rPr>
          <w:rFonts w:eastAsia="Times New Roman" w:cs="Times New Roman"/>
          <w:noProof/>
          <w:szCs w:val="24"/>
        </w:rPr>
        <w:fldChar w:fldCharType="end"/>
      </w:r>
      <w:r w:rsidR="009221FF" w:rsidRPr="000F2DF5">
        <w:rPr>
          <w:rFonts w:cs="Times New Roman"/>
        </w:rPr>
        <w:fldChar w:fldCharType="end"/>
      </w:r>
    </w:p>
    <w:p w14:paraId="531ACA1D" w14:textId="77777777" w:rsidR="00347120" w:rsidRPr="000F2DF5" w:rsidRDefault="00347120" w:rsidP="00925BA9">
      <w:pPr>
        <w:pStyle w:val="NoSpacing"/>
        <w:pBdr>
          <w:bottom w:val="single" w:sz="4" w:space="1" w:color="auto"/>
        </w:pBdr>
        <w:rPr>
          <w:rFonts w:cs="Times New Roman"/>
          <w:b/>
        </w:rPr>
      </w:pPr>
      <w:r w:rsidRPr="000F2DF5">
        <w:rPr>
          <w:rFonts w:cs="Times New Roman"/>
          <w:b/>
        </w:rPr>
        <w:t>LIST OF ATTACHMENTS</w:t>
      </w:r>
    </w:p>
    <w:p w14:paraId="45C89D71" w14:textId="77777777" w:rsidR="00347120" w:rsidRPr="000F2DF5" w:rsidRDefault="00347120" w:rsidP="00C46977">
      <w:pPr>
        <w:pStyle w:val="NoSpacing"/>
        <w:rPr>
          <w:rFonts w:cs="Times New Roman"/>
        </w:rPr>
      </w:pPr>
    </w:p>
    <w:p w14:paraId="3C4CC8E6" w14:textId="77777777" w:rsidR="009951A9" w:rsidRPr="000F2DF5" w:rsidRDefault="009951A9" w:rsidP="00C46977">
      <w:pPr>
        <w:pStyle w:val="NoSpacing"/>
        <w:tabs>
          <w:tab w:val="left" w:pos="360"/>
        </w:tabs>
        <w:rPr>
          <w:rFonts w:cs="Times New Roman"/>
        </w:rPr>
      </w:pPr>
      <w:r w:rsidRPr="000F2DF5">
        <w:rPr>
          <w:rFonts w:cs="Times New Roman"/>
          <w:b/>
        </w:rPr>
        <w:t>Attachment 1</w:t>
      </w:r>
      <w:r w:rsidRPr="000F2DF5">
        <w:rPr>
          <w:rFonts w:cs="Times New Roman"/>
        </w:rPr>
        <w:t xml:space="preserve"> </w:t>
      </w:r>
      <w:r w:rsidR="00C558F4" w:rsidRPr="000F2DF5">
        <w:rPr>
          <w:rFonts w:cs="Times New Roman"/>
        </w:rPr>
        <w:t>Authorizing Legislation</w:t>
      </w:r>
    </w:p>
    <w:p w14:paraId="68C3F904" w14:textId="2B27D088" w:rsidR="00C558F4" w:rsidRDefault="00C558F4" w:rsidP="00C46977">
      <w:pPr>
        <w:pStyle w:val="NoSpacing"/>
        <w:tabs>
          <w:tab w:val="left" w:pos="360"/>
        </w:tabs>
        <w:rPr>
          <w:rFonts w:cs="Times New Roman"/>
        </w:rPr>
      </w:pPr>
      <w:r w:rsidRPr="000F2DF5">
        <w:rPr>
          <w:rFonts w:cs="Times New Roman"/>
          <w:b/>
        </w:rPr>
        <w:t>Attachment 2</w:t>
      </w:r>
      <w:r w:rsidRPr="000F2DF5">
        <w:rPr>
          <w:rFonts w:cs="Times New Roman"/>
        </w:rPr>
        <w:t xml:space="preserve"> </w:t>
      </w:r>
      <w:r w:rsidR="007A1543">
        <w:rPr>
          <w:rFonts w:cs="Times New Roman"/>
        </w:rPr>
        <w:t>60-day Federal Register Notice</w:t>
      </w:r>
    </w:p>
    <w:p w14:paraId="3177AC60" w14:textId="122284F3" w:rsidR="006E4F47" w:rsidRDefault="006E4F47" w:rsidP="00C46977">
      <w:pPr>
        <w:pStyle w:val="NoSpacing"/>
        <w:tabs>
          <w:tab w:val="left" w:pos="360"/>
        </w:tabs>
        <w:rPr>
          <w:rFonts w:cs="Times New Roman"/>
        </w:rPr>
      </w:pPr>
      <w:r>
        <w:rPr>
          <w:rFonts w:cs="Times New Roman"/>
        </w:rPr>
        <w:tab/>
        <w:t xml:space="preserve">2a. </w:t>
      </w:r>
      <w:r w:rsidR="00A46BAD">
        <w:rPr>
          <w:rFonts w:cs="Times New Roman"/>
        </w:rPr>
        <w:t xml:space="preserve">60-Day FRN </w:t>
      </w:r>
      <w:r>
        <w:rPr>
          <w:rFonts w:cs="Times New Roman"/>
        </w:rPr>
        <w:t>Public Comment</w:t>
      </w:r>
    </w:p>
    <w:p w14:paraId="41350A03" w14:textId="77777777" w:rsidR="007A1543" w:rsidRPr="000F2DF5" w:rsidRDefault="007A1543" w:rsidP="00C46977">
      <w:pPr>
        <w:pStyle w:val="NoSpacing"/>
        <w:tabs>
          <w:tab w:val="left" w:pos="360"/>
        </w:tabs>
        <w:rPr>
          <w:rFonts w:cs="Times New Roman"/>
        </w:rPr>
      </w:pPr>
      <w:r w:rsidRPr="007A1543">
        <w:rPr>
          <w:rFonts w:cs="Times New Roman"/>
          <w:b/>
        </w:rPr>
        <w:t>Attachment 3</w:t>
      </w:r>
      <w:r>
        <w:rPr>
          <w:rFonts w:cs="Times New Roman"/>
        </w:rPr>
        <w:t xml:space="preserve"> Recruitment Materials</w:t>
      </w:r>
    </w:p>
    <w:p w14:paraId="2ACDDCB9" w14:textId="77777777" w:rsidR="00347120" w:rsidRPr="000F2DF5" w:rsidRDefault="009951A9" w:rsidP="00C46977">
      <w:pPr>
        <w:pStyle w:val="NoSpacing"/>
        <w:tabs>
          <w:tab w:val="left" w:pos="360"/>
        </w:tabs>
        <w:rPr>
          <w:rFonts w:cs="Times New Roman"/>
        </w:rPr>
      </w:pPr>
      <w:r w:rsidRPr="000F2DF5">
        <w:rPr>
          <w:rFonts w:cs="Times New Roman"/>
          <w:b/>
        </w:rPr>
        <w:t xml:space="preserve">Attachment </w:t>
      </w:r>
      <w:r w:rsidR="007A1543">
        <w:rPr>
          <w:rFonts w:cs="Times New Roman"/>
          <w:b/>
        </w:rPr>
        <w:t>4</w:t>
      </w:r>
      <w:r w:rsidR="00347120" w:rsidRPr="000F2DF5">
        <w:rPr>
          <w:rFonts w:cs="Times New Roman"/>
          <w:b/>
        </w:rPr>
        <w:t xml:space="preserve"> </w:t>
      </w:r>
      <w:r w:rsidR="00347120" w:rsidRPr="000F2DF5">
        <w:rPr>
          <w:rFonts w:cs="Times New Roman"/>
        </w:rPr>
        <w:t>Data Collection Instruments</w:t>
      </w:r>
    </w:p>
    <w:p w14:paraId="3699718F" w14:textId="1C4C0CF3" w:rsidR="00347120" w:rsidRPr="000F2DF5" w:rsidRDefault="00C558F4" w:rsidP="00C46977">
      <w:pPr>
        <w:pStyle w:val="NoSpacing"/>
        <w:tabs>
          <w:tab w:val="left" w:pos="360"/>
        </w:tabs>
        <w:rPr>
          <w:rFonts w:cs="Times New Roman"/>
        </w:rPr>
      </w:pPr>
      <w:r w:rsidRPr="000F2DF5">
        <w:rPr>
          <w:rFonts w:cs="Times New Roman"/>
        </w:rPr>
        <w:tab/>
      </w:r>
      <w:r w:rsidR="007A1543">
        <w:rPr>
          <w:rFonts w:cs="Times New Roman"/>
        </w:rPr>
        <w:t>4</w:t>
      </w:r>
      <w:r w:rsidR="00347120" w:rsidRPr="000F2DF5">
        <w:rPr>
          <w:rFonts w:cs="Times New Roman"/>
        </w:rPr>
        <w:t xml:space="preserve">a. </w:t>
      </w:r>
      <w:r w:rsidR="006E4F47">
        <w:rPr>
          <w:rFonts w:cs="Times New Roman"/>
        </w:rPr>
        <w:t xml:space="preserve">TLC Eligibility </w:t>
      </w:r>
      <w:r w:rsidR="007755F6">
        <w:rPr>
          <w:rFonts w:cs="Times New Roman"/>
        </w:rPr>
        <w:t>Screener</w:t>
      </w:r>
    </w:p>
    <w:p w14:paraId="37A65850" w14:textId="77777777" w:rsidR="00347120" w:rsidRPr="000F2DF5" w:rsidRDefault="007A1543" w:rsidP="00C46977">
      <w:pPr>
        <w:pStyle w:val="NoSpacing"/>
        <w:tabs>
          <w:tab w:val="left" w:pos="360"/>
        </w:tabs>
        <w:rPr>
          <w:rFonts w:cs="Times New Roman"/>
        </w:rPr>
      </w:pPr>
      <w:r>
        <w:rPr>
          <w:rFonts w:cs="Times New Roman"/>
        </w:rPr>
        <w:tab/>
        <w:t>4</w:t>
      </w:r>
      <w:r w:rsidR="00347120" w:rsidRPr="000F2DF5">
        <w:rPr>
          <w:rFonts w:cs="Times New Roman"/>
        </w:rPr>
        <w:t xml:space="preserve">b. </w:t>
      </w:r>
      <w:r w:rsidR="007755F6">
        <w:rPr>
          <w:rFonts w:cs="Times New Roman"/>
        </w:rPr>
        <w:t>TLC Contact Information</w:t>
      </w:r>
    </w:p>
    <w:p w14:paraId="0396B4FB" w14:textId="260CE6D2" w:rsidR="00153AA1" w:rsidRDefault="007A1543" w:rsidP="00C46977">
      <w:pPr>
        <w:pStyle w:val="NoSpacing"/>
        <w:tabs>
          <w:tab w:val="left" w:pos="360"/>
        </w:tabs>
        <w:rPr>
          <w:rFonts w:cs="Times New Roman"/>
        </w:rPr>
      </w:pPr>
      <w:r>
        <w:rPr>
          <w:rFonts w:cs="Times New Roman"/>
        </w:rPr>
        <w:tab/>
        <w:t>4</w:t>
      </w:r>
      <w:r w:rsidR="00347120" w:rsidRPr="000F2DF5">
        <w:rPr>
          <w:rFonts w:cs="Times New Roman"/>
        </w:rPr>
        <w:t xml:space="preserve">c. </w:t>
      </w:r>
      <w:r w:rsidR="007755F6">
        <w:rPr>
          <w:rFonts w:cs="Times New Roman"/>
        </w:rPr>
        <w:t xml:space="preserve">TLC </w:t>
      </w:r>
      <w:r w:rsidR="00340359">
        <w:rPr>
          <w:rFonts w:cs="Times New Roman"/>
        </w:rPr>
        <w:t xml:space="preserve">Baseline </w:t>
      </w:r>
      <w:r w:rsidR="00153AA1">
        <w:rPr>
          <w:rFonts w:cs="Times New Roman"/>
        </w:rPr>
        <w:t xml:space="preserve">Assessment </w:t>
      </w:r>
    </w:p>
    <w:p w14:paraId="57FFBBC9" w14:textId="1F8C2F0D" w:rsidR="00340359" w:rsidRDefault="00340359" w:rsidP="00C46977">
      <w:pPr>
        <w:pStyle w:val="NoSpacing"/>
        <w:tabs>
          <w:tab w:val="left" w:pos="360"/>
        </w:tabs>
        <w:rPr>
          <w:rFonts w:cs="Times New Roman"/>
        </w:rPr>
      </w:pPr>
      <w:r>
        <w:rPr>
          <w:rFonts w:cs="Times New Roman"/>
        </w:rPr>
        <w:tab/>
        <w:t>4d. TLC Follow Up Assessment</w:t>
      </w:r>
    </w:p>
    <w:p w14:paraId="47A9B256" w14:textId="2C9985E5" w:rsidR="00E72740" w:rsidRPr="000F2DF5" w:rsidRDefault="00153AA1" w:rsidP="00C46977">
      <w:pPr>
        <w:pStyle w:val="NoSpacing"/>
        <w:tabs>
          <w:tab w:val="left" w:pos="360"/>
        </w:tabs>
        <w:rPr>
          <w:rFonts w:cs="Times New Roman"/>
        </w:rPr>
      </w:pPr>
      <w:r>
        <w:rPr>
          <w:rFonts w:cs="Times New Roman"/>
        </w:rPr>
        <w:tab/>
      </w:r>
      <w:r w:rsidR="00340359">
        <w:rPr>
          <w:rFonts w:cs="Times New Roman"/>
        </w:rPr>
        <w:t>4e</w:t>
      </w:r>
      <w:r>
        <w:rPr>
          <w:rFonts w:cs="Times New Roman"/>
        </w:rPr>
        <w:t xml:space="preserve">. </w:t>
      </w:r>
      <w:r w:rsidR="007755F6">
        <w:rPr>
          <w:rFonts w:cs="Times New Roman"/>
        </w:rPr>
        <w:t xml:space="preserve">TLC </w:t>
      </w:r>
      <w:r w:rsidR="00A7121D">
        <w:rPr>
          <w:rFonts w:cs="Times New Roman"/>
        </w:rPr>
        <w:t>Interview</w:t>
      </w:r>
    </w:p>
    <w:p w14:paraId="542B6D13" w14:textId="77777777" w:rsidR="00347120" w:rsidRPr="000F2DF5" w:rsidRDefault="00347120" w:rsidP="00C46977">
      <w:pPr>
        <w:pStyle w:val="NoSpacing"/>
        <w:tabs>
          <w:tab w:val="left" w:pos="360"/>
        </w:tabs>
        <w:rPr>
          <w:rFonts w:cs="Times New Roman"/>
        </w:rPr>
      </w:pPr>
    </w:p>
    <w:p w14:paraId="210457F5" w14:textId="77777777" w:rsidR="00347120" w:rsidRDefault="007A1543" w:rsidP="00C46977">
      <w:pPr>
        <w:pStyle w:val="NoSpacing"/>
        <w:tabs>
          <w:tab w:val="left" w:pos="360"/>
        </w:tabs>
        <w:rPr>
          <w:rFonts w:cs="Times New Roman"/>
        </w:rPr>
      </w:pPr>
      <w:r>
        <w:rPr>
          <w:rFonts w:cs="Times New Roman"/>
          <w:b/>
        </w:rPr>
        <w:t>Attachment 5</w:t>
      </w:r>
      <w:r w:rsidR="00C558F4" w:rsidRPr="000F2DF5">
        <w:rPr>
          <w:rFonts w:cs="Times New Roman"/>
        </w:rPr>
        <w:t xml:space="preserve"> Consent Form</w:t>
      </w:r>
      <w:r w:rsidR="00A7121D">
        <w:rPr>
          <w:rFonts w:cs="Times New Roman"/>
        </w:rPr>
        <w:t>s</w:t>
      </w:r>
    </w:p>
    <w:p w14:paraId="3EAF149E" w14:textId="77777777" w:rsidR="00A7121D" w:rsidRDefault="00A7121D" w:rsidP="00C46977">
      <w:pPr>
        <w:pStyle w:val="NoSpacing"/>
        <w:tabs>
          <w:tab w:val="left" w:pos="360"/>
        </w:tabs>
        <w:rPr>
          <w:rFonts w:cs="Times New Roman"/>
        </w:rPr>
      </w:pPr>
      <w:r>
        <w:rPr>
          <w:rFonts w:cs="Times New Roman"/>
        </w:rPr>
        <w:tab/>
        <w:t>5a. Consent to Participate in the Intervention</w:t>
      </w:r>
    </w:p>
    <w:p w14:paraId="5DB6B73B" w14:textId="5D0E43EF" w:rsidR="00A7121D" w:rsidRDefault="00A7121D" w:rsidP="00C46977">
      <w:pPr>
        <w:pStyle w:val="NoSpacing"/>
        <w:tabs>
          <w:tab w:val="left" w:pos="360"/>
        </w:tabs>
        <w:rPr>
          <w:rFonts w:cs="Times New Roman"/>
        </w:rPr>
      </w:pPr>
      <w:r>
        <w:rPr>
          <w:rFonts w:cs="Times New Roman"/>
        </w:rPr>
        <w:tab/>
        <w:t>5b. Consent to Participate in the Semi-structured Interview</w:t>
      </w:r>
    </w:p>
    <w:p w14:paraId="07510291" w14:textId="25B0FA36" w:rsidR="00C75832" w:rsidRPr="000F2DF5" w:rsidRDefault="00C75832" w:rsidP="00C46977">
      <w:pPr>
        <w:pStyle w:val="NoSpacing"/>
        <w:tabs>
          <w:tab w:val="left" w:pos="360"/>
        </w:tabs>
        <w:rPr>
          <w:rFonts w:cs="Times New Roman"/>
        </w:rPr>
      </w:pPr>
      <w:r>
        <w:rPr>
          <w:rFonts w:cs="Times New Roman"/>
        </w:rPr>
        <w:tab/>
        <w:t>5c. Release of Information</w:t>
      </w:r>
    </w:p>
    <w:p w14:paraId="45A0375D" w14:textId="77777777" w:rsidR="00347120" w:rsidRPr="000F2DF5" w:rsidRDefault="00C558F4" w:rsidP="00C46977">
      <w:pPr>
        <w:pStyle w:val="NoSpacing"/>
        <w:tabs>
          <w:tab w:val="left" w:pos="360"/>
        </w:tabs>
        <w:rPr>
          <w:rFonts w:cs="Times New Roman"/>
        </w:rPr>
      </w:pPr>
      <w:r w:rsidRPr="000F2DF5">
        <w:rPr>
          <w:rFonts w:cs="Times New Roman"/>
        </w:rPr>
        <w:tab/>
      </w:r>
    </w:p>
    <w:p w14:paraId="2E78B7F6" w14:textId="77777777" w:rsidR="00347120" w:rsidRPr="000F2DF5" w:rsidRDefault="007A1543" w:rsidP="00C46977">
      <w:pPr>
        <w:pStyle w:val="NoSpacing"/>
        <w:tabs>
          <w:tab w:val="left" w:pos="360"/>
        </w:tabs>
        <w:rPr>
          <w:rFonts w:cs="Times New Roman"/>
        </w:rPr>
      </w:pPr>
      <w:r>
        <w:rPr>
          <w:rFonts w:cs="Times New Roman"/>
          <w:b/>
        </w:rPr>
        <w:t>Attachment 6</w:t>
      </w:r>
      <w:r w:rsidR="00347120" w:rsidRPr="000F2DF5">
        <w:rPr>
          <w:rFonts w:cs="Times New Roman"/>
        </w:rPr>
        <w:t xml:space="preserve"> Human Subjects Approvals</w:t>
      </w:r>
    </w:p>
    <w:p w14:paraId="683635A7" w14:textId="77777777" w:rsidR="00E72740" w:rsidRPr="000F2DF5" w:rsidRDefault="00C558F4" w:rsidP="00C46977">
      <w:pPr>
        <w:pStyle w:val="NoSpacing"/>
        <w:tabs>
          <w:tab w:val="left" w:pos="360"/>
        </w:tabs>
        <w:rPr>
          <w:rFonts w:cs="Times New Roman"/>
        </w:rPr>
      </w:pPr>
      <w:r w:rsidRPr="000F2DF5">
        <w:rPr>
          <w:rFonts w:cs="Times New Roman"/>
        </w:rPr>
        <w:tab/>
        <w:t>6</w:t>
      </w:r>
      <w:r w:rsidR="00E72740" w:rsidRPr="000F2DF5">
        <w:rPr>
          <w:rFonts w:cs="Times New Roman"/>
        </w:rPr>
        <w:t xml:space="preserve">a. </w:t>
      </w:r>
      <w:r w:rsidR="005E4494">
        <w:rPr>
          <w:rFonts w:cs="Times New Roman"/>
        </w:rPr>
        <w:t>Lurie Children’s Hospital</w:t>
      </w:r>
      <w:r w:rsidR="00E72740" w:rsidRPr="000F2DF5">
        <w:rPr>
          <w:rFonts w:cs="Times New Roman"/>
        </w:rPr>
        <w:t xml:space="preserve"> IRB Letter of Approval</w:t>
      </w:r>
    </w:p>
    <w:p w14:paraId="02B526FB" w14:textId="77777777" w:rsidR="00E72740" w:rsidRPr="000F2DF5" w:rsidRDefault="00C558F4" w:rsidP="00C46977">
      <w:pPr>
        <w:pStyle w:val="NoSpacing"/>
        <w:tabs>
          <w:tab w:val="left" w:pos="360"/>
        </w:tabs>
        <w:rPr>
          <w:rFonts w:cs="Times New Roman"/>
        </w:rPr>
      </w:pPr>
      <w:r w:rsidRPr="000F2DF5">
        <w:rPr>
          <w:rFonts w:cs="Times New Roman"/>
        </w:rPr>
        <w:tab/>
        <w:t>6</w:t>
      </w:r>
      <w:r w:rsidR="00E72740" w:rsidRPr="000F2DF5">
        <w:rPr>
          <w:rFonts w:cs="Times New Roman"/>
        </w:rPr>
        <w:t xml:space="preserve">b. </w:t>
      </w:r>
      <w:r w:rsidR="005E4494">
        <w:rPr>
          <w:rFonts w:cs="Times New Roman"/>
        </w:rPr>
        <w:t>Chicago House and Social Services</w:t>
      </w:r>
      <w:r w:rsidR="00E72740" w:rsidRPr="000F2DF5">
        <w:rPr>
          <w:rFonts w:cs="Times New Roman"/>
        </w:rPr>
        <w:t xml:space="preserve"> IAA</w:t>
      </w:r>
    </w:p>
    <w:p w14:paraId="7AA52074" w14:textId="77777777" w:rsidR="000F6FC3" w:rsidRPr="000F2DF5" w:rsidRDefault="00C558F4" w:rsidP="00C46977">
      <w:pPr>
        <w:pStyle w:val="NoSpacing"/>
        <w:tabs>
          <w:tab w:val="left" w:pos="360"/>
        </w:tabs>
        <w:rPr>
          <w:rFonts w:cs="Times New Roman"/>
        </w:rPr>
      </w:pPr>
      <w:r w:rsidRPr="000F2DF5">
        <w:rPr>
          <w:rFonts w:cs="Times New Roman"/>
        </w:rPr>
        <w:tab/>
        <w:t>6</w:t>
      </w:r>
      <w:r w:rsidR="005E4494">
        <w:rPr>
          <w:rFonts w:cs="Times New Roman"/>
        </w:rPr>
        <w:t>c. University of Illinois at Chicago</w:t>
      </w:r>
      <w:r w:rsidR="00A73F1B">
        <w:rPr>
          <w:rFonts w:cs="Times New Roman"/>
        </w:rPr>
        <w:t xml:space="preserve"> IRB Determination</w:t>
      </w:r>
    </w:p>
    <w:p w14:paraId="2BDB07F7" w14:textId="77777777" w:rsidR="00C35773" w:rsidRPr="000F2DF5" w:rsidRDefault="00C35773" w:rsidP="00C46977">
      <w:pPr>
        <w:pStyle w:val="NoSpacing"/>
        <w:tabs>
          <w:tab w:val="left" w:pos="360"/>
        </w:tabs>
        <w:rPr>
          <w:rFonts w:cs="Times New Roman"/>
        </w:rPr>
      </w:pPr>
    </w:p>
    <w:p w14:paraId="0CCD6906" w14:textId="77777777" w:rsidR="00C35773" w:rsidRDefault="00EB6788" w:rsidP="00C46977">
      <w:pPr>
        <w:pStyle w:val="NoSpacing"/>
        <w:tabs>
          <w:tab w:val="left" w:pos="360"/>
        </w:tabs>
        <w:rPr>
          <w:rFonts w:cs="Times New Roman"/>
        </w:rPr>
      </w:pPr>
      <w:r w:rsidRPr="00EB6788">
        <w:rPr>
          <w:rFonts w:cs="Times New Roman"/>
          <w:b/>
        </w:rPr>
        <w:t xml:space="preserve">Attachment 7 </w:t>
      </w:r>
      <w:r>
        <w:rPr>
          <w:rFonts w:cs="Times New Roman"/>
        </w:rPr>
        <w:t>Data Use Plan</w:t>
      </w:r>
    </w:p>
    <w:p w14:paraId="3F42B9EF" w14:textId="77777777" w:rsidR="00D262D8" w:rsidRDefault="00D262D8" w:rsidP="00C46977">
      <w:pPr>
        <w:pStyle w:val="NoSpacing"/>
        <w:tabs>
          <w:tab w:val="left" w:pos="360"/>
        </w:tabs>
        <w:rPr>
          <w:rFonts w:cs="Times New Roman"/>
        </w:rPr>
      </w:pPr>
      <w:r w:rsidRPr="004401E0">
        <w:rPr>
          <w:rFonts w:cs="Times New Roman"/>
          <w:b/>
        </w:rPr>
        <w:t>Attachment 8</w:t>
      </w:r>
      <w:r>
        <w:rPr>
          <w:rFonts w:cs="Times New Roman"/>
        </w:rPr>
        <w:t xml:space="preserve"> Privacy Impact Assessment</w:t>
      </w:r>
    </w:p>
    <w:p w14:paraId="7DE3ECD9" w14:textId="77777777" w:rsidR="00D262D8" w:rsidRPr="000F2DF5" w:rsidRDefault="00D262D8" w:rsidP="00C46977">
      <w:pPr>
        <w:pStyle w:val="NoSpacing"/>
        <w:tabs>
          <w:tab w:val="left" w:pos="360"/>
        </w:tabs>
        <w:rPr>
          <w:rFonts w:cs="Times New Roman"/>
        </w:rPr>
      </w:pPr>
      <w:r w:rsidRPr="004401E0">
        <w:rPr>
          <w:rFonts w:cs="Times New Roman"/>
          <w:b/>
        </w:rPr>
        <w:t>Attachment 9</w:t>
      </w:r>
      <w:r>
        <w:rPr>
          <w:rFonts w:cs="Times New Roman"/>
        </w:rPr>
        <w:t xml:space="preserve"> Certificate of Confidentiality</w:t>
      </w:r>
    </w:p>
    <w:p w14:paraId="2C0237AB" w14:textId="77777777" w:rsidR="00542640" w:rsidRPr="000F2DF5" w:rsidRDefault="00542640">
      <w:pPr>
        <w:spacing w:after="200" w:line="276" w:lineRule="auto"/>
        <w:rPr>
          <w:b/>
        </w:rPr>
      </w:pPr>
      <w:r w:rsidRPr="000F2DF5">
        <w:rPr>
          <w:b/>
        </w:rPr>
        <w:br w:type="page"/>
      </w:r>
    </w:p>
    <w:p w14:paraId="6C1E7841" w14:textId="77777777" w:rsidR="00C35773" w:rsidRPr="000F2DF5" w:rsidRDefault="00C35773">
      <w:pPr>
        <w:spacing w:after="200" w:line="276" w:lineRule="auto"/>
        <w:rPr>
          <w:b/>
        </w:rPr>
      </w:pPr>
    </w:p>
    <w:tbl>
      <w:tblPr>
        <w:tblStyle w:val="TableGrid"/>
        <w:tblW w:w="0" w:type="auto"/>
        <w:tblLook w:val="04A0" w:firstRow="1" w:lastRow="0" w:firstColumn="1" w:lastColumn="0" w:noHBand="0" w:noVBand="1"/>
      </w:tblPr>
      <w:tblGrid>
        <w:gridCol w:w="9890"/>
      </w:tblGrid>
      <w:tr w:rsidR="00B12EA3" w:rsidRPr="000F2DF5" w14:paraId="7A7509CD" w14:textId="77777777" w:rsidTr="002A569A">
        <w:trPr>
          <w:trHeight w:val="4489"/>
        </w:trPr>
        <w:tc>
          <w:tcPr>
            <w:tcW w:w="9890" w:type="dxa"/>
          </w:tcPr>
          <w:p w14:paraId="67F84D59" w14:textId="77777777" w:rsidR="00810B9E" w:rsidRPr="00BD7E6F" w:rsidRDefault="00B12EA3" w:rsidP="00BD7E6F">
            <w:pPr>
              <w:pStyle w:val="NoSpacing"/>
              <w:numPr>
                <w:ilvl w:val="0"/>
                <w:numId w:val="1"/>
              </w:numPr>
              <w:ind w:left="360"/>
              <w:rPr>
                <w:rFonts w:cs="Times New Roman"/>
                <w:b/>
                <w:szCs w:val="24"/>
              </w:rPr>
            </w:pPr>
            <w:r w:rsidRPr="00BD7E6F">
              <w:rPr>
                <w:rFonts w:cs="Times New Roman"/>
                <w:b/>
                <w:szCs w:val="24"/>
              </w:rPr>
              <w:t xml:space="preserve">Goals of the study: </w:t>
            </w:r>
            <w:r w:rsidR="004A7BF7" w:rsidRPr="00BD7E6F">
              <w:rPr>
                <w:rFonts w:cs="Times New Roman"/>
                <w:b/>
                <w:szCs w:val="24"/>
              </w:rPr>
              <w:t xml:space="preserve"> </w:t>
            </w:r>
            <w:r w:rsidR="0079384B" w:rsidRPr="00BD7E6F">
              <w:rPr>
                <w:rFonts w:cs="Times New Roman"/>
                <w:szCs w:val="24"/>
              </w:rPr>
              <w:t xml:space="preserve">To evaluate a locally developed and potentially effective intervention, the </w:t>
            </w:r>
            <w:r w:rsidR="00337551" w:rsidRPr="00BD7E6F">
              <w:rPr>
                <w:rFonts w:cs="Times New Roman"/>
                <w:szCs w:val="24"/>
              </w:rPr>
              <w:t xml:space="preserve">Translife </w:t>
            </w:r>
            <w:r w:rsidR="00437272" w:rsidRPr="00BD7E6F">
              <w:rPr>
                <w:rFonts w:cs="Times New Roman"/>
                <w:szCs w:val="24"/>
              </w:rPr>
              <w:t>Center</w:t>
            </w:r>
            <w:r w:rsidR="0079384B" w:rsidRPr="00BD7E6F">
              <w:rPr>
                <w:rFonts w:cs="Times New Roman"/>
                <w:szCs w:val="24"/>
              </w:rPr>
              <w:t xml:space="preserve"> (TLC), which provides combination HIV prevention services to adult transgender women at high risk for HIV infection.</w:t>
            </w:r>
          </w:p>
          <w:p w14:paraId="3BBC335D" w14:textId="77777777" w:rsidR="00B12EA3" w:rsidRPr="00BD7E6F" w:rsidRDefault="00B12EA3" w:rsidP="00BD7E6F">
            <w:pPr>
              <w:pStyle w:val="NoSpacing"/>
              <w:numPr>
                <w:ilvl w:val="0"/>
                <w:numId w:val="1"/>
              </w:numPr>
              <w:ind w:left="360"/>
              <w:rPr>
                <w:rFonts w:cs="Times New Roman"/>
                <w:b/>
                <w:szCs w:val="24"/>
              </w:rPr>
            </w:pPr>
            <w:r w:rsidRPr="00BD7E6F">
              <w:rPr>
                <w:rFonts w:cs="Times New Roman"/>
                <w:b/>
                <w:szCs w:val="24"/>
              </w:rPr>
              <w:t>Intended use:</w:t>
            </w:r>
            <w:r w:rsidR="00B328D6" w:rsidRPr="00BD7E6F">
              <w:rPr>
                <w:rFonts w:cs="Times New Roman"/>
                <w:b/>
                <w:szCs w:val="24"/>
              </w:rPr>
              <w:t xml:space="preserve"> </w:t>
            </w:r>
            <w:r w:rsidR="00B328D6" w:rsidRPr="00BD7E6F">
              <w:rPr>
                <w:rFonts w:cs="Times New Roman"/>
                <w:szCs w:val="24"/>
              </w:rPr>
              <w:t xml:space="preserve">Data collected through this study will be used to </w:t>
            </w:r>
            <w:r w:rsidR="006573D8" w:rsidRPr="00BD7E6F">
              <w:rPr>
                <w:rFonts w:cs="Times New Roman"/>
                <w:szCs w:val="24"/>
              </w:rPr>
              <w:t xml:space="preserve">evaluate a </w:t>
            </w:r>
            <w:r w:rsidR="00C1753B" w:rsidRPr="00BD7E6F">
              <w:rPr>
                <w:rFonts w:cs="Times New Roman"/>
                <w:szCs w:val="24"/>
              </w:rPr>
              <w:t xml:space="preserve">locally-developed </w:t>
            </w:r>
            <w:r w:rsidR="004A7BF7" w:rsidRPr="00BD7E6F">
              <w:rPr>
                <w:rFonts w:cs="Times New Roman"/>
                <w:szCs w:val="24"/>
              </w:rPr>
              <w:t>HIV</w:t>
            </w:r>
            <w:r w:rsidR="003B31D2" w:rsidRPr="00BD7E6F">
              <w:rPr>
                <w:rFonts w:cs="Times New Roman"/>
                <w:szCs w:val="24"/>
              </w:rPr>
              <w:t xml:space="preserve"> prevention</w:t>
            </w:r>
            <w:r w:rsidR="004A7BF7" w:rsidRPr="00BD7E6F">
              <w:rPr>
                <w:rFonts w:cs="Times New Roman"/>
                <w:szCs w:val="24"/>
              </w:rPr>
              <w:t xml:space="preserve"> intervention for transgender women.</w:t>
            </w:r>
          </w:p>
          <w:p w14:paraId="3E0B3D11" w14:textId="77777777" w:rsidR="00810B9E" w:rsidRPr="00BD7E6F" w:rsidRDefault="00B12EA3" w:rsidP="00BD7E6F">
            <w:pPr>
              <w:pStyle w:val="NoSpacing"/>
              <w:numPr>
                <w:ilvl w:val="0"/>
                <w:numId w:val="1"/>
              </w:numPr>
              <w:ind w:left="360"/>
              <w:rPr>
                <w:rFonts w:cs="Times New Roman"/>
                <w:b/>
                <w:szCs w:val="24"/>
              </w:rPr>
            </w:pPr>
            <w:r w:rsidRPr="00BD7E6F">
              <w:rPr>
                <w:rFonts w:cs="Times New Roman"/>
                <w:b/>
                <w:szCs w:val="24"/>
              </w:rPr>
              <w:t>Methods to be used to collect data:</w:t>
            </w:r>
            <w:r w:rsidR="00A34D13" w:rsidRPr="00BD7E6F">
              <w:rPr>
                <w:rFonts w:cs="Times New Roman"/>
                <w:b/>
                <w:szCs w:val="24"/>
              </w:rPr>
              <w:t xml:space="preserve"> </w:t>
            </w:r>
            <w:r w:rsidR="004A7BF7" w:rsidRPr="00BD7E6F">
              <w:rPr>
                <w:rFonts w:cs="Times New Roman"/>
                <w:szCs w:val="24"/>
              </w:rPr>
              <w:t xml:space="preserve">TLC intervention participants will complete </w:t>
            </w:r>
            <w:r w:rsidR="00650D5F" w:rsidRPr="00BD7E6F">
              <w:rPr>
                <w:rFonts w:cs="Times New Roman"/>
                <w:szCs w:val="24"/>
              </w:rPr>
              <w:t>quantitative</w:t>
            </w:r>
            <w:r w:rsidR="004A7BF7" w:rsidRPr="00BD7E6F">
              <w:rPr>
                <w:rFonts w:cs="Times New Roman"/>
                <w:szCs w:val="24"/>
              </w:rPr>
              <w:t xml:space="preserve"> assessments </w:t>
            </w:r>
            <w:r w:rsidR="00650D5F" w:rsidRPr="00BD7E6F">
              <w:rPr>
                <w:rFonts w:cs="Times New Roman"/>
                <w:szCs w:val="24"/>
              </w:rPr>
              <w:t xml:space="preserve">at three intervals </w:t>
            </w:r>
            <w:r w:rsidR="003B31D2" w:rsidRPr="00BD7E6F">
              <w:rPr>
                <w:rFonts w:cs="Times New Roman"/>
                <w:szCs w:val="24"/>
              </w:rPr>
              <w:t xml:space="preserve">(baseline, 4-month, and </w:t>
            </w:r>
            <w:r w:rsidR="00650D5F" w:rsidRPr="00BD7E6F">
              <w:rPr>
                <w:rFonts w:cs="Times New Roman"/>
                <w:szCs w:val="24"/>
              </w:rPr>
              <w:t>8-month</w:t>
            </w:r>
            <w:r w:rsidR="003B31D2" w:rsidRPr="00BD7E6F">
              <w:rPr>
                <w:rFonts w:cs="Times New Roman"/>
                <w:szCs w:val="24"/>
              </w:rPr>
              <w:t>) throughout the</w:t>
            </w:r>
            <w:r w:rsidR="00650D5F" w:rsidRPr="00BD7E6F">
              <w:rPr>
                <w:rFonts w:cs="Times New Roman"/>
                <w:szCs w:val="24"/>
              </w:rPr>
              <w:t xml:space="preserve"> study period. </w:t>
            </w:r>
            <w:r w:rsidR="003210A6" w:rsidRPr="00BD7E6F">
              <w:rPr>
                <w:rFonts w:cs="Times New Roman"/>
                <w:szCs w:val="24"/>
              </w:rPr>
              <w:t>Semi-structured interviews will also be conducted with a subset of intervention participants and TLC staff</w:t>
            </w:r>
            <w:r w:rsidR="00650D5F" w:rsidRPr="00BD7E6F">
              <w:rPr>
                <w:rFonts w:cs="Times New Roman"/>
                <w:szCs w:val="24"/>
              </w:rPr>
              <w:t xml:space="preserve">. </w:t>
            </w:r>
          </w:p>
          <w:p w14:paraId="50329D8D" w14:textId="77777777" w:rsidR="00B12EA3" w:rsidRPr="00BD7E6F" w:rsidRDefault="00B12EA3" w:rsidP="00BD7E6F">
            <w:pPr>
              <w:pStyle w:val="NoSpacing"/>
              <w:numPr>
                <w:ilvl w:val="0"/>
                <w:numId w:val="1"/>
              </w:numPr>
              <w:ind w:left="360"/>
              <w:rPr>
                <w:rFonts w:cs="Times New Roman"/>
                <w:b/>
                <w:szCs w:val="24"/>
              </w:rPr>
            </w:pPr>
            <w:r w:rsidRPr="00BD7E6F">
              <w:rPr>
                <w:rFonts w:cs="Times New Roman"/>
                <w:b/>
                <w:szCs w:val="24"/>
              </w:rPr>
              <w:t>The subpopulation to be studied:</w:t>
            </w:r>
            <w:r w:rsidR="00207534" w:rsidRPr="00BD7E6F">
              <w:rPr>
                <w:rFonts w:cs="Times New Roman"/>
                <w:b/>
                <w:szCs w:val="24"/>
              </w:rPr>
              <w:t xml:space="preserve"> </w:t>
            </w:r>
            <w:r w:rsidR="00650D5F" w:rsidRPr="00BD7E6F">
              <w:rPr>
                <w:rFonts w:cs="Times New Roman"/>
                <w:szCs w:val="24"/>
              </w:rPr>
              <w:t>150 HIV-negative adult t</w:t>
            </w:r>
            <w:r w:rsidR="003210A6" w:rsidRPr="00BD7E6F">
              <w:rPr>
                <w:rFonts w:cs="Times New Roman"/>
                <w:szCs w:val="24"/>
              </w:rPr>
              <w:t xml:space="preserve">ransgender women who have sex with men and </w:t>
            </w:r>
            <w:r w:rsidR="00650D5F" w:rsidRPr="00BD7E6F">
              <w:rPr>
                <w:rFonts w:cs="Times New Roman"/>
                <w:szCs w:val="24"/>
              </w:rPr>
              <w:t>living in the metropolitan Chicago area</w:t>
            </w:r>
            <w:r w:rsidR="003210A6" w:rsidRPr="00BD7E6F">
              <w:rPr>
                <w:rFonts w:cs="Times New Roman"/>
                <w:szCs w:val="24"/>
              </w:rPr>
              <w:t xml:space="preserve"> will be asked to participate in the intervention</w:t>
            </w:r>
            <w:r w:rsidR="00650D5F" w:rsidRPr="00BD7E6F">
              <w:rPr>
                <w:rFonts w:cs="Times New Roman"/>
                <w:szCs w:val="24"/>
              </w:rPr>
              <w:t xml:space="preserve">. </w:t>
            </w:r>
            <w:r w:rsidR="0079384B" w:rsidRPr="00BD7E6F">
              <w:rPr>
                <w:rFonts w:cs="Times New Roman"/>
                <w:szCs w:val="24"/>
              </w:rPr>
              <w:t xml:space="preserve">Additionally, 20 of the </w:t>
            </w:r>
            <w:r w:rsidR="00C03EF6" w:rsidRPr="00BD7E6F">
              <w:rPr>
                <w:rFonts w:cs="Times New Roman"/>
                <w:szCs w:val="24"/>
              </w:rPr>
              <w:t xml:space="preserve">150 </w:t>
            </w:r>
            <w:r w:rsidR="0079384B" w:rsidRPr="00BD7E6F">
              <w:rPr>
                <w:rFonts w:cs="Times New Roman"/>
                <w:szCs w:val="24"/>
              </w:rPr>
              <w:t>intervention participants and 10</w:t>
            </w:r>
            <w:r w:rsidR="003210A6" w:rsidRPr="00BD7E6F">
              <w:rPr>
                <w:rFonts w:cs="Times New Roman"/>
                <w:szCs w:val="24"/>
              </w:rPr>
              <w:t xml:space="preserve"> TLC staff will be asked to participate in </w:t>
            </w:r>
            <w:r w:rsidR="00FA6D1B" w:rsidRPr="00BD7E6F">
              <w:rPr>
                <w:rFonts w:cs="Times New Roman"/>
                <w:szCs w:val="24"/>
              </w:rPr>
              <w:t xml:space="preserve">the </w:t>
            </w:r>
            <w:r w:rsidR="003210A6" w:rsidRPr="00BD7E6F">
              <w:rPr>
                <w:rFonts w:cs="Times New Roman"/>
                <w:szCs w:val="24"/>
              </w:rPr>
              <w:t>semi-structured interviews</w:t>
            </w:r>
            <w:r w:rsidR="00C03EF6" w:rsidRPr="00BD7E6F">
              <w:rPr>
                <w:rFonts w:cs="Times New Roman"/>
                <w:szCs w:val="24"/>
              </w:rPr>
              <w:t xml:space="preserve"> (Total enrollment = 160)</w:t>
            </w:r>
            <w:r w:rsidR="003210A6" w:rsidRPr="00BD7E6F">
              <w:rPr>
                <w:rFonts w:cs="Times New Roman"/>
                <w:szCs w:val="24"/>
              </w:rPr>
              <w:t xml:space="preserve">. </w:t>
            </w:r>
          </w:p>
          <w:p w14:paraId="40D30509" w14:textId="3C39973E" w:rsidR="00B12EA3" w:rsidRPr="000F2DF5" w:rsidRDefault="00B12EA3" w:rsidP="00BD7E6F">
            <w:pPr>
              <w:pStyle w:val="NoSpacing"/>
              <w:numPr>
                <w:ilvl w:val="0"/>
                <w:numId w:val="1"/>
              </w:numPr>
              <w:ind w:left="360"/>
              <w:rPr>
                <w:rFonts w:cs="Times New Roman"/>
                <w:b/>
              </w:rPr>
            </w:pPr>
            <w:r w:rsidRPr="00BD7E6F">
              <w:rPr>
                <w:rFonts w:cs="Times New Roman"/>
                <w:b/>
                <w:szCs w:val="24"/>
              </w:rPr>
              <w:t>How data will be analyzed:</w:t>
            </w:r>
            <w:r w:rsidR="003539FB" w:rsidRPr="00BD7E6F">
              <w:rPr>
                <w:rFonts w:cs="Times New Roman"/>
                <w:b/>
                <w:szCs w:val="24"/>
              </w:rPr>
              <w:t xml:space="preserve"> </w:t>
            </w:r>
            <w:r w:rsidR="003210A6" w:rsidRPr="00BD7E6F">
              <w:rPr>
                <w:rFonts w:cs="Times New Roman"/>
                <w:szCs w:val="24"/>
              </w:rPr>
              <w:t>This study will use a pre-post design to compare pre-intervention levels of HIV risk to those at 4 and 8-m</w:t>
            </w:r>
            <w:r w:rsidR="00924AE7" w:rsidRPr="00BD7E6F">
              <w:rPr>
                <w:rFonts w:cs="Times New Roman"/>
                <w:szCs w:val="24"/>
              </w:rPr>
              <w:t>onths post baseline. A</w:t>
            </w:r>
            <w:r w:rsidR="003210A6" w:rsidRPr="00BD7E6F">
              <w:rPr>
                <w:rFonts w:cs="Times New Roman"/>
                <w:szCs w:val="24"/>
              </w:rPr>
              <w:t xml:space="preserve">nalysis will be conducted to </w:t>
            </w:r>
            <w:r w:rsidR="00096680" w:rsidRPr="00BD7E6F">
              <w:rPr>
                <w:rFonts w:cs="Times New Roman"/>
                <w:szCs w:val="24"/>
              </w:rPr>
              <w:t>assess the effect of</w:t>
            </w:r>
            <w:r w:rsidR="003210A6" w:rsidRPr="00BD7E6F">
              <w:rPr>
                <w:rFonts w:cs="Times New Roman"/>
                <w:szCs w:val="24"/>
              </w:rPr>
              <w:t xml:space="preserve"> </w:t>
            </w:r>
            <w:r w:rsidR="00096680" w:rsidRPr="00BD7E6F">
              <w:rPr>
                <w:rFonts w:cs="Times New Roman"/>
                <w:szCs w:val="24"/>
              </w:rPr>
              <w:t xml:space="preserve">intervention </w:t>
            </w:r>
            <w:r w:rsidR="0079384B" w:rsidRPr="00BD7E6F">
              <w:rPr>
                <w:rFonts w:cs="Times New Roman"/>
                <w:szCs w:val="24"/>
              </w:rPr>
              <w:t>participation</w:t>
            </w:r>
            <w:r w:rsidR="00096680" w:rsidRPr="00BD7E6F">
              <w:rPr>
                <w:rFonts w:cs="Times New Roman"/>
                <w:szCs w:val="24"/>
              </w:rPr>
              <w:t xml:space="preserve"> on the primary outcome</w:t>
            </w:r>
            <w:r w:rsidR="003B31D2" w:rsidRPr="00BD7E6F">
              <w:rPr>
                <w:rFonts w:cs="Times New Roman"/>
                <w:szCs w:val="24"/>
              </w:rPr>
              <w:t xml:space="preserve"> (</w:t>
            </w:r>
            <w:r w:rsidR="003B31D2" w:rsidRPr="00BD7E6F">
              <w:rPr>
                <w:szCs w:val="24"/>
              </w:rPr>
              <w:t>condomless anal sex acts not protected by PrEP adherence</w:t>
            </w:r>
            <w:r w:rsidR="003B31D2" w:rsidRPr="00BD7E6F">
              <w:rPr>
                <w:rFonts w:cs="Times New Roman"/>
                <w:szCs w:val="24"/>
              </w:rPr>
              <w:t>)</w:t>
            </w:r>
            <w:r w:rsidR="00FF0553" w:rsidRPr="00BD7E6F">
              <w:rPr>
                <w:rFonts w:cs="Times New Roman"/>
                <w:noProof/>
                <w:szCs w:val="24"/>
              </w:rPr>
              <w:t>.</w:t>
            </w:r>
            <w:r w:rsidR="0079384B" w:rsidRPr="00BD7E6F">
              <w:rPr>
                <w:rFonts w:cs="Times New Roman"/>
                <w:noProof/>
                <w:szCs w:val="24"/>
              </w:rPr>
              <w:t xml:space="preserve"> Qualitative data will be analyzed to describe intervention experiences and </w:t>
            </w:r>
            <w:r w:rsidR="003B31D2" w:rsidRPr="00BD7E6F">
              <w:rPr>
                <w:rFonts w:cs="Times New Roman"/>
                <w:noProof/>
                <w:szCs w:val="24"/>
              </w:rPr>
              <w:t>barriers and facilitators</w:t>
            </w:r>
            <w:r w:rsidR="0079384B" w:rsidRPr="00BD7E6F">
              <w:rPr>
                <w:rFonts w:cs="Times New Roman"/>
                <w:noProof/>
                <w:szCs w:val="24"/>
              </w:rPr>
              <w:t xml:space="preserve"> </w:t>
            </w:r>
            <w:r w:rsidR="003B31D2" w:rsidRPr="00BD7E6F">
              <w:rPr>
                <w:rFonts w:cs="Times New Roman"/>
                <w:noProof/>
                <w:szCs w:val="24"/>
              </w:rPr>
              <w:t xml:space="preserve">for implementation </w:t>
            </w:r>
            <w:r w:rsidR="0079384B" w:rsidRPr="00BD7E6F">
              <w:rPr>
                <w:rFonts w:cs="Times New Roman"/>
                <w:noProof/>
                <w:szCs w:val="24"/>
              </w:rPr>
              <w:t>of the intervention.</w:t>
            </w:r>
          </w:p>
        </w:tc>
      </w:tr>
    </w:tbl>
    <w:p w14:paraId="7705EE03" w14:textId="77777777" w:rsidR="00B12EA3" w:rsidRPr="000F2DF5" w:rsidRDefault="00B12EA3" w:rsidP="00B12EA3">
      <w:pPr>
        <w:pStyle w:val="NoSpacing"/>
        <w:rPr>
          <w:rFonts w:cs="Times New Roman"/>
        </w:rPr>
      </w:pPr>
    </w:p>
    <w:p w14:paraId="3988E2B3" w14:textId="77777777" w:rsidR="00B12EA3" w:rsidRPr="000F2DF5" w:rsidRDefault="00B12EA3" w:rsidP="00B12EA3">
      <w:pPr>
        <w:pStyle w:val="NoSpacing"/>
        <w:rPr>
          <w:rFonts w:cs="Times New Roman"/>
        </w:rPr>
      </w:pPr>
    </w:p>
    <w:p w14:paraId="536DBF5F" w14:textId="77777777" w:rsidR="00B12EA3" w:rsidRPr="00BD7E6F" w:rsidRDefault="00F734ED" w:rsidP="00B12EA3">
      <w:pPr>
        <w:pStyle w:val="NoSpacing"/>
        <w:rPr>
          <w:rFonts w:cs="Times New Roman"/>
          <w:b/>
          <w:szCs w:val="24"/>
        </w:rPr>
      </w:pPr>
      <w:r w:rsidRPr="000F2DF5">
        <w:rPr>
          <w:rFonts w:cs="Times New Roman"/>
          <w:b/>
        </w:rPr>
        <w:t xml:space="preserve">A. </w:t>
      </w:r>
      <w:r w:rsidRPr="00BD7E6F">
        <w:rPr>
          <w:rFonts w:cs="Times New Roman"/>
          <w:b/>
          <w:szCs w:val="24"/>
          <w:u w:val="single"/>
        </w:rPr>
        <w:t>Justification</w:t>
      </w:r>
    </w:p>
    <w:p w14:paraId="34539141" w14:textId="77777777" w:rsidR="00B12EA3" w:rsidRPr="00BD7E6F" w:rsidRDefault="00B12EA3" w:rsidP="00E53653">
      <w:pPr>
        <w:pStyle w:val="Heading1"/>
        <w:rPr>
          <w:rFonts w:cs="Times New Roman"/>
          <w:szCs w:val="24"/>
        </w:rPr>
      </w:pPr>
      <w:bookmarkStart w:id="2" w:name="_Toc510100281"/>
      <w:r w:rsidRPr="00BD7E6F">
        <w:rPr>
          <w:rFonts w:cs="Times New Roman"/>
          <w:szCs w:val="24"/>
        </w:rPr>
        <w:t>Circumstances Making the Collection of Information Necessary</w:t>
      </w:r>
      <w:bookmarkEnd w:id="2"/>
    </w:p>
    <w:p w14:paraId="04F83A1E" w14:textId="77777777" w:rsidR="000D10E8" w:rsidRPr="00BD7E6F" w:rsidRDefault="000D10E8" w:rsidP="000D10E8"/>
    <w:p w14:paraId="41DA39A9" w14:textId="77777777" w:rsidR="00067E1B" w:rsidRPr="00BD7E6F" w:rsidRDefault="00067E1B" w:rsidP="00067E1B">
      <w:r w:rsidRPr="00BD7E6F">
        <w:t xml:space="preserve">The Centers for Disease Control and Prevention’s </w:t>
      </w:r>
      <w:r w:rsidR="00345066" w:rsidRPr="00BD7E6F">
        <w:t xml:space="preserve">(CDC) </w:t>
      </w:r>
      <w:r w:rsidRPr="00BD7E6F">
        <w:t>Division of HIV/AIDS Prevention, (DHA</w:t>
      </w:r>
      <w:r w:rsidR="00FF0553" w:rsidRPr="00BD7E6F">
        <w:t xml:space="preserve">P) requests OMB approval </w:t>
      </w:r>
      <w:r w:rsidR="00F72D05" w:rsidRPr="00BD7E6F">
        <w:t xml:space="preserve">for </w:t>
      </w:r>
      <w:r w:rsidR="00BC3B38" w:rsidRPr="00BD7E6F">
        <w:t>2</w:t>
      </w:r>
      <w:r w:rsidR="00BD0B89" w:rsidRPr="00BD7E6F">
        <w:t xml:space="preserve"> years</w:t>
      </w:r>
      <w:r w:rsidR="00F72D05" w:rsidRPr="00BD7E6F">
        <w:t xml:space="preserve"> of data collection for a</w:t>
      </w:r>
      <w:r w:rsidRPr="00BD7E6F">
        <w:t xml:space="preserve"> research study entitled, “</w:t>
      </w:r>
      <w:r w:rsidR="00934D2B" w:rsidRPr="00BD7E6F">
        <w:t xml:space="preserve">Evaluation of </w:t>
      </w:r>
      <w:r w:rsidR="00337551" w:rsidRPr="00BD7E6F">
        <w:t xml:space="preserve">Translife </w:t>
      </w:r>
      <w:r w:rsidR="00437272" w:rsidRPr="00BD7E6F">
        <w:t>Center</w:t>
      </w:r>
      <w:r w:rsidR="00934D2B" w:rsidRPr="00BD7E6F">
        <w:t xml:space="preserve"> (TLC): A Locally-Developed Combination Prevention Intervention for Transgender Women at High Risk of HIV Infection</w:t>
      </w:r>
      <w:r w:rsidR="00FF0553" w:rsidRPr="00BD7E6F">
        <w:t>” as a new information collection.</w:t>
      </w:r>
    </w:p>
    <w:p w14:paraId="6BE2DB0A" w14:textId="77777777" w:rsidR="00067E1B" w:rsidRPr="00BD7E6F" w:rsidRDefault="00067E1B" w:rsidP="00E53653"/>
    <w:p w14:paraId="78F9F5E2" w14:textId="77777777" w:rsidR="00345066" w:rsidRPr="00BD7E6F" w:rsidRDefault="00345066" w:rsidP="00E53653">
      <w:r w:rsidRPr="00BD7E6F">
        <w:t xml:space="preserve">This study will evaluate a locally developed intervention, Chicago House’s </w:t>
      </w:r>
      <w:r w:rsidR="00337551" w:rsidRPr="00BD7E6F">
        <w:t xml:space="preserve">Translife </w:t>
      </w:r>
      <w:r w:rsidR="00437272" w:rsidRPr="00BD7E6F">
        <w:t>Center</w:t>
      </w:r>
      <w:r w:rsidRPr="00BD7E6F">
        <w:t xml:space="preserve"> (TLC), which provides combination (</w:t>
      </w:r>
      <w:bookmarkStart w:id="3" w:name="_Hlk483408229"/>
      <w:r w:rsidRPr="00BD7E6F">
        <w:t>i.e. biomedical, behavioral, social/structural</w:t>
      </w:r>
      <w:bookmarkEnd w:id="3"/>
      <w:r w:rsidRPr="00BD7E6F">
        <w:t>) HIV prevention and care serv</w:t>
      </w:r>
      <w:r w:rsidR="00E94A65" w:rsidRPr="00BD7E6F">
        <w:t>ices to adult transgender women</w:t>
      </w:r>
      <w:r w:rsidRPr="00BD7E6F">
        <w:t xml:space="preserve"> at high risk for HIV infection, in a culturally specific and accessible environment. </w:t>
      </w:r>
      <w:bookmarkStart w:id="4" w:name="_Hlk483407964"/>
      <w:r w:rsidRPr="00BD7E6F">
        <w:t xml:space="preserve">To date, there </w:t>
      </w:r>
      <w:r w:rsidR="00C01535" w:rsidRPr="00BD7E6F">
        <w:t xml:space="preserve">is only one </w:t>
      </w:r>
      <w:r w:rsidRPr="00BD7E6F">
        <w:t xml:space="preserve">evidence based </w:t>
      </w:r>
      <w:r w:rsidR="009335DF" w:rsidRPr="00BD7E6F">
        <w:t xml:space="preserve">or evidence informed </w:t>
      </w:r>
      <w:r w:rsidRPr="00BD7E6F">
        <w:t>HIV preven</w:t>
      </w:r>
      <w:r w:rsidR="003E2D6F" w:rsidRPr="00BD7E6F">
        <w:t xml:space="preserve">tion </w:t>
      </w:r>
      <w:r w:rsidR="00A14849" w:rsidRPr="00BD7E6F">
        <w:t xml:space="preserve">intervention </w:t>
      </w:r>
      <w:r w:rsidR="00320CA0" w:rsidRPr="00BD7E6F">
        <w:t>for transgender women</w:t>
      </w:r>
      <w:r w:rsidRPr="00BD7E6F">
        <w:t xml:space="preserve"> listed in the CDC compendium</w:t>
      </w:r>
      <w:r w:rsidR="00312D0D" w:rsidRPr="00BD7E6F">
        <w:t>.</w:t>
      </w:r>
      <w:r w:rsidR="003D13A8" w:rsidRPr="00BD7E6F">
        <w:rPr>
          <w:vertAlign w:val="superscript"/>
        </w:rPr>
        <w:t>1</w:t>
      </w:r>
      <w:r w:rsidRPr="00BD7E6F">
        <w:t xml:space="preserve"> </w:t>
      </w:r>
      <w:bookmarkEnd w:id="4"/>
      <w:r w:rsidRPr="00BD7E6F">
        <w:t>Before this intervention can be disseminat</w:t>
      </w:r>
      <w:r w:rsidR="003E2D6F" w:rsidRPr="00BD7E6F">
        <w:t>ed more broadly, it needs to be</w:t>
      </w:r>
      <w:r w:rsidRPr="00BD7E6F">
        <w:t xml:space="preserve"> evaluated</w:t>
      </w:r>
      <w:r w:rsidR="00D93D6E" w:rsidRPr="00BD7E6F">
        <w:t xml:space="preserve"> in a structured trial</w:t>
      </w:r>
      <w:r w:rsidRPr="00BD7E6F">
        <w:t xml:space="preserve">, necessitating the proposed information collection. We will evaluate whether the TLC intervention is an effective HIV-prevention strategy by assessing whether exposure to TLC results in </w:t>
      </w:r>
      <w:r w:rsidR="001B3BE1" w:rsidRPr="00BD7E6F">
        <w:t xml:space="preserve">reductions </w:t>
      </w:r>
      <w:r w:rsidR="00E94A65" w:rsidRPr="00BD7E6F">
        <w:t>in transgender women’s</w:t>
      </w:r>
      <w:r w:rsidR="00023669" w:rsidRPr="00BD7E6F">
        <w:t xml:space="preserve"> sexual risk</w:t>
      </w:r>
      <w:r w:rsidR="001B3BE1" w:rsidRPr="00BD7E6F">
        <w:t>s</w:t>
      </w:r>
      <w:r w:rsidR="00023669" w:rsidRPr="00BD7E6F">
        <w:t xml:space="preserve">. </w:t>
      </w:r>
    </w:p>
    <w:p w14:paraId="285AC4A2" w14:textId="77777777" w:rsidR="00345066" w:rsidRPr="00BD7E6F" w:rsidRDefault="00345066" w:rsidP="00E53653"/>
    <w:p w14:paraId="3D363320" w14:textId="77777777" w:rsidR="00A774EC" w:rsidRPr="00BD7E6F" w:rsidRDefault="00023669" w:rsidP="00A774EC">
      <w:r w:rsidRPr="00BD7E6F">
        <w:t xml:space="preserve">Combination interventions to </w:t>
      </w:r>
      <w:r w:rsidRPr="00BD7E6F">
        <w:rPr>
          <w:color w:val="000000"/>
        </w:rPr>
        <w:t>reduce disparities in HIV infection for transgender women who have sex with men are sorely needed</w:t>
      </w:r>
      <w:r w:rsidRPr="00BD7E6F">
        <w:t xml:space="preserve">, as this population is </w:t>
      </w:r>
      <w:r w:rsidRPr="00BD7E6F">
        <w:rPr>
          <w:color w:val="000000"/>
        </w:rPr>
        <w:t xml:space="preserve">one of the highest risk and most underserved groups in the United </w:t>
      </w:r>
      <w:r w:rsidR="003D13A8" w:rsidRPr="00BD7E6F">
        <w:rPr>
          <w:color w:val="000000"/>
        </w:rPr>
        <w:t>States</w:t>
      </w:r>
      <w:r w:rsidR="00312D0D" w:rsidRPr="00BD7E6F">
        <w:rPr>
          <w:color w:val="000000"/>
        </w:rPr>
        <w:t>.</w:t>
      </w:r>
      <w:r w:rsidR="003D13A8" w:rsidRPr="00BD7E6F">
        <w:rPr>
          <w:color w:val="000000"/>
          <w:vertAlign w:val="superscript"/>
        </w:rPr>
        <w:t>2</w:t>
      </w:r>
      <w:r w:rsidR="00312D0D" w:rsidRPr="00BD7E6F">
        <w:rPr>
          <w:color w:val="000000"/>
          <w:vertAlign w:val="superscript"/>
        </w:rPr>
        <w:t xml:space="preserve"> </w:t>
      </w:r>
      <w:r w:rsidR="003D13A8" w:rsidRPr="00BD7E6F">
        <w:rPr>
          <w:color w:val="000000"/>
        </w:rPr>
        <w:t xml:space="preserve">Transgender </w:t>
      </w:r>
      <w:r w:rsidR="00E94A65" w:rsidRPr="00BD7E6F">
        <w:rPr>
          <w:color w:val="000000"/>
        </w:rPr>
        <w:t>women</w:t>
      </w:r>
      <w:r w:rsidR="00A774EC" w:rsidRPr="00BD7E6F">
        <w:t xml:space="preserve"> are a key population at high risk of HIV infection, with HIV prevalence estimates in the U.S. of 28% (laboratory confirmed)</w:t>
      </w:r>
      <w:r w:rsidR="003D13A8" w:rsidRPr="00BD7E6F">
        <w:rPr>
          <w:vertAlign w:val="superscript"/>
        </w:rPr>
        <w:t>3</w:t>
      </w:r>
      <w:r w:rsidR="003D13A8" w:rsidRPr="00BD7E6F">
        <w:t xml:space="preserve"> </w:t>
      </w:r>
      <w:r w:rsidR="00A774EC" w:rsidRPr="00BD7E6F">
        <w:t>and evidence of very high rates of previously undiagnosed HIV infection.</w:t>
      </w:r>
      <w:r w:rsidR="003D13A8" w:rsidRPr="00BD7E6F">
        <w:rPr>
          <w:vertAlign w:val="superscript"/>
        </w:rPr>
        <w:t>4</w:t>
      </w:r>
      <w:r w:rsidR="003D13A8" w:rsidRPr="00BD7E6F">
        <w:t xml:space="preserve"> </w:t>
      </w:r>
      <w:r w:rsidR="00A774EC" w:rsidRPr="00BD7E6F">
        <w:t>Evidence suggests that socioeconomic marginalization (e.g., unemployment, incarceration, hom</w:t>
      </w:r>
      <w:r w:rsidR="00E94A65" w:rsidRPr="00BD7E6F">
        <w:t>elessness) is prevalent among transgender women</w:t>
      </w:r>
      <w:r w:rsidR="003D13A8" w:rsidRPr="00BD7E6F">
        <w:rPr>
          <w:vertAlign w:val="superscript"/>
        </w:rPr>
        <w:t>5-9</w:t>
      </w:r>
      <w:r w:rsidR="00A774EC" w:rsidRPr="00BD7E6F">
        <w:t xml:space="preserve"> and drives HIV-related risk behaviors.</w:t>
      </w:r>
      <w:r w:rsidR="003D13A8" w:rsidRPr="00BD7E6F">
        <w:rPr>
          <w:vertAlign w:val="superscript"/>
        </w:rPr>
        <w:t>8-10</w:t>
      </w:r>
      <w:r w:rsidR="00A774EC" w:rsidRPr="00BD7E6F">
        <w:t xml:space="preserve"> Pre-exposure prophylaxis (PrEP) is a new HIV prevention approach in which individuals who are at high risk take anti-retroviral medications to prevent HIV infection. This approach, specifically daily dosing with two medications (</w:t>
      </w:r>
      <w:r w:rsidR="00A774EC" w:rsidRPr="00BD7E6F">
        <w:rPr>
          <w:rStyle w:val="tgc"/>
          <w:color w:val="222222"/>
          <w:lang w:val="en"/>
        </w:rPr>
        <w:t>tenofovir and emtricitabine)</w:t>
      </w:r>
      <w:r w:rsidR="00A774EC" w:rsidRPr="00BD7E6F">
        <w:t xml:space="preserve"> was approved by the US Food and Drug Administration (FDA) in 2012 for the prevention of HIV infection. While PrEP is indicated and potentially effective in p</w:t>
      </w:r>
      <w:r w:rsidR="00E94A65" w:rsidRPr="00BD7E6F">
        <w:t>reventing HIV infection among transgender women</w:t>
      </w:r>
      <w:r w:rsidR="00A774EC" w:rsidRPr="00BD7E6F">
        <w:t>,</w:t>
      </w:r>
      <w:r w:rsidR="00CA0D43" w:rsidRPr="00BD7E6F">
        <w:rPr>
          <w:vertAlign w:val="superscript"/>
        </w:rPr>
        <w:t xml:space="preserve"> </w:t>
      </w:r>
      <w:r w:rsidR="00F2516D" w:rsidRPr="00BD7E6F">
        <w:rPr>
          <w:vertAlign w:val="superscript"/>
        </w:rPr>
        <w:t>11</w:t>
      </w:r>
      <w:r w:rsidR="00CA0D43" w:rsidRPr="00BD7E6F">
        <w:rPr>
          <w:vertAlign w:val="superscript"/>
        </w:rPr>
        <w:t>,12</w:t>
      </w:r>
      <w:r w:rsidR="00A774EC" w:rsidRPr="00BD7E6F">
        <w:t xml:space="preserve"> knowledg</w:t>
      </w:r>
      <w:r w:rsidR="00E94A65" w:rsidRPr="00BD7E6F">
        <w:t>e about PrEP and uptake among transgender women</w:t>
      </w:r>
      <w:r w:rsidR="00A774EC" w:rsidRPr="00BD7E6F">
        <w:t>, outside of clinical trials, is low,</w:t>
      </w:r>
      <w:r w:rsidR="00CA0D43" w:rsidRPr="00BD7E6F">
        <w:rPr>
          <w:vertAlign w:val="superscript"/>
        </w:rPr>
        <w:t xml:space="preserve"> </w:t>
      </w:r>
      <w:r w:rsidR="00F2516D" w:rsidRPr="00BD7E6F">
        <w:rPr>
          <w:vertAlign w:val="superscript"/>
        </w:rPr>
        <w:t>13</w:t>
      </w:r>
      <w:r w:rsidR="00CA0D43" w:rsidRPr="00BD7E6F">
        <w:rPr>
          <w:vertAlign w:val="superscript"/>
        </w:rPr>
        <w:t>,14</w:t>
      </w:r>
      <w:r w:rsidR="00A774EC" w:rsidRPr="00BD7E6F">
        <w:t xml:space="preserve"> indicating a need for comprehensive HIV prevention efforts targeted to their unique circumstances and vulnerabilities. </w:t>
      </w:r>
    </w:p>
    <w:p w14:paraId="635415E9" w14:textId="77777777" w:rsidR="008A5FB9" w:rsidRPr="00BD7E6F" w:rsidRDefault="008A5FB9" w:rsidP="00A774EC"/>
    <w:p w14:paraId="2BD969D5" w14:textId="77777777" w:rsidR="00A774EC" w:rsidRPr="00BD7E6F" w:rsidRDefault="008A5FB9" w:rsidP="009F2B1C">
      <w:r w:rsidRPr="00BD7E6F">
        <w:t>The TLC intervention provides b</w:t>
      </w:r>
      <w:r w:rsidR="00232F55" w:rsidRPr="00BD7E6F">
        <w:t>iomedical services</w:t>
      </w:r>
      <w:r w:rsidRPr="00BD7E6F">
        <w:t xml:space="preserve"> including</w:t>
      </w:r>
      <w:r w:rsidR="00232F55" w:rsidRPr="00BD7E6F">
        <w:t xml:space="preserve"> HIV/STI testing and referral/linkage to PrEP for HIV prevention. </w:t>
      </w:r>
      <w:r w:rsidR="003E2FC0" w:rsidRPr="00BD7E6F">
        <w:t xml:space="preserve">The TLC intervention </w:t>
      </w:r>
      <w:r w:rsidR="00232F55" w:rsidRPr="00BD7E6F">
        <w:t xml:space="preserve">also </w:t>
      </w:r>
      <w:r w:rsidR="003E2FC0" w:rsidRPr="00BD7E6F">
        <w:t xml:space="preserve">addresses the specific structural and social drivers of HIV risk among </w:t>
      </w:r>
      <w:r w:rsidR="00E94A65" w:rsidRPr="00BD7E6F">
        <w:t>transgender women</w:t>
      </w:r>
      <w:r w:rsidR="003E2FC0" w:rsidRPr="00BD7E6F">
        <w:t xml:space="preserve">, drawing on a social determinants theoretical model of HIV risk.  </w:t>
      </w:r>
      <w:r w:rsidR="003E2FC0" w:rsidRPr="00BD7E6F">
        <w:rPr>
          <w:rStyle w:val="SC2721"/>
        </w:rPr>
        <w:t>Social determinants of health are the overlapping social structures, conditions, eco</w:t>
      </w:r>
      <w:r w:rsidR="003E2FC0" w:rsidRPr="00BD7E6F">
        <w:rPr>
          <w:rStyle w:val="SC2721"/>
        </w:rPr>
        <w:softHyphen/>
        <w:t>nomic systems and circumstances that influence health and drive health inequities,</w:t>
      </w:r>
      <w:r w:rsidR="00CA0D43" w:rsidRPr="00BD7E6F">
        <w:rPr>
          <w:vertAlign w:val="superscript"/>
        </w:rPr>
        <w:t>15</w:t>
      </w:r>
      <w:r w:rsidR="00CA0D43" w:rsidRPr="00BD7E6F">
        <w:rPr>
          <w:rStyle w:val="SC2721"/>
        </w:rPr>
        <w:t xml:space="preserve"> </w:t>
      </w:r>
      <w:r w:rsidR="003E2FC0" w:rsidRPr="00BD7E6F">
        <w:rPr>
          <w:rStyle w:val="SC2721"/>
        </w:rPr>
        <w:t>including in HIV-related outcomes.</w:t>
      </w:r>
      <w:r w:rsidR="00CA0D43" w:rsidRPr="00BD7E6F">
        <w:rPr>
          <w:rStyle w:val="SC2721"/>
          <w:vertAlign w:val="superscript"/>
        </w:rPr>
        <w:t xml:space="preserve"> </w:t>
      </w:r>
      <w:r w:rsidR="005330C0" w:rsidRPr="00BD7E6F">
        <w:rPr>
          <w:rStyle w:val="SC2721"/>
          <w:vertAlign w:val="superscript"/>
        </w:rPr>
        <w:t>16</w:t>
      </w:r>
      <w:r w:rsidR="00CA0D43" w:rsidRPr="00BD7E6F">
        <w:rPr>
          <w:rStyle w:val="SC2721"/>
          <w:vertAlign w:val="superscript"/>
        </w:rPr>
        <w:t>,17</w:t>
      </w:r>
      <w:r w:rsidR="003E2FC0" w:rsidRPr="00BD7E6F">
        <w:rPr>
          <w:rStyle w:val="SC2721"/>
        </w:rPr>
        <w:t xml:space="preserve"> There is mounting evidence that social and economic factors are associated with high rates of HIV transmission and adverse HIV-related outcomes.</w:t>
      </w:r>
      <w:r w:rsidR="00CA0D43" w:rsidRPr="00BD7E6F">
        <w:rPr>
          <w:vertAlign w:val="superscript"/>
        </w:rPr>
        <w:t>17</w:t>
      </w:r>
      <w:r w:rsidR="00CA0D43" w:rsidRPr="00BD7E6F">
        <w:t xml:space="preserve"> </w:t>
      </w:r>
      <w:r w:rsidR="003E2FC0" w:rsidRPr="00BD7E6F">
        <w:t>Access to basic services (housing, employment, legal aid, health services) via the TLC intervention may promote protective</w:t>
      </w:r>
      <w:r w:rsidR="003E2FC0" w:rsidRPr="00BD7E6F">
        <w:rPr>
          <w:rStyle w:val="SC2721"/>
        </w:rPr>
        <w:t xml:space="preserve"> processes, including affirmation of gender identity and collective and supportive experiences among </w:t>
      </w:r>
      <w:r w:rsidR="00E94A65" w:rsidRPr="00BD7E6F">
        <w:rPr>
          <w:rStyle w:val="SC2721"/>
        </w:rPr>
        <w:t>transgender women</w:t>
      </w:r>
      <w:r w:rsidR="003E2FC0" w:rsidRPr="00BD7E6F">
        <w:rPr>
          <w:rStyle w:val="SC2721"/>
        </w:rPr>
        <w:t>, reducing HIV-related risk.</w:t>
      </w:r>
      <w:r w:rsidR="00CA0D43" w:rsidRPr="00BD7E6F">
        <w:rPr>
          <w:vertAlign w:val="superscript"/>
        </w:rPr>
        <w:t xml:space="preserve"> </w:t>
      </w:r>
      <w:r w:rsidR="005330C0" w:rsidRPr="00BD7E6F">
        <w:rPr>
          <w:vertAlign w:val="superscript"/>
        </w:rPr>
        <w:t>18</w:t>
      </w:r>
      <w:r w:rsidR="00CA0D43" w:rsidRPr="00BD7E6F">
        <w:rPr>
          <w:vertAlign w:val="superscript"/>
        </w:rPr>
        <w:t>,19</w:t>
      </w:r>
      <w:r w:rsidR="003E2FC0" w:rsidRPr="00BD7E6F">
        <w:t xml:space="preserve"> </w:t>
      </w:r>
      <w:r w:rsidRPr="00BD7E6F">
        <w:t xml:space="preserve">To our knowledge, no study has evaluated a combination (biomedical, behavioral, social/structural) HIV prevention intervention for transgender women.   </w:t>
      </w:r>
    </w:p>
    <w:p w14:paraId="4EBDD038" w14:textId="77777777" w:rsidR="00FB30CC" w:rsidRPr="00BD7E6F" w:rsidRDefault="00FB30CC" w:rsidP="009F2B1C"/>
    <w:p w14:paraId="62E9C4E4" w14:textId="77777777" w:rsidR="00FB30CC" w:rsidRPr="00BD7E6F" w:rsidRDefault="00FB30CC" w:rsidP="00FB30CC">
      <w:r w:rsidRPr="00BD7E6F">
        <w:t xml:space="preserve">The project is in alignment with several </w:t>
      </w:r>
      <w:r w:rsidR="0012454A" w:rsidRPr="00BD7E6F">
        <w:t>national HIV prevention goals</w:t>
      </w:r>
      <w:r w:rsidR="0012454A" w:rsidRPr="00BD7E6F">
        <w:rPr>
          <w:vertAlign w:val="superscript"/>
        </w:rPr>
        <w:t>2</w:t>
      </w:r>
      <w:r w:rsidRPr="00BD7E6F">
        <w:t>:</w:t>
      </w:r>
    </w:p>
    <w:p w14:paraId="3D3342C8" w14:textId="77777777" w:rsidR="00FB30CC" w:rsidRPr="00BD7E6F" w:rsidRDefault="00FB30CC" w:rsidP="00FB30CC">
      <w:pPr>
        <w:numPr>
          <w:ilvl w:val="0"/>
          <w:numId w:val="11"/>
        </w:numPr>
        <w:ind w:left="144" w:hanging="144"/>
      </w:pPr>
      <w:r w:rsidRPr="00BD7E6F">
        <w:t>1.A.2 Focus on high-risk populations (specifically including transgender women and noting the particularly high burden of HIV among Black transgender women)</w:t>
      </w:r>
    </w:p>
    <w:p w14:paraId="7295D855" w14:textId="77777777" w:rsidR="00FB30CC" w:rsidRPr="00BD7E6F" w:rsidRDefault="00FB30CC" w:rsidP="00FB30CC">
      <w:pPr>
        <w:numPr>
          <w:ilvl w:val="0"/>
          <w:numId w:val="11"/>
        </w:numPr>
        <w:ind w:left="144" w:hanging="144"/>
      </w:pPr>
      <w:r w:rsidRPr="00BD7E6F">
        <w:t>1.B.1 Design and evaluate innovative prevention strategies and combination approaches for preventing HIV infection in high-risk populations and communities, and prioritize and promote research to fill gaps in HIV prevention science among the highest risk populations and communities</w:t>
      </w:r>
    </w:p>
    <w:p w14:paraId="7999215F" w14:textId="77777777" w:rsidR="00FB30CC" w:rsidRPr="00BD7E6F" w:rsidRDefault="00FB30CC" w:rsidP="00FB30CC">
      <w:pPr>
        <w:numPr>
          <w:ilvl w:val="0"/>
          <w:numId w:val="11"/>
        </w:numPr>
        <w:ind w:left="144" w:hanging="144"/>
      </w:pPr>
      <w:r w:rsidRPr="00BD7E6F">
        <w:t>1.B.2 Support and strengthen integrated and patient-centered HIV and related screening (sexually transmitted infections [STI], substance use, mental health, intimate partner violence [IPV], viral hepatitis infections) and linkage to basic services (housing, education, employment)</w:t>
      </w:r>
    </w:p>
    <w:p w14:paraId="02A23A51" w14:textId="77777777" w:rsidR="00FB30CC" w:rsidRPr="00BD7E6F" w:rsidRDefault="00FB30CC" w:rsidP="00FB30CC">
      <w:pPr>
        <w:numPr>
          <w:ilvl w:val="0"/>
          <w:numId w:val="11"/>
        </w:numPr>
        <w:ind w:left="144" w:hanging="144"/>
      </w:pPr>
      <w:r w:rsidRPr="00BD7E6F">
        <w:t>1.B.3 Expand access to effective prevention services, including pre-exposure prophylaxis (PrEP) and post-exposure prophylaxis (PEP).</w:t>
      </w:r>
    </w:p>
    <w:p w14:paraId="24A3F232" w14:textId="77777777" w:rsidR="00FB30CC" w:rsidRPr="00BD7E6F" w:rsidRDefault="00FB30CC" w:rsidP="00FB30CC">
      <w:pPr>
        <w:numPr>
          <w:ilvl w:val="0"/>
          <w:numId w:val="11"/>
        </w:numPr>
        <w:ind w:left="144" w:hanging="144"/>
      </w:pPr>
      <w:r w:rsidRPr="00BD7E6F">
        <w:t>3.B Adopt structural approaches to reduce HIV infections and improve health outcomes in high-risk communities</w:t>
      </w:r>
      <w:r w:rsidR="007240FE" w:rsidRPr="00BD7E6F">
        <w:t xml:space="preserve"> </w:t>
      </w:r>
    </w:p>
    <w:p w14:paraId="408F278E" w14:textId="77777777" w:rsidR="00FB30CC" w:rsidRPr="00BD7E6F" w:rsidRDefault="00FB30CC" w:rsidP="00FB30CC"/>
    <w:p w14:paraId="4EED56B1" w14:textId="77777777" w:rsidR="00FB30CC" w:rsidRPr="00BD7E6F" w:rsidRDefault="00FB30CC" w:rsidP="00FB30CC">
      <w:r w:rsidRPr="00BD7E6F">
        <w:t>The following section of the U.S. Federal Code is relevant to this data collection: 42 USC 241, Section 301 of the Public Health Service Act authorizes conduct of “research, investigations, experiments, demonstrations, and studies relating to the causes, diagnosis, treatment, control, and prevention of physical and mental diseases and impairments of man.”</w:t>
      </w:r>
      <w:r w:rsidR="00D16552" w:rsidRPr="00BD7E6F">
        <w:t xml:space="preserve"> (</w:t>
      </w:r>
      <w:r w:rsidR="00D16552" w:rsidRPr="00BD7E6F">
        <w:rPr>
          <w:b/>
        </w:rPr>
        <w:t>Attachment 1</w:t>
      </w:r>
      <w:r w:rsidR="00D16552" w:rsidRPr="00BD7E6F">
        <w:t>)</w:t>
      </w:r>
    </w:p>
    <w:p w14:paraId="0223918E" w14:textId="77777777" w:rsidR="00FB30CC" w:rsidRPr="00BD7E6F" w:rsidRDefault="00FB30CC" w:rsidP="009F2B1C"/>
    <w:p w14:paraId="2993B27A" w14:textId="77777777" w:rsidR="00CC6AB1" w:rsidRPr="00BD7E6F" w:rsidRDefault="00CC6AB1" w:rsidP="00E53653">
      <w:pPr>
        <w:pStyle w:val="Heading1"/>
        <w:rPr>
          <w:rFonts w:cs="Times New Roman"/>
          <w:szCs w:val="24"/>
        </w:rPr>
      </w:pPr>
      <w:bookmarkStart w:id="5" w:name="_Toc510100282"/>
      <w:r w:rsidRPr="00BD7E6F">
        <w:rPr>
          <w:rFonts w:cs="Times New Roman"/>
          <w:szCs w:val="24"/>
        </w:rPr>
        <w:t>Purpose and Use of the Information Collection</w:t>
      </w:r>
      <w:bookmarkEnd w:id="5"/>
    </w:p>
    <w:p w14:paraId="2232CD83" w14:textId="77777777" w:rsidR="00CC6AB1" w:rsidRPr="00BD7E6F" w:rsidRDefault="00CC6AB1" w:rsidP="00F951D1"/>
    <w:p w14:paraId="6BDF28DF" w14:textId="5D1F4127" w:rsidR="00AC26E2" w:rsidRPr="00BD7E6F" w:rsidRDefault="00F647AF" w:rsidP="006B07DF">
      <w:r w:rsidRPr="00BD7E6F">
        <w:t xml:space="preserve">The </w:t>
      </w:r>
      <w:r w:rsidR="00F3490D" w:rsidRPr="00BD7E6F">
        <w:t>awardee of the cooperative agreement</w:t>
      </w:r>
      <w:r w:rsidRPr="00BD7E6F">
        <w:t xml:space="preserve">, Chicago House &amp; Social Service Agency, and </w:t>
      </w:r>
      <w:r w:rsidR="00F3490D" w:rsidRPr="00BD7E6F">
        <w:t xml:space="preserve">their </w:t>
      </w:r>
      <w:r w:rsidRPr="00BD7E6F">
        <w:t xml:space="preserve">partners, Ann &amp; Robert H. Lurie Children’s Hospital of Chicago and University of Illinois at Chicago, will be responsible for collecting all data for this study.  </w:t>
      </w:r>
      <w:r w:rsidR="00A94C38" w:rsidRPr="00BD7E6F">
        <w:t xml:space="preserve">In addition, </w:t>
      </w:r>
      <w:r w:rsidR="00A94C38" w:rsidRPr="00BD7E6F">
        <w:rPr>
          <w:color w:val="000000"/>
        </w:rPr>
        <w:t xml:space="preserve">Heartland Health Outreach (HHO) is the </w:t>
      </w:r>
      <w:r w:rsidR="00E2640A" w:rsidRPr="00BD7E6F">
        <w:rPr>
          <w:color w:val="000000"/>
        </w:rPr>
        <w:t xml:space="preserve">ongoing </w:t>
      </w:r>
      <w:r w:rsidR="00A94C38" w:rsidRPr="00BD7E6F">
        <w:rPr>
          <w:color w:val="000000"/>
        </w:rPr>
        <w:t xml:space="preserve">medical provider for the </w:t>
      </w:r>
      <w:r w:rsidR="00E2640A" w:rsidRPr="00BD7E6F">
        <w:rPr>
          <w:color w:val="000000"/>
        </w:rPr>
        <w:t xml:space="preserve">overall </w:t>
      </w:r>
      <w:r w:rsidR="00A94C38" w:rsidRPr="00BD7E6F">
        <w:rPr>
          <w:color w:val="000000"/>
        </w:rPr>
        <w:t xml:space="preserve">TLC program. </w:t>
      </w:r>
      <w:r w:rsidR="00A94C38" w:rsidRPr="00BD7E6F">
        <w:t xml:space="preserve"> </w:t>
      </w:r>
      <w:r w:rsidR="0045511D" w:rsidRPr="00BD7E6F">
        <w:t xml:space="preserve">The purpose of the information collection is to evaluate the </w:t>
      </w:r>
      <w:r w:rsidR="00E74F43" w:rsidRPr="00BD7E6F">
        <w:t xml:space="preserve">pre-post </w:t>
      </w:r>
      <w:r w:rsidR="0045511D" w:rsidRPr="00BD7E6F">
        <w:t xml:space="preserve">efficacy of the </w:t>
      </w:r>
      <w:r w:rsidR="00B3188E" w:rsidRPr="00BD7E6F">
        <w:t>TransLife Center (</w:t>
      </w:r>
      <w:r w:rsidR="0045511D" w:rsidRPr="00BD7E6F">
        <w:t>TLC</w:t>
      </w:r>
      <w:r w:rsidR="00B3188E" w:rsidRPr="00BD7E6F">
        <w:t>)</w:t>
      </w:r>
      <w:r w:rsidR="0045511D" w:rsidRPr="00BD7E6F">
        <w:t xml:space="preserve"> intervention. </w:t>
      </w:r>
      <w:r w:rsidR="0041279D" w:rsidRPr="00BD7E6F">
        <w:t>All participants will have access to all TLC services as part of the intervention. The TLC intervention directly addresses the structural barriers to effective health promotion among transgender women through a coordinated screening and service model, including direct access to transgender-specific services most needed and requested by transgender women: employment, housing, legal, and health services, following a social determinants of health conceptual model.</w:t>
      </w:r>
      <w:r w:rsidR="0041279D" w:rsidRPr="00BD7E6F">
        <w:rPr>
          <w:vertAlign w:val="superscript"/>
        </w:rPr>
        <w:t>14</w:t>
      </w:r>
      <w:r w:rsidR="0041279D" w:rsidRPr="00BD7E6F">
        <w:t xml:space="preserve"> </w:t>
      </w:r>
      <w:r w:rsidR="0045511D" w:rsidRPr="00BD7E6F">
        <w:t>Information collected from this activity will be used to determine whether changes in sex</w:t>
      </w:r>
      <w:r w:rsidR="0041279D" w:rsidRPr="00BD7E6F">
        <w:t>ual</w:t>
      </w:r>
      <w:r w:rsidR="0045511D" w:rsidRPr="00BD7E6F">
        <w:t xml:space="preserve"> and HIV prevention behaviors, </w:t>
      </w:r>
      <w:r w:rsidR="00924AE7" w:rsidRPr="00BD7E6F">
        <w:t>including uptake of PrEP,</w:t>
      </w:r>
      <w:r w:rsidR="0045511D" w:rsidRPr="00BD7E6F">
        <w:t xml:space="preserve"> can be demonstrably linked to participation in this intervention. The study will assess changes in intervention participants’ behaviors at </w:t>
      </w:r>
      <w:r w:rsidR="00B1098C" w:rsidRPr="00BD7E6F">
        <w:t>baseline, 4 and 8-months</w:t>
      </w:r>
      <w:r w:rsidR="00AC26E2" w:rsidRPr="00BD7E6F">
        <w:t xml:space="preserve">. </w:t>
      </w:r>
    </w:p>
    <w:p w14:paraId="7E2E781B" w14:textId="5C937595" w:rsidR="00AC26E2" w:rsidRPr="00BD7E6F" w:rsidRDefault="00AC26E2" w:rsidP="006B07DF"/>
    <w:p w14:paraId="19739BE7" w14:textId="77777777" w:rsidR="00AC26E2" w:rsidRPr="00BD7E6F" w:rsidRDefault="00AC26E2" w:rsidP="00AC26E2">
      <w:r w:rsidRPr="00BD7E6F">
        <w:t xml:space="preserve">The </w:t>
      </w:r>
      <w:r w:rsidRPr="00BD7E6F">
        <w:rPr>
          <w:u w:val="single"/>
        </w:rPr>
        <w:t>specific aims</w:t>
      </w:r>
      <w:r w:rsidRPr="00BD7E6F">
        <w:t xml:space="preserve"> of the study are as follows:</w:t>
      </w:r>
    </w:p>
    <w:p w14:paraId="7DF0188E" w14:textId="30EE311F" w:rsidR="00AC26E2" w:rsidRPr="00BD7E6F" w:rsidRDefault="00AC26E2" w:rsidP="0091433F">
      <w:pPr>
        <w:numPr>
          <w:ilvl w:val="0"/>
          <w:numId w:val="18"/>
        </w:numPr>
        <w:ind w:left="648"/>
      </w:pPr>
      <w:bookmarkStart w:id="6" w:name="OLE_LINK1"/>
      <w:r w:rsidRPr="00BD7E6F">
        <w:t xml:space="preserve">To determine the pre-post efficacy of the TLC intervention in a single arm trial on the primary outcome: number of condomless anal sex acts without protection by PrEP in the last month among 150 sexually active, HIV-uninfected adult TW, with assessments at baseline, 4 and 8 months. </w:t>
      </w:r>
      <w:bookmarkEnd w:id="6"/>
    </w:p>
    <w:p w14:paraId="17C5B840" w14:textId="2F54CD67" w:rsidR="00AC26E2" w:rsidRPr="00BD7E6F" w:rsidRDefault="00AC26E2" w:rsidP="00AC26E2">
      <w:pPr>
        <w:numPr>
          <w:ilvl w:val="1"/>
          <w:numId w:val="24"/>
        </w:numPr>
      </w:pPr>
      <w:r w:rsidRPr="00BD7E6F">
        <w:t xml:space="preserve">To assess the dose response relationship by intervention exposure (i.e., the proportion of intervention components received/expressed need) as well as exposure to specific components (i.e., employment, housing, legal, and health) on reductions in the primary outcome. </w:t>
      </w:r>
    </w:p>
    <w:p w14:paraId="2B6D1597" w14:textId="324E79F8" w:rsidR="00AC26E2" w:rsidRPr="00BD7E6F" w:rsidRDefault="00AC26E2" w:rsidP="00AC26E2">
      <w:pPr>
        <w:numPr>
          <w:ilvl w:val="1"/>
          <w:numId w:val="24"/>
        </w:numPr>
      </w:pPr>
      <w:r w:rsidRPr="00BD7E6F">
        <w:t xml:space="preserve">To assess mediation of intervention effects on protective processes (gender affirmation, collective self-esteem, social support) theorized to increase with intervention exposure; </w:t>
      </w:r>
    </w:p>
    <w:p w14:paraId="04E62904" w14:textId="18BDF33E" w:rsidR="00AC26E2" w:rsidRPr="00BD7E6F" w:rsidRDefault="00AC26E2" w:rsidP="00AC26E2">
      <w:pPr>
        <w:numPr>
          <w:ilvl w:val="0"/>
          <w:numId w:val="18"/>
        </w:numPr>
        <w:ind w:left="648"/>
      </w:pPr>
      <w:r w:rsidRPr="00BD7E6F">
        <w:t xml:space="preserve">To examine the implementation experiences of TLC intervention participants and staff through semi-structured interviews with 20 TLC participants and 10 TLC and Chicago House staff members involved in delivery of services through the TLC intervention. </w:t>
      </w:r>
    </w:p>
    <w:p w14:paraId="0CC03108" w14:textId="77777777" w:rsidR="00AC26E2" w:rsidRPr="00BD7E6F" w:rsidRDefault="00AC26E2" w:rsidP="0091433F">
      <w:pPr>
        <w:numPr>
          <w:ilvl w:val="0"/>
          <w:numId w:val="18"/>
        </w:numPr>
        <w:ind w:left="648"/>
      </w:pPr>
      <w:r w:rsidRPr="00BD7E6F">
        <w:t xml:space="preserve">Exploratory Aims: </w:t>
      </w:r>
    </w:p>
    <w:p w14:paraId="78DD800D" w14:textId="77D621A4" w:rsidR="00AC26E2" w:rsidRPr="00BD7E6F" w:rsidRDefault="00AC26E2" w:rsidP="00AC26E2">
      <w:pPr>
        <w:numPr>
          <w:ilvl w:val="1"/>
          <w:numId w:val="18"/>
        </w:numPr>
      </w:pPr>
      <w:r w:rsidRPr="00BD7E6F">
        <w:t>To describe the trajectory of PrEP indication, uptake, retention and adherence in the community-based sample over an 8-month follow-up period and evaluate the impact of the TLC intervention on the PrEP continuum of care.</w:t>
      </w:r>
    </w:p>
    <w:p w14:paraId="1289BB94" w14:textId="38974ACD" w:rsidR="00AC26E2" w:rsidRDefault="00AC26E2" w:rsidP="00AC26E2">
      <w:pPr>
        <w:numPr>
          <w:ilvl w:val="1"/>
          <w:numId w:val="18"/>
        </w:numPr>
      </w:pPr>
      <w:r w:rsidRPr="00BD7E6F">
        <w:t>To explore whether reductions in HIV risk are associated with epidemiologically-linked moderators including age and race/ethnicity.</w:t>
      </w:r>
    </w:p>
    <w:p w14:paraId="1F1D78A9" w14:textId="77777777" w:rsidR="0091433F" w:rsidRPr="00BD7E6F" w:rsidRDefault="0091433F" w:rsidP="0091433F">
      <w:pPr>
        <w:ind w:left="1080"/>
      </w:pPr>
    </w:p>
    <w:p w14:paraId="0ACE6667" w14:textId="77777777" w:rsidR="0091433F" w:rsidRDefault="00AC26E2" w:rsidP="0091433F">
      <w:pPr>
        <w:ind w:left="288"/>
      </w:pPr>
      <w:r w:rsidRPr="00BD7E6F">
        <w:rPr>
          <w:u w:val="single"/>
        </w:rPr>
        <w:t>Primary Hypotheses</w:t>
      </w:r>
      <w:r w:rsidRPr="00BD7E6F">
        <w:rPr>
          <w:b/>
        </w:rPr>
        <w:t xml:space="preserve">: </w:t>
      </w:r>
      <w:r w:rsidRPr="00BD7E6F">
        <w:t xml:space="preserve">We hypothesize that participants in the TLC intervention will demonstrate a reduction in number of condomless anal sex acts not protected by PrEP pre-post intervention. </w:t>
      </w:r>
    </w:p>
    <w:p w14:paraId="66D646A2" w14:textId="1CBC9C8C" w:rsidR="00AC26E2" w:rsidRPr="00BD7E6F" w:rsidRDefault="00AC26E2" w:rsidP="0091433F">
      <w:pPr>
        <w:ind w:left="288"/>
      </w:pPr>
      <w:r w:rsidRPr="00BD7E6F">
        <w:t xml:space="preserve"> </w:t>
      </w:r>
    </w:p>
    <w:p w14:paraId="2012C47A" w14:textId="45609CDA" w:rsidR="00AC26E2" w:rsidRPr="00BD7E6F" w:rsidRDefault="00AC26E2" w:rsidP="0091433F">
      <w:pPr>
        <w:ind w:left="288"/>
      </w:pPr>
      <w:r w:rsidRPr="00BD7E6F">
        <w:rPr>
          <w:u w:val="single"/>
        </w:rPr>
        <w:t>Primary Outcome:</w:t>
      </w:r>
      <w:r w:rsidRPr="00BD7E6F">
        <w:rPr>
          <w:b/>
        </w:rPr>
        <w:t xml:space="preserve"> </w:t>
      </w:r>
      <w:r w:rsidRPr="00BD7E6F">
        <w:t>The primary outcome of interest is the number of condomless anal sex acts without protection by pre-exposure prophylaxis (PrEP) reported in the previous month.</w:t>
      </w:r>
    </w:p>
    <w:p w14:paraId="558D721D" w14:textId="77777777" w:rsidR="00AC26E2" w:rsidRPr="00BD7E6F" w:rsidRDefault="00AC26E2" w:rsidP="006B07DF"/>
    <w:p w14:paraId="5C44E07C" w14:textId="171F7C04" w:rsidR="00497580" w:rsidRPr="00BD7E6F" w:rsidRDefault="0045511D" w:rsidP="00C955C0">
      <w:pPr>
        <w:pStyle w:val="ListParagraph"/>
        <w:spacing w:after="0" w:line="240" w:lineRule="auto"/>
        <w:ind w:left="0"/>
        <w:contextualSpacing w:val="0"/>
        <w:rPr>
          <w:rFonts w:ascii="Times New Roman" w:hAnsi="Times New Roman"/>
          <w:sz w:val="24"/>
          <w:szCs w:val="24"/>
          <w:lang w:val="en-US"/>
        </w:rPr>
      </w:pPr>
      <w:r w:rsidRPr="00BD7E6F">
        <w:rPr>
          <w:rFonts w:ascii="Times New Roman" w:hAnsi="Times New Roman"/>
          <w:sz w:val="24"/>
          <w:szCs w:val="24"/>
        </w:rPr>
        <w:t xml:space="preserve">One hundred and fifty </w:t>
      </w:r>
      <w:r w:rsidR="00B1098C" w:rsidRPr="00BD7E6F">
        <w:rPr>
          <w:rFonts w:ascii="Times New Roman" w:hAnsi="Times New Roman"/>
          <w:sz w:val="24"/>
          <w:szCs w:val="24"/>
        </w:rPr>
        <w:t xml:space="preserve">adult HIV negative </w:t>
      </w:r>
      <w:r w:rsidRPr="00BD7E6F">
        <w:rPr>
          <w:rFonts w:ascii="Times New Roman" w:hAnsi="Times New Roman"/>
          <w:sz w:val="24"/>
          <w:szCs w:val="24"/>
        </w:rPr>
        <w:t>transgender women who hav</w:t>
      </w:r>
      <w:r w:rsidR="00B1098C" w:rsidRPr="00BD7E6F">
        <w:rPr>
          <w:rFonts w:ascii="Times New Roman" w:hAnsi="Times New Roman"/>
          <w:sz w:val="24"/>
          <w:szCs w:val="24"/>
        </w:rPr>
        <w:t xml:space="preserve">e sex with men will be recruited to the study </w:t>
      </w:r>
      <w:r w:rsidRPr="00BD7E6F">
        <w:rPr>
          <w:rFonts w:ascii="Times New Roman" w:hAnsi="Times New Roman"/>
          <w:sz w:val="24"/>
          <w:szCs w:val="24"/>
        </w:rPr>
        <w:t>and th</w:t>
      </w:r>
      <w:r w:rsidR="00B1098C" w:rsidRPr="00BD7E6F">
        <w:rPr>
          <w:rFonts w:ascii="Times New Roman" w:hAnsi="Times New Roman"/>
          <w:sz w:val="24"/>
          <w:szCs w:val="24"/>
        </w:rPr>
        <w:t xml:space="preserve">en </w:t>
      </w:r>
      <w:r w:rsidR="001B3BE1" w:rsidRPr="00BD7E6F">
        <w:rPr>
          <w:rFonts w:ascii="Times New Roman" w:hAnsi="Times New Roman"/>
          <w:sz w:val="24"/>
          <w:szCs w:val="24"/>
        </w:rPr>
        <w:t>assessed over</w:t>
      </w:r>
      <w:r w:rsidR="00B1098C" w:rsidRPr="00BD7E6F">
        <w:rPr>
          <w:rFonts w:ascii="Times New Roman" w:hAnsi="Times New Roman"/>
          <w:sz w:val="24"/>
          <w:szCs w:val="24"/>
        </w:rPr>
        <w:t xml:space="preserve"> 8 months. The transgender women recruited into the study will be diverse, comprised mainly of racial/ethnic minority participants, and reside in the greater metropolitan Chicago area. </w:t>
      </w:r>
      <w:r w:rsidR="00CE28D8" w:rsidRPr="00BD7E6F">
        <w:rPr>
          <w:rFonts w:ascii="Times New Roman" w:hAnsi="Times New Roman"/>
          <w:sz w:val="24"/>
          <w:szCs w:val="24"/>
        </w:rPr>
        <w:t>Recruitment will be carried out by study front-line staff, who will be members or allies of the target population</w:t>
      </w:r>
      <w:r w:rsidR="00F8422A" w:rsidRPr="00BD7E6F">
        <w:rPr>
          <w:rFonts w:ascii="Times New Roman" w:hAnsi="Times New Roman"/>
          <w:sz w:val="24"/>
          <w:szCs w:val="24"/>
          <w:lang w:val="en-US"/>
        </w:rPr>
        <w:t xml:space="preserve"> </w:t>
      </w:r>
      <w:r w:rsidR="002848E9" w:rsidRPr="00BD7E6F">
        <w:rPr>
          <w:rFonts w:ascii="Times New Roman" w:hAnsi="Times New Roman"/>
          <w:sz w:val="24"/>
          <w:szCs w:val="24"/>
        </w:rPr>
        <w:t xml:space="preserve"> (</w:t>
      </w:r>
      <w:r w:rsidR="002848E9" w:rsidRPr="00BD7E6F">
        <w:rPr>
          <w:rFonts w:ascii="Times New Roman" w:hAnsi="Times New Roman"/>
          <w:b/>
          <w:sz w:val="24"/>
          <w:szCs w:val="24"/>
        </w:rPr>
        <w:t>Attachment 3</w:t>
      </w:r>
      <w:r w:rsidR="002848E9" w:rsidRPr="00BD7E6F">
        <w:rPr>
          <w:rFonts w:ascii="Times New Roman" w:hAnsi="Times New Roman"/>
          <w:sz w:val="24"/>
          <w:szCs w:val="24"/>
        </w:rPr>
        <w:t>)</w:t>
      </w:r>
      <w:r w:rsidR="00CE28D8" w:rsidRPr="00BD7E6F">
        <w:rPr>
          <w:rFonts w:ascii="Times New Roman" w:hAnsi="Times New Roman"/>
          <w:sz w:val="24"/>
          <w:szCs w:val="24"/>
        </w:rPr>
        <w:t>. Interested participants will complete a brief screening process for eligibility (</w:t>
      </w:r>
      <w:r w:rsidR="00CE28D8" w:rsidRPr="00BD7E6F">
        <w:rPr>
          <w:rFonts w:ascii="Times New Roman" w:hAnsi="Times New Roman"/>
          <w:b/>
          <w:sz w:val="24"/>
          <w:szCs w:val="24"/>
        </w:rPr>
        <w:t>Attachment 4</w:t>
      </w:r>
      <w:r w:rsidR="00050ADA" w:rsidRPr="00BD7E6F">
        <w:rPr>
          <w:rFonts w:ascii="Times New Roman" w:hAnsi="Times New Roman"/>
          <w:b/>
          <w:sz w:val="24"/>
          <w:szCs w:val="24"/>
        </w:rPr>
        <w:t>a</w:t>
      </w:r>
      <w:r w:rsidR="00CE28D8" w:rsidRPr="00BD7E6F">
        <w:rPr>
          <w:rFonts w:ascii="Times New Roman" w:hAnsi="Times New Roman"/>
          <w:sz w:val="24"/>
          <w:szCs w:val="24"/>
        </w:rPr>
        <w:t xml:space="preserve">). </w:t>
      </w:r>
      <w:r w:rsidR="002848E9" w:rsidRPr="00BD7E6F">
        <w:rPr>
          <w:rFonts w:ascii="Times New Roman" w:hAnsi="Times New Roman"/>
          <w:sz w:val="24"/>
          <w:szCs w:val="24"/>
        </w:rPr>
        <w:t>Immediately following screening, participants</w:t>
      </w:r>
      <w:r w:rsidR="00D00C43" w:rsidRPr="00BD7E6F">
        <w:rPr>
          <w:rFonts w:ascii="Times New Roman" w:hAnsi="Times New Roman"/>
          <w:sz w:val="24"/>
          <w:szCs w:val="24"/>
        </w:rPr>
        <w:t xml:space="preserve"> </w:t>
      </w:r>
      <w:r w:rsidR="002848E9" w:rsidRPr="00BD7E6F">
        <w:rPr>
          <w:rFonts w:ascii="Times New Roman" w:hAnsi="Times New Roman"/>
          <w:sz w:val="24"/>
          <w:szCs w:val="24"/>
        </w:rPr>
        <w:t xml:space="preserve">who are eligible and interested in participating </w:t>
      </w:r>
      <w:r w:rsidR="00D00C43" w:rsidRPr="00BD7E6F">
        <w:rPr>
          <w:rFonts w:ascii="Times New Roman" w:hAnsi="Times New Roman"/>
          <w:sz w:val="24"/>
          <w:szCs w:val="24"/>
        </w:rPr>
        <w:t xml:space="preserve">will be consented for participation </w:t>
      </w:r>
      <w:r w:rsidR="000C517E" w:rsidRPr="00BD7E6F">
        <w:rPr>
          <w:rFonts w:ascii="Times New Roman" w:hAnsi="Times New Roman"/>
          <w:sz w:val="24"/>
          <w:szCs w:val="24"/>
        </w:rPr>
        <w:t>(</w:t>
      </w:r>
      <w:r w:rsidR="000C517E" w:rsidRPr="00BD7E6F">
        <w:rPr>
          <w:rFonts w:ascii="Times New Roman" w:hAnsi="Times New Roman"/>
          <w:b/>
          <w:sz w:val="24"/>
          <w:szCs w:val="24"/>
        </w:rPr>
        <w:t>Attachment 5a</w:t>
      </w:r>
      <w:r w:rsidR="000C517E" w:rsidRPr="00BD7E6F">
        <w:rPr>
          <w:rFonts w:ascii="Times New Roman" w:hAnsi="Times New Roman"/>
          <w:sz w:val="24"/>
          <w:szCs w:val="24"/>
        </w:rPr>
        <w:t xml:space="preserve">) </w:t>
      </w:r>
      <w:r w:rsidR="00D00C43" w:rsidRPr="00BD7E6F">
        <w:rPr>
          <w:rFonts w:ascii="Times New Roman" w:hAnsi="Times New Roman"/>
          <w:sz w:val="24"/>
          <w:szCs w:val="24"/>
        </w:rPr>
        <w:t xml:space="preserve">and </w:t>
      </w:r>
      <w:r w:rsidR="000C517E" w:rsidRPr="00BD7E6F">
        <w:rPr>
          <w:rFonts w:ascii="Times New Roman" w:hAnsi="Times New Roman"/>
          <w:sz w:val="24"/>
          <w:szCs w:val="24"/>
        </w:rPr>
        <w:t>contact information will be collected (</w:t>
      </w:r>
      <w:r w:rsidR="000C517E" w:rsidRPr="00BD7E6F">
        <w:rPr>
          <w:rFonts w:ascii="Times New Roman" w:hAnsi="Times New Roman"/>
          <w:b/>
          <w:sz w:val="24"/>
          <w:szCs w:val="24"/>
        </w:rPr>
        <w:t>Attachment 4b</w:t>
      </w:r>
      <w:r w:rsidR="00D00C43" w:rsidRPr="00BD7E6F">
        <w:rPr>
          <w:rFonts w:ascii="Times New Roman" w:hAnsi="Times New Roman"/>
          <w:sz w:val="24"/>
          <w:szCs w:val="24"/>
        </w:rPr>
        <w:t xml:space="preserve">). </w:t>
      </w:r>
      <w:r w:rsidR="00FB2BB3" w:rsidRPr="00BD7E6F">
        <w:rPr>
          <w:rFonts w:ascii="Times New Roman" w:hAnsi="Times New Roman"/>
          <w:sz w:val="24"/>
          <w:szCs w:val="24"/>
          <w:lang w:val="en-US"/>
        </w:rPr>
        <w:t>Participants will also be asked to sign an authorization to release medical information (</w:t>
      </w:r>
      <w:r w:rsidR="00FB2BB3" w:rsidRPr="00CC4C72">
        <w:rPr>
          <w:rFonts w:ascii="Times New Roman" w:hAnsi="Times New Roman"/>
          <w:b/>
          <w:sz w:val="24"/>
          <w:szCs w:val="24"/>
          <w:lang w:val="en-US"/>
        </w:rPr>
        <w:t>Attachment 5c</w:t>
      </w:r>
      <w:r w:rsidR="00FB2BB3" w:rsidRPr="00BD7E6F">
        <w:rPr>
          <w:rFonts w:ascii="Times New Roman" w:hAnsi="Times New Roman"/>
          <w:sz w:val="24"/>
          <w:szCs w:val="24"/>
          <w:lang w:val="en-US"/>
        </w:rPr>
        <w:t xml:space="preserve">). </w:t>
      </w:r>
      <w:r w:rsidR="00FE3C41" w:rsidRPr="00BD7E6F">
        <w:rPr>
          <w:rFonts w:ascii="Times New Roman" w:hAnsi="Times New Roman"/>
          <w:sz w:val="24"/>
          <w:szCs w:val="24"/>
        </w:rPr>
        <w:t xml:space="preserve">Consent will occur prior to the occurrence of any research activities. </w:t>
      </w:r>
      <w:r w:rsidR="00D00C43" w:rsidRPr="00BD7E6F">
        <w:rPr>
          <w:rFonts w:ascii="Times New Roman" w:hAnsi="Times New Roman"/>
          <w:sz w:val="24"/>
          <w:szCs w:val="24"/>
        </w:rPr>
        <w:t xml:space="preserve"> </w:t>
      </w:r>
      <w:r w:rsidR="00C9611A" w:rsidRPr="00BD7E6F">
        <w:rPr>
          <w:rFonts w:ascii="Times New Roman" w:hAnsi="Times New Roman"/>
          <w:sz w:val="24"/>
          <w:szCs w:val="24"/>
        </w:rPr>
        <w:t xml:space="preserve">TLC intervention participants will complete computerized assessments through interviewer and self-administration modes at three separate assessment visits: baseline, 4, and 8 months. Study assessments will include report of demographic characteristics and psychosocial factors (substance use, mental health symptoms), sexual risk behavior- the primary outcome, PrEP care engagement- </w:t>
      </w:r>
      <w:r w:rsidR="00153AA1" w:rsidRPr="00BD7E6F">
        <w:rPr>
          <w:rFonts w:ascii="Times New Roman" w:hAnsi="Times New Roman"/>
          <w:sz w:val="24"/>
          <w:szCs w:val="24"/>
          <w:lang w:val="en-US"/>
        </w:rPr>
        <w:t xml:space="preserve">the </w:t>
      </w:r>
      <w:r w:rsidR="00C9611A" w:rsidRPr="00BD7E6F">
        <w:rPr>
          <w:rFonts w:ascii="Times New Roman" w:hAnsi="Times New Roman"/>
          <w:sz w:val="24"/>
          <w:szCs w:val="24"/>
        </w:rPr>
        <w:t>secondary outcome, intervention mediators (gender affirmation, collective self-esteem, social support) and intervention sat</w:t>
      </w:r>
      <w:r w:rsidR="00153AA1" w:rsidRPr="00BD7E6F">
        <w:rPr>
          <w:rFonts w:ascii="Times New Roman" w:hAnsi="Times New Roman"/>
          <w:sz w:val="24"/>
          <w:szCs w:val="24"/>
        </w:rPr>
        <w:t>isfaction (4 and 8-months only) (</w:t>
      </w:r>
      <w:r w:rsidR="00153AA1" w:rsidRPr="00BD7E6F">
        <w:rPr>
          <w:rFonts w:ascii="Times New Roman" w:hAnsi="Times New Roman"/>
          <w:b/>
          <w:sz w:val="24"/>
          <w:szCs w:val="24"/>
        </w:rPr>
        <w:t>Attachment</w:t>
      </w:r>
      <w:r w:rsidR="00340359" w:rsidRPr="00BD7E6F">
        <w:rPr>
          <w:rFonts w:ascii="Times New Roman" w:hAnsi="Times New Roman"/>
          <w:b/>
          <w:sz w:val="24"/>
          <w:szCs w:val="24"/>
          <w:lang w:val="en-US"/>
        </w:rPr>
        <w:t>s</w:t>
      </w:r>
      <w:r w:rsidR="00153AA1" w:rsidRPr="00BD7E6F">
        <w:rPr>
          <w:rFonts w:ascii="Times New Roman" w:hAnsi="Times New Roman"/>
          <w:b/>
          <w:sz w:val="24"/>
          <w:szCs w:val="24"/>
        </w:rPr>
        <w:t xml:space="preserve"> </w:t>
      </w:r>
      <w:r w:rsidR="00153AA1" w:rsidRPr="00BD7E6F">
        <w:rPr>
          <w:rFonts w:ascii="Times New Roman" w:hAnsi="Times New Roman"/>
          <w:b/>
          <w:sz w:val="24"/>
          <w:szCs w:val="24"/>
          <w:lang w:val="en-US"/>
        </w:rPr>
        <w:t>4c</w:t>
      </w:r>
      <w:r w:rsidR="00340359" w:rsidRPr="00BD7E6F">
        <w:rPr>
          <w:rFonts w:ascii="Times New Roman" w:hAnsi="Times New Roman"/>
          <w:b/>
          <w:sz w:val="24"/>
          <w:szCs w:val="24"/>
          <w:lang w:val="en-US"/>
        </w:rPr>
        <w:t xml:space="preserve"> and 4d</w:t>
      </w:r>
      <w:r w:rsidR="00153AA1" w:rsidRPr="00BD7E6F">
        <w:rPr>
          <w:rFonts w:ascii="Times New Roman" w:hAnsi="Times New Roman"/>
          <w:sz w:val="24"/>
          <w:szCs w:val="24"/>
          <w:lang w:val="en-US"/>
        </w:rPr>
        <w:t xml:space="preserve">). </w:t>
      </w:r>
    </w:p>
    <w:p w14:paraId="5964CE0F" w14:textId="77777777" w:rsidR="00497580" w:rsidRPr="00BD7E6F" w:rsidRDefault="00497580" w:rsidP="00C955C0">
      <w:pPr>
        <w:pStyle w:val="ListParagraph"/>
        <w:spacing w:after="0" w:line="240" w:lineRule="auto"/>
        <w:ind w:left="0"/>
        <w:contextualSpacing w:val="0"/>
        <w:rPr>
          <w:rFonts w:ascii="Times New Roman" w:hAnsi="Times New Roman"/>
          <w:sz w:val="24"/>
          <w:szCs w:val="24"/>
          <w:lang w:val="en-US"/>
        </w:rPr>
      </w:pPr>
    </w:p>
    <w:p w14:paraId="0B420D90" w14:textId="5392D04E" w:rsidR="00497580" w:rsidRPr="00BD7E6F" w:rsidRDefault="00153AA1" w:rsidP="00C955C0">
      <w:pPr>
        <w:pStyle w:val="ListParagraph"/>
        <w:spacing w:after="0" w:line="240" w:lineRule="auto"/>
        <w:ind w:left="0"/>
        <w:contextualSpacing w:val="0"/>
        <w:rPr>
          <w:rFonts w:ascii="Times New Roman" w:hAnsi="Times New Roman"/>
          <w:sz w:val="24"/>
          <w:szCs w:val="24"/>
          <w:lang w:val="en-US"/>
        </w:rPr>
      </w:pPr>
      <w:r w:rsidRPr="00BD7E6F">
        <w:rPr>
          <w:rFonts w:ascii="Times New Roman" w:hAnsi="Times New Roman"/>
          <w:sz w:val="24"/>
          <w:szCs w:val="24"/>
          <w:lang w:val="en-US"/>
        </w:rPr>
        <w:t>We will also examine the implementation experiences of TLC intervention participants and staff through semi-structured interviews with 20 TLC participants and 10 TLC and Chicago House staff members involved in delivery of services through the TLC intervention (</w:t>
      </w:r>
      <w:r w:rsidRPr="00BD7E6F">
        <w:rPr>
          <w:rFonts w:ascii="Times New Roman" w:hAnsi="Times New Roman"/>
          <w:b/>
          <w:sz w:val="24"/>
          <w:szCs w:val="24"/>
          <w:lang w:val="en-US"/>
        </w:rPr>
        <w:t xml:space="preserve">Attachment </w:t>
      </w:r>
      <w:r w:rsidR="00340359" w:rsidRPr="00BD7E6F">
        <w:rPr>
          <w:rFonts w:ascii="Times New Roman" w:hAnsi="Times New Roman"/>
          <w:b/>
          <w:sz w:val="24"/>
          <w:szCs w:val="24"/>
          <w:lang w:val="en-US"/>
        </w:rPr>
        <w:t>4e</w:t>
      </w:r>
      <w:r w:rsidR="00924AE7" w:rsidRPr="00BD7E6F">
        <w:rPr>
          <w:rFonts w:ascii="Times New Roman" w:hAnsi="Times New Roman"/>
          <w:sz w:val="24"/>
          <w:szCs w:val="24"/>
          <w:lang w:val="en-US"/>
        </w:rPr>
        <w:t xml:space="preserve">). </w:t>
      </w:r>
      <w:r w:rsidR="00497580" w:rsidRPr="00BD7E6F">
        <w:rPr>
          <w:rFonts w:ascii="Times New Roman" w:hAnsi="Times New Roman"/>
          <w:sz w:val="24"/>
          <w:szCs w:val="24"/>
          <w:lang w:val="en-US"/>
        </w:rPr>
        <w:t xml:space="preserve">Eligible participants will be consented for participation </w:t>
      </w:r>
      <w:r w:rsidR="00BC2E9D" w:rsidRPr="00BD7E6F">
        <w:rPr>
          <w:rFonts w:ascii="Times New Roman" w:hAnsi="Times New Roman"/>
          <w:sz w:val="24"/>
          <w:szCs w:val="24"/>
          <w:lang w:val="en-US"/>
        </w:rPr>
        <w:t xml:space="preserve">prior to the interview </w:t>
      </w:r>
      <w:r w:rsidR="00497580" w:rsidRPr="00BD7E6F">
        <w:rPr>
          <w:rFonts w:ascii="Times New Roman" w:hAnsi="Times New Roman"/>
          <w:sz w:val="24"/>
          <w:szCs w:val="24"/>
          <w:lang w:val="en-US"/>
        </w:rPr>
        <w:t>(</w:t>
      </w:r>
      <w:r w:rsidR="00497580" w:rsidRPr="00BD7E6F">
        <w:rPr>
          <w:rFonts w:ascii="Times New Roman" w:hAnsi="Times New Roman"/>
          <w:b/>
          <w:sz w:val="24"/>
          <w:szCs w:val="24"/>
          <w:lang w:val="en-US"/>
        </w:rPr>
        <w:t>Attachment 5b</w:t>
      </w:r>
      <w:r w:rsidR="00497580" w:rsidRPr="00BD7E6F">
        <w:rPr>
          <w:rFonts w:ascii="Times New Roman" w:hAnsi="Times New Roman"/>
          <w:sz w:val="24"/>
          <w:szCs w:val="24"/>
          <w:lang w:val="en-US"/>
        </w:rPr>
        <w:t xml:space="preserve">). </w:t>
      </w:r>
    </w:p>
    <w:p w14:paraId="000F0750" w14:textId="77777777" w:rsidR="00497580" w:rsidRPr="00BD7E6F" w:rsidRDefault="00497580" w:rsidP="00C955C0">
      <w:pPr>
        <w:pStyle w:val="ListParagraph"/>
        <w:spacing w:after="0" w:line="240" w:lineRule="auto"/>
        <w:ind w:left="0"/>
        <w:contextualSpacing w:val="0"/>
        <w:rPr>
          <w:rFonts w:ascii="Times New Roman" w:hAnsi="Times New Roman"/>
          <w:sz w:val="24"/>
          <w:szCs w:val="24"/>
        </w:rPr>
      </w:pPr>
    </w:p>
    <w:p w14:paraId="5B982BCD" w14:textId="77777777" w:rsidR="00C955C0" w:rsidRPr="00BD7E6F" w:rsidRDefault="00153AA1" w:rsidP="00C955C0">
      <w:pPr>
        <w:pStyle w:val="ListParagraph"/>
        <w:spacing w:after="0" w:line="240" w:lineRule="auto"/>
        <w:ind w:left="0"/>
        <w:contextualSpacing w:val="0"/>
        <w:rPr>
          <w:rFonts w:ascii="Times New Roman" w:eastAsiaTheme="minorHAnsi" w:hAnsi="Times New Roman"/>
          <w:sz w:val="24"/>
          <w:szCs w:val="24"/>
          <w:lang w:val="en-US" w:eastAsia="en-US"/>
        </w:rPr>
      </w:pPr>
      <w:r w:rsidRPr="00BD7E6F">
        <w:rPr>
          <w:rFonts w:ascii="Times New Roman" w:eastAsiaTheme="minorHAnsi" w:hAnsi="Times New Roman"/>
          <w:sz w:val="24"/>
          <w:szCs w:val="24"/>
          <w:lang w:val="en-US" w:eastAsia="en-US"/>
        </w:rPr>
        <w:t xml:space="preserve">The study protocol and all data collection instruments have been approved by </w:t>
      </w:r>
      <w:r w:rsidR="00C955C0" w:rsidRPr="00BD7E6F">
        <w:rPr>
          <w:rFonts w:ascii="Times New Roman" w:eastAsiaTheme="minorHAnsi" w:hAnsi="Times New Roman"/>
          <w:sz w:val="24"/>
          <w:szCs w:val="24"/>
          <w:lang w:val="en-US" w:eastAsia="en-US"/>
        </w:rPr>
        <w:t>Lurie Children’s Hospital IRB (</w:t>
      </w:r>
      <w:r w:rsidR="00C955C0" w:rsidRPr="00BD7E6F">
        <w:rPr>
          <w:rFonts w:ascii="Times New Roman" w:eastAsiaTheme="minorHAnsi" w:hAnsi="Times New Roman"/>
          <w:b/>
          <w:sz w:val="24"/>
          <w:szCs w:val="24"/>
          <w:lang w:val="en-US" w:eastAsia="en-US"/>
        </w:rPr>
        <w:t>Attachment 6a</w:t>
      </w:r>
      <w:r w:rsidR="00C955C0" w:rsidRPr="00BD7E6F">
        <w:rPr>
          <w:rFonts w:ascii="Times New Roman" w:eastAsiaTheme="minorHAnsi" w:hAnsi="Times New Roman"/>
          <w:sz w:val="24"/>
          <w:szCs w:val="24"/>
          <w:lang w:val="en-US" w:eastAsia="en-US"/>
        </w:rPr>
        <w:t xml:space="preserve">). </w:t>
      </w:r>
    </w:p>
    <w:p w14:paraId="5974F834" w14:textId="49CB463D" w:rsidR="006A33D7" w:rsidRPr="00BD7E6F" w:rsidRDefault="006A33D7" w:rsidP="00A71242">
      <w:pPr>
        <w:rPr>
          <w:b/>
          <w:bCs/>
        </w:rPr>
      </w:pPr>
      <w:bookmarkStart w:id="7" w:name="Exhibit21"/>
      <w:bookmarkEnd w:id="7"/>
    </w:p>
    <w:p w14:paraId="51CA272B" w14:textId="77777777" w:rsidR="008F15EA" w:rsidRDefault="008F15EA" w:rsidP="00A71242">
      <w:pPr>
        <w:rPr>
          <w:b/>
          <w:bCs/>
        </w:rPr>
      </w:pPr>
    </w:p>
    <w:p w14:paraId="534D6C32" w14:textId="77777777" w:rsidR="00A71242" w:rsidRPr="00A71242" w:rsidRDefault="00A71242" w:rsidP="00A71242">
      <w:pPr>
        <w:rPr>
          <w:b/>
          <w:bCs/>
        </w:rPr>
      </w:pPr>
      <w:r w:rsidRPr="00A71242">
        <w:rPr>
          <w:b/>
          <w:bCs/>
        </w:rPr>
        <w:t xml:space="preserve">Exhibit </w:t>
      </w:r>
      <w:r w:rsidRPr="00A71242">
        <w:rPr>
          <w:b/>
          <w:bCs/>
        </w:rPr>
        <w:fldChar w:fldCharType="begin"/>
      </w:r>
      <w:r w:rsidRPr="00A71242">
        <w:rPr>
          <w:b/>
          <w:bCs/>
        </w:rPr>
        <w:instrText xml:space="preserve"> STYLEREF 1 \s </w:instrText>
      </w:r>
      <w:r w:rsidRPr="00A71242">
        <w:rPr>
          <w:b/>
          <w:bCs/>
        </w:rPr>
        <w:fldChar w:fldCharType="separate"/>
      </w:r>
      <w:r w:rsidR="0012454A">
        <w:rPr>
          <w:b/>
          <w:bCs/>
          <w:noProof/>
        </w:rPr>
        <w:t>2</w:t>
      </w:r>
      <w:r w:rsidRPr="00A71242">
        <w:rPr>
          <w:b/>
          <w:bCs/>
          <w:noProof/>
        </w:rPr>
        <w:fldChar w:fldCharType="end"/>
      </w:r>
      <w:r w:rsidRPr="00A71242">
        <w:rPr>
          <w:b/>
          <w:bCs/>
        </w:rPr>
        <w:t>.</w:t>
      </w:r>
      <w:r w:rsidRPr="00A71242">
        <w:rPr>
          <w:b/>
          <w:bCs/>
        </w:rPr>
        <w:fldChar w:fldCharType="begin"/>
      </w:r>
      <w:r w:rsidRPr="00A71242">
        <w:rPr>
          <w:b/>
          <w:bCs/>
        </w:rPr>
        <w:instrText xml:space="preserve"> SEQ Exhibit \* ARABIC \s 1 </w:instrText>
      </w:r>
      <w:r w:rsidRPr="00A71242">
        <w:rPr>
          <w:b/>
          <w:bCs/>
        </w:rPr>
        <w:fldChar w:fldCharType="separate"/>
      </w:r>
      <w:r w:rsidR="0012454A">
        <w:rPr>
          <w:b/>
          <w:bCs/>
          <w:noProof/>
        </w:rPr>
        <w:t>1</w:t>
      </w:r>
      <w:r w:rsidRPr="00A71242">
        <w:rPr>
          <w:b/>
          <w:bCs/>
          <w:noProof/>
        </w:rPr>
        <w:fldChar w:fldCharType="end"/>
      </w:r>
      <w:r w:rsidRPr="00A71242">
        <w:rPr>
          <w:b/>
          <w:bCs/>
        </w:rPr>
        <w:t>: Overview of Key Variables</w:t>
      </w:r>
    </w:p>
    <w:tbl>
      <w:tblPr>
        <w:tblStyle w:val="TableGrid2"/>
        <w:tblW w:w="10170" w:type="dxa"/>
        <w:tblInd w:w="-5" w:type="dxa"/>
        <w:tblLook w:val="04A0" w:firstRow="1" w:lastRow="0" w:firstColumn="1" w:lastColumn="0" w:noHBand="0" w:noVBand="1"/>
      </w:tblPr>
      <w:tblGrid>
        <w:gridCol w:w="4680"/>
        <w:gridCol w:w="5490"/>
      </w:tblGrid>
      <w:tr w:rsidR="00A71242" w:rsidRPr="00A71242" w14:paraId="62A7D020" w14:textId="77777777" w:rsidTr="00CC4C72">
        <w:tc>
          <w:tcPr>
            <w:tcW w:w="4680" w:type="dxa"/>
            <w:shd w:val="clear" w:color="auto" w:fill="F2F2F2" w:themeFill="background1" w:themeFillShade="F2"/>
          </w:tcPr>
          <w:p w14:paraId="5C3C9041" w14:textId="77777777" w:rsidR="00A71242" w:rsidRPr="00A71242" w:rsidRDefault="00A71242" w:rsidP="00A71242">
            <w:pPr>
              <w:rPr>
                <w:rFonts w:eastAsiaTheme="minorHAnsi"/>
                <w:b/>
                <w:sz w:val="22"/>
                <w:szCs w:val="22"/>
              </w:rPr>
            </w:pPr>
            <w:r w:rsidRPr="00A71242">
              <w:rPr>
                <w:rFonts w:eastAsiaTheme="minorHAnsi"/>
                <w:b/>
                <w:sz w:val="22"/>
                <w:szCs w:val="22"/>
              </w:rPr>
              <w:t xml:space="preserve">Measures </w:t>
            </w:r>
          </w:p>
        </w:tc>
        <w:tc>
          <w:tcPr>
            <w:tcW w:w="5490" w:type="dxa"/>
            <w:shd w:val="clear" w:color="auto" w:fill="F2F2F2" w:themeFill="background1" w:themeFillShade="F2"/>
          </w:tcPr>
          <w:p w14:paraId="1A770281" w14:textId="77777777" w:rsidR="00A71242" w:rsidRPr="00A71242" w:rsidRDefault="00A71242" w:rsidP="00A71242">
            <w:pPr>
              <w:rPr>
                <w:rFonts w:eastAsiaTheme="minorHAnsi"/>
                <w:b/>
                <w:sz w:val="22"/>
                <w:szCs w:val="22"/>
              </w:rPr>
            </w:pPr>
            <w:r w:rsidRPr="00A71242">
              <w:rPr>
                <w:rFonts w:eastAsiaTheme="minorHAnsi"/>
                <w:b/>
                <w:sz w:val="22"/>
                <w:szCs w:val="22"/>
              </w:rPr>
              <w:t>Data Collection Tool</w:t>
            </w:r>
          </w:p>
        </w:tc>
      </w:tr>
      <w:tr w:rsidR="00A71242" w:rsidRPr="00A71242" w14:paraId="1A8B7A11" w14:textId="77777777" w:rsidTr="00CC4C72">
        <w:tc>
          <w:tcPr>
            <w:tcW w:w="10170" w:type="dxa"/>
            <w:gridSpan w:val="2"/>
            <w:shd w:val="clear" w:color="auto" w:fill="F2F2F2" w:themeFill="background1" w:themeFillShade="F2"/>
            <w:vAlign w:val="center"/>
          </w:tcPr>
          <w:p w14:paraId="5AE83D7B" w14:textId="77777777" w:rsidR="00A71242" w:rsidRPr="00A71242" w:rsidRDefault="00A71242" w:rsidP="00A71242">
            <w:pPr>
              <w:jc w:val="center"/>
              <w:rPr>
                <w:rFonts w:eastAsiaTheme="minorHAnsi"/>
                <w:b/>
                <w:sz w:val="22"/>
                <w:szCs w:val="22"/>
              </w:rPr>
            </w:pPr>
            <w:r w:rsidRPr="00A71242">
              <w:rPr>
                <w:rFonts w:eastAsiaTheme="minorHAnsi"/>
                <w:b/>
                <w:sz w:val="22"/>
                <w:szCs w:val="22"/>
              </w:rPr>
              <w:t>Quantitative Assessment</w:t>
            </w:r>
          </w:p>
        </w:tc>
      </w:tr>
      <w:tr w:rsidR="00A71242" w:rsidRPr="00A71242" w14:paraId="4052B014" w14:textId="77777777" w:rsidTr="00CC4C72">
        <w:trPr>
          <w:trHeight w:val="3056"/>
        </w:trPr>
        <w:tc>
          <w:tcPr>
            <w:tcW w:w="4680" w:type="dxa"/>
          </w:tcPr>
          <w:p w14:paraId="73D6A49B" w14:textId="77777777" w:rsidR="00A71242" w:rsidRPr="00A71242" w:rsidRDefault="00A71242" w:rsidP="00A71242">
            <w:pPr>
              <w:numPr>
                <w:ilvl w:val="0"/>
                <w:numId w:val="13"/>
              </w:numPr>
              <w:ind w:left="144" w:hanging="144"/>
              <w:contextualSpacing/>
              <w:rPr>
                <w:rFonts w:eastAsiaTheme="minorHAnsi"/>
                <w:sz w:val="22"/>
                <w:szCs w:val="22"/>
              </w:rPr>
            </w:pPr>
            <w:r w:rsidRPr="00A71242">
              <w:rPr>
                <w:rFonts w:eastAsiaTheme="minorHAnsi"/>
                <w:sz w:val="22"/>
                <w:szCs w:val="22"/>
              </w:rPr>
              <w:t>Sexual risk behaviors</w:t>
            </w:r>
          </w:p>
          <w:p w14:paraId="0C75C4A0" w14:textId="77777777" w:rsidR="00A71242" w:rsidRPr="00A71242" w:rsidRDefault="00A71242" w:rsidP="00A71242">
            <w:pPr>
              <w:numPr>
                <w:ilvl w:val="0"/>
                <w:numId w:val="16"/>
              </w:numPr>
              <w:ind w:left="144" w:hanging="144"/>
              <w:contextualSpacing/>
              <w:rPr>
                <w:rFonts w:eastAsiaTheme="minorHAnsi"/>
                <w:sz w:val="22"/>
                <w:szCs w:val="22"/>
              </w:rPr>
            </w:pPr>
            <w:r w:rsidRPr="00A71242">
              <w:rPr>
                <w:rFonts w:eastAsiaTheme="minorHAnsi"/>
                <w:sz w:val="22"/>
                <w:szCs w:val="22"/>
              </w:rPr>
              <w:t xml:space="preserve">Gender affirmation  </w:t>
            </w:r>
          </w:p>
          <w:p w14:paraId="1D04DA69" w14:textId="77777777" w:rsidR="00A71242" w:rsidRPr="00A71242" w:rsidRDefault="00A71242" w:rsidP="00A71242">
            <w:pPr>
              <w:numPr>
                <w:ilvl w:val="0"/>
                <w:numId w:val="16"/>
              </w:numPr>
              <w:ind w:left="144" w:hanging="144"/>
              <w:contextualSpacing/>
              <w:rPr>
                <w:rFonts w:eastAsiaTheme="minorHAnsi"/>
                <w:sz w:val="22"/>
                <w:szCs w:val="22"/>
              </w:rPr>
            </w:pPr>
            <w:r w:rsidRPr="00A71242">
              <w:rPr>
                <w:rFonts w:eastAsiaTheme="minorHAnsi"/>
                <w:sz w:val="22"/>
                <w:szCs w:val="22"/>
              </w:rPr>
              <w:t>Collective self-esteem</w:t>
            </w:r>
          </w:p>
          <w:p w14:paraId="5E3BAF08" w14:textId="77777777" w:rsidR="00A71242" w:rsidRPr="00A71242" w:rsidRDefault="00A71242" w:rsidP="00A71242">
            <w:pPr>
              <w:numPr>
                <w:ilvl w:val="0"/>
                <w:numId w:val="16"/>
              </w:numPr>
              <w:ind w:left="144" w:hanging="144"/>
              <w:contextualSpacing/>
              <w:rPr>
                <w:rFonts w:eastAsiaTheme="minorHAnsi"/>
                <w:sz w:val="22"/>
                <w:szCs w:val="22"/>
              </w:rPr>
            </w:pPr>
            <w:r w:rsidRPr="00A71242">
              <w:rPr>
                <w:rFonts w:eastAsiaTheme="minorHAnsi"/>
                <w:sz w:val="22"/>
                <w:szCs w:val="22"/>
              </w:rPr>
              <w:t>Social support</w:t>
            </w:r>
          </w:p>
          <w:p w14:paraId="32B6AB49" w14:textId="77777777" w:rsidR="00A71242" w:rsidRPr="00A71242" w:rsidRDefault="00A71242" w:rsidP="00A71242">
            <w:pPr>
              <w:numPr>
                <w:ilvl w:val="0"/>
                <w:numId w:val="16"/>
              </w:numPr>
              <w:ind w:left="144" w:hanging="144"/>
              <w:contextualSpacing/>
              <w:rPr>
                <w:rFonts w:eastAsiaTheme="minorHAnsi"/>
                <w:sz w:val="22"/>
                <w:szCs w:val="22"/>
              </w:rPr>
            </w:pPr>
            <w:r w:rsidRPr="00A71242">
              <w:rPr>
                <w:rFonts w:eastAsiaTheme="minorHAnsi"/>
                <w:sz w:val="22"/>
                <w:szCs w:val="22"/>
              </w:rPr>
              <w:t xml:space="preserve">Acceptability and satisfaction questions </w:t>
            </w:r>
          </w:p>
          <w:p w14:paraId="24D5E025" w14:textId="77777777" w:rsidR="00A71242" w:rsidRPr="00A71242" w:rsidRDefault="00A71242" w:rsidP="00A71242">
            <w:pPr>
              <w:numPr>
                <w:ilvl w:val="0"/>
                <w:numId w:val="14"/>
              </w:numPr>
              <w:ind w:left="144" w:hanging="144"/>
              <w:contextualSpacing/>
              <w:rPr>
                <w:rFonts w:eastAsiaTheme="minorHAnsi"/>
                <w:sz w:val="22"/>
                <w:szCs w:val="22"/>
              </w:rPr>
            </w:pPr>
            <w:r w:rsidRPr="00A71242">
              <w:rPr>
                <w:rFonts w:eastAsiaTheme="minorHAnsi"/>
                <w:sz w:val="22"/>
                <w:szCs w:val="22"/>
              </w:rPr>
              <w:t>PrEP linkage, initiation, retention and adherence</w:t>
            </w:r>
          </w:p>
          <w:p w14:paraId="3C04B000" w14:textId="77777777" w:rsidR="00A71242" w:rsidRPr="00A71242" w:rsidRDefault="00A71242" w:rsidP="00A71242">
            <w:pPr>
              <w:numPr>
                <w:ilvl w:val="0"/>
                <w:numId w:val="14"/>
              </w:numPr>
              <w:ind w:left="144" w:hanging="144"/>
              <w:contextualSpacing/>
              <w:rPr>
                <w:rFonts w:eastAsiaTheme="minorHAnsi"/>
                <w:sz w:val="22"/>
                <w:szCs w:val="22"/>
              </w:rPr>
            </w:pPr>
            <w:r w:rsidRPr="00A71242">
              <w:rPr>
                <w:rFonts w:eastAsiaTheme="minorHAnsi"/>
                <w:sz w:val="22"/>
                <w:szCs w:val="22"/>
              </w:rPr>
              <w:t>Demographics</w:t>
            </w:r>
          </w:p>
          <w:p w14:paraId="1AE0D18F" w14:textId="77777777" w:rsidR="00A71242" w:rsidRPr="00A71242" w:rsidRDefault="00A71242" w:rsidP="00A71242">
            <w:pPr>
              <w:numPr>
                <w:ilvl w:val="0"/>
                <w:numId w:val="14"/>
              </w:numPr>
              <w:ind w:left="144" w:hanging="144"/>
              <w:contextualSpacing/>
              <w:rPr>
                <w:rFonts w:eastAsiaTheme="minorHAnsi"/>
                <w:sz w:val="22"/>
                <w:szCs w:val="22"/>
              </w:rPr>
            </w:pPr>
            <w:r w:rsidRPr="00A71242">
              <w:rPr>
                <w:rFonts w:eastAsiaTheme="minorHAnsi"/>
                <w:sz w:val="22"/>
                <w:szCs w:val="22"/>
              </w:rPr>
              <w:t>Substance use</w:t>
            </w:r>
          </w:p>
          <w:p w14:paraId="3DD42175" w14:textId="77777777" w:rsidR="00A71242" w:rsidRPr="00A71242" w:rsidRDefault="00A71242" w:rsidP="00A71242">
            <w:pPr>
              <w:numPr>
                <w:ilvl w:val="0"/>
                <w:numId w:val="14"/>
              </w:numPr>
              <w:ind w:left="144" w:hanging="144"/>
              <w:contextualSpacing/>
              <w:rPr>
                <w:rFonts w:eastAsiaTheme="minorHAnsi"/>
                <w:sz w:val="22"/>
                <w:szCs w:val="22"/>
              </w:rPr>
            </w:pPr>
            <w:r w:rsidRPr="00A71242">
              <w:rPr>
                <w:rFonts w:eastAsiaTheme="minorHAnsi"/>
                <w:sz w:val="22"/>
                <w:szCs w:val="22"/>
              </w:rPr>
              <w:t>Depressive symptoms</w:t>
            </w:r>
          </w:p>
          <w:p w14:paraId="0E145C6D" w14:textId="77777777" w:rsidR="00A71242" w:rsidRPr="00A71242" w:rsidRDefault="00A71242" w:rsidP="00A71242">
            <w:pPr>
              <w:numPr>
                <w:ilvl w:val="0"/>
                <w:numId w:val="14"/>
              </w:numPr>
              <w:ind w:left="144" w:hanging="144"/>
              <w:contextualSpacing/>
              <w:rPr>
                <w:rFonts w:eastAsiaTheme="minorHAnsi"/>
                <w:sz w:val="22"/>
                <w:szCs w:val="22"/>
              </w:rPr>
            </w:pPr>
            <w:r w:rsidRPr="00A71242">
              <w:rPr>
                <w:rFonts w:eastAsiaTheme="minorHAnsi"/>
                <w:sz w:val="22"/>
                <w:szCs w:val="22"/>
              </w:rPr>
              <w:t xml:space="preserve">Anxiety symptoms </w:t>
            </w:r>
          </w:p>
          <w:p w14:paraId="3E2A69AF" w14:textId="77777777" w:rsidR="00A71242" w:rsidRPr="00A71242" w:rsidRDefault="00A71242" w:rsidP="00A71242">
            <w:pPr>
              <w:numPr>
                <w:ilvl w:val="0"/>
                <w:numId w:val="14"/>
              </w:numPr>
              <w:ind w:left="144" w:hanging="144"/>
              <w:contextualSpacing/>
              <w:rPr>
                <w:rFonts w:eastAsiaTheme="minorHAnsi"/>
                <w:sz w:val="22"/>
                <w:szCs w:val="22"/>
              </w:rPr>
            </w:pPr>
            <w:r w:rsidRPr="00A71242">
              <w:rPr>
                <w:rFonts w:eastAsiaTheme="minorHAnsi"/>
                <w:sz w:val="22"/>
                <w:szCs w:val="22"/>
              </w:rPr>
              <w:t>Victimization</w:t>
            </w:r>
          </w:p>
        </w:tc>
        <w:tc>
          <w:tcPr>
            <w:tcW w:w="5490" w:type="dxa"/>
          </w:tcPr>
          <w:p w14:paraId="7C253F3A" w14:textId="3C1C428B" w:rsidR="00A71242" w:rsidRPr="00A71242" w:rsidRDefault="00A71242" w:rsidP="00A71242">
            <w:pPr>
              <w:numPr>
                <w:ilvl w:val="0"/>
                <w:numId w:val="13"/>
              </w:numPr>
              <w:ind w:left="144" w:hanging="144"/>
              <w:contextualSpacing/>
              <w:rPr>
                <w:rFonts w:eastAsiaTheme="minorHAnsi"/>
                <w:sz w:val="22"/>
                <w:szCs w:val="22"/>
              </w:rPr>
            </w:pPr>
            <w:r w:rsidRPr="00A71242">
              <w:rPr>
                <w:rFonts w:eastAsiaTheme="minorHAnsi"/>
                <w:sz w:val="22"/>
                <w:szCs w:val="22"/>
              </w:rPr>
              <w:t>ARBA</w:t>
            </w:r>
            <w:r w:rsidRPr="00A71242">
              <w:rPr>
                <w:rFonts w:eastAsiaTheme="minorHAnsi"/>
                <w:sz w:val="22"/>
                <w:szCs w:val="22"/>
                <w:vertAlign w:val="superscript"/>
              </w:rPr>
              <w:t>a</w:t>
            </w:r>
            <w:r w:rsidRPr="00A71242">
              <w:rPr>
                <w:rFonts w:eastAsiaTheme="minorHAnsi"/>
                <w:sz w:val="22"/>
                <w:szCs w:val="22"/>
              </w:rPr>
              <w:t xml:space="preserve"> (</w:t>
            </w:r>
            <w:r w:rsidRPr="00A71242">
              <w:rPr>
                <w:rFonts w:eastAsiaTheme="minorHAnsi"/>
                <w:b/>
                <w:sz w:val="22"/>
                <w:szCs w:val="22"/>
              </w:rPr>
              <w:t>Attachment</w:t>
            </w:r>
            <w:r w:rsidR="00340359">
              <w:rPr>
                <w:rFonts w:eastAsiaTheme="minorHAnsi"/>
                <w:b/>
                <w:sz w:val="22"/>
                <w:szCs w:val="22"/>
              </w:rPr>
              <w:t>s</w:t>
            </w:r>
            <w:r w:rsidRPr="00A71242">
              <w:rPr>
                <w:rFonts w:eastAsiaTheme="minorHAnsi"/>
                <w:b/>
                <w:sz w:val="22"/>
                <w:szCs w:val="22"/>
              </w:rPr>
              <w:t xml:space="preserve"> 4c</w:t>
            </w:r>
            <w:r w:rsidR="00340359">
              <w:rPr>
                <w:rFonts w:eastAsiaTheme="minorHAnsi"/>
                <w:b/>
                <w:sz w:val="22"/>
                <w:szCs w:val="22"/>
              </w:rPr>
              <w:t xml:space="preserve"> and 4d</w:t>
            </w:r>
            <w:r w:rsidRPr="00A71242">
              <w:rPr>
                <w:rFonts w:eastAsiaTheme="minorHAnsi"/>
                <w:sz w:val="22"/>
                <w:szCs w:val="22"/>
              </w:rPr>
              <w:t>, section 2)</w:t>
            </w:r>
            <w:r w:rsidRPr="00A71242">
              <w:rPr>
                <w:rFonts w:eastAsiaTheme="minorHAnsi"/>
                <w:sz w:val="22"/>
                <w:szCs w:val="22"/>
                <w:vertAlign w:val="superscript"/>
              </w:rPr>
              <w:t>20</w:t>
            </w:r>
          </w:p>
          <w:p w14:paraId="3BF7A069" w14:textId="1338B433" w:rsidR="00A71242" w:rsidRPr="00A71242" w:rsidRDefault="00A71242" w:rsidP="00A71242">
            <w:pPr>
              <w:numPr>
                <w:ilvl w:val="0"/>
                <w:numId w:val="16"/>
              </w:numPr>
              <w:ind w:left="144" w:hanging="144"/>
              <w:contextualSpacing/>
              <w:rPr>
                <w:rFonts w:eastAsiaTheme="minorHAnsi"/>
                <w:sz w:val="22"/>
                <w:szCs w:val="22"/>
              </w:rPr>
            </w:pPr>
            <w:r w:rsidRPr="00A71242">
              <w:rPr>
                <w:rFonts w:eastAsiaTheme="minorHAnsi"/>
                <w:sz w:val="22"/>
                <w:szCs w:val="22"/>
              </w:rPr>
              <w:t>Gender affirmation (</w:t>
            </w:r>
            <w:r w:rsidRPr="00A71242">
              <w:rPr>
                <w:rFonts w:eastAsiaTheme="minorHAnsi"/>
                <w:b/>
                <w:sz w:val="22"/>
                <w:szCs w:val="22"/>
              </w:rPr>
              <w:t>Attachment</w:t>
            </w:r>
            <w:r w:rsidR="00340359">
              <w:rPr>
                <w:rFonts w:eastAsiaTheme="minorHAnsi"/>
                <w:b/>
                <w:sz w:val="22"/>
                <w:szCs w:val="22"/>
              </w:rPr>
              <w:t>s</w:t>
            </w:r>
            <w:r w:rsidRPr="00A71242">
              <w:rPr>
                <w:rFonts w:eastAsiaTheme="minorHAnsi"/>
                <w:b/>
                <w:sz w:val="22"/>
                <w:szCs w:val="22"/>
              </w:rPr>
              <w:t xml:space="preserve"> 4c</w:t>
            </w:r>
            <w:r w:rsidR="00340359">
              <w:rPr>
                <w:rFonts w:eastAsiaTheme="minorHAnsi"/>
                <w:b/>
                <w:sz w:val="22"/>
                <w:szCs w:val="22"/>
              </w:rPr>
              <w:t xml:space="preserve"> and 4d</w:t>
            </w:r>
            <w:r w:rsidRPr="00A71242">
              <w:rPr>
                <w:rFonts w:eastAsiaTheme="minorHAnsi"/>
                <w:sz w:val="22"/>
                <w:szCs w:val="22"/>
              </w:rPr>
              <w:t>, section 4)</w:t>
            </w:r>
            <w:r w:rsidRPr="00A71242">
              <w:rPr>
                <w:rFonts w:eastAsiaTheme="minorHAnsi"/>
                <w:sz w:val="22"/>
                <w:szCs w:val="22"/>
                <w:vertAlign w:val="superscript"/>
              </w:rPr>
              <w:t>21</w:t>
            </w:r>
          </w:p>
          <w:p w14:paraId="25D1BE3A" w14:textId="05E02676" w:rsidR="00A71242" w:rsidRPr="00A71242" w:rsidRDefault="00A71242" w:rsidP="00A71242">
            <w:pPr>
              <w:numPr>
                <w:ilvl w:val="0"/>
                <w:numId w:val="16"/>
              </w:numPr>
              <w:ind w:left="144" w:hanging="144"/>
              <w:contextualSpacing/>
              <w:rPr>
                <w:rFonts w:eastAsiaTheme="minorHAnsi"/>
                <w:sz w:val="22"/>
                <w:szCs w:val="22"/>
              </w:rPr>
            </w:pPr>
            <w:r w:rsidRPr="00A71242">
              <w:rPr>
                <w:rFonts w:eastAsiaTheme="minorHAnsi"/>
                <w:sz w:val="22"/>
                <w:szCs w:val="22"/>
              </w:rPr>
              <w:t>CSES</w:t>
            </w:r>
            <w:r w:rsidRPr="00A71242">
              <w:rPr>
                <w:rFonts w:eastAsiaTheme="minorHAnsi"/>
                <w:sz w:val="22"/>
                <w:szCs w:val="22"/>
                <w:vertAlign w:val="superscript"/>
              </w:rPr>
              <w:t>b</w:t>
            </w:r>
            <w:r w:rsidRPr="00A71242">
              <w:rPr>
                <w:rFonts w:eastAsiaTheme="minorHAnsi"/>
                <w:sz w:val="22"/>
                <w:szCs w:val="22"/>
              </w:rPr>
              <w:t xml:space="preserve"> (</w:t>
            </w:r>
            <w:r w:rsidRPr="00A71242">
              <w:rPr>
                <w:rFonts w:eastAsiaTheme="minorHAnsi"/>
                <w:b/>
                <w:sz w:val="22"/>
                <w:szCs w:val="22"/>
              </w:rPr>
              <w:t>Attachment</w:t>
            </w:r>
            <w:r w:rsidR="00340359">
              <w:rPr>
                <w:rFonts w:eastAsiaTheme="minorHAnsi"/>
                <w:b/>
                <w:sz w:val="22"/>
                <w:szCs w:val="22"/>
              </w:rPr>
              <w:t>s</w:t>
            </w:r>
            <w:r w:rsidRPr="00A71242">
              <w:rPr>
                <w:rFonts w:eastAsiaTheme="minorHAnsi"/>
                <w:b/>
                <w:sz w:val="22"/>
                <w:szCs w:val="22"/>
              </w:rPr>
              <w:t xml:space="preserve"> 4c</w:t>
            </w:r>
            <w:r w:rsidR="00340359">
              <w:rPr>
                <w:rFonts w:eastAsiaTheme="minorHAnsi"/>
                <w:b/>
                <w:sz w:val="22"/>
                <w:szCs w:val="22"/>
              </w:rPr>
              <w:t xml:space="preserve"> and 4d</w:t>
            </w:r>
            <w:r w:rsidRPr="00A71242">
              <w:rPr>
                <w:rFonts w:eastAsiaTheme="minorHAnsi"/>
                <w:sz w:val="22"/>
                <w:szCs w:val="22"/>
              </w:rPr>
              <w:t>, section 5)</w:t>
            </w:r>
            <w:r w:rsidRPr="00A71242">
              <w:rPr>
                <w:rFonts w:eastAsiaTheme="minorHAnsi"/>
                <w:sz w:val="22"/>
                <w:szCs w:val="22"/>
                <w:vertAlign w:val="superscript"/>
              </w:rPr>
              <w:t>22</w:t>
            </w:r>
          </w:p>
          <w:p w14:paraId="7A7B87FD" w14:textId="72D0ADA7" w:rsidR="00A71242" w:rsidRPr="00A71242" w:rsidRDefault="00A71242" w:rsidP="00A71242">
            <w:pPr>
              <w:numPr>
                <w:ilvl w:val="0"/>
                <w:numId w:val="16"/>
              </w:numPr>
              <w:ind w:left="144" w:hanging="144"/>
              <w:contextualSpacing/>
              <w:rPr>
                <w:rFonts w:eastAsiaTheme="minorHAnsi"/>
                <w:sz w:val="22"/>
                <w:szCs w:val="22"/>
              </w:rPr>
            </w:pPr>
            <w:r w:rsidRPr="00A71242">
              <w:rPr>
                <w:rFonts w:eastAsiaTheme="minorHAnsi"/>
                <w:sz w:val="22"/>
                <w:szCs w:val="22"/>
              </w:rPr>
              <w:t>Social support (</w:t>
            </w:r>
            <w:r w:rsidRPr="00A71242">
              <w:rPr>
                <w:rFonts w:eastAsiaTheme="minorHAnsi"/>
                <w:b/>
                <w:sz w:val="22"/>
                <w:szCs w:val="22"/>
              </w:rPr>
              <w:t>Attachment</w:t>
            </w:r>
            <w:r w:rsidR="00340359">
              <w:rPr>
                <w:rFonts w:eastAsiaTheme="minorHAnsi"/>
                <w:b/>
                <w:sz w:val="22"/>
                <w:szCs w:val="22"/>
              </w:rPr>
              <w:t>s</w:t>
            </w:r>
            <w:r w:rsidRPr="00A71242">
              <w:rPr>
                <w:rFonts w:eastAsiaTheme="minorHAnsi"/>
                <w:b/>
                <w:sz w:val="22"/>
                <w:szCs w:val="22"/>
              </w:rPr>
              <w:t xml:space="preserve"> 4c</w:t>
            </w:r>
            <w:r w:rsidR="00340359">
              <w:rPr>
                <w:rFonts w:eastAsiaTheme="minorHAnsi"/>
                <w:b/>
                <w:sz w:val="22"/>
                <w:szCs w:val="22"/>
              </w:rPr>
              <w:t xml:space="preserve"> and 4d</w:t>
            </w:r>
            <w:r w:rsidRPr="00A71242">
              <w:rPr>
                <w:rFonts w:eastAsiaTheme="minorHAnsi"/>
                <w:sz w:val="22"/>
                <w:szCs w:val="22"/>
              </w:rPr>
              <w:t>, section 6)</w:t>
            </w:r>
          </w:p>
          <w:p w14:paraId="701CFBB4" w14:textId="4D5CBECC" w:rsidR="00A71242" w:rsidRPr="00A71242" w:rsidRDefault="00A71242" w:rsidP="00A71242">
            <w:pPr>
              <w:numPr>
                <w:ilvl w:val="0"/>
                <w:numId w:val="14"/>
              </w:numPr>
              <w:ind w:left="144" w:hanging="144"/>
              <w:contextualSpacing/>
              <w:rPr>
                <w:rFonts w:eastAsiaTheme="minorHAnsi"/>
                <w:sz w:val="22"/>
                <w:szCs w:val="22"/>
              </w:rPr>
            </w:pPr>
            <w:r w:rsidRPr="00A71242">
              <w:rPr>
                <w:rFonts w:eastAsiaTheme="minorHAnsi"/>
                <w:sz w:val="22"/>
                <w:szCs w:val="22"/>
              </w:rPr>
              <w:t>CSQ-8</w:t>
            </w:r>
            <w:r w:rsidRPr="00A71242">
              <w:rPr>
                <w:rFonts w:eastAsiaTheme="minorHAnsi"/>
                <w:sz w:val="22"/>
                <w:szCs w:val="22"/>
                <w:vertAlign w:val="superscript"/>
              </w:rPr>
              <w:t>c</w:t>
            </w:r>
            <w:r w:rsidRPr="00A71242">
              <w:rPr>
                <w:rFonts w:eastAsiaTheme="minorHAnsi"/>
                <w:sz w:val="22"/>
                <w:szCs w:val="22"/>
              </w:rPr>
              <w:t xml:space="preserve"> (</w:t>
            </w:r>
            <w:r w:rsidRPr="00A71242">
              <w:rPr>
                <w:rFonts w:eastAsiaTheme="minorHAnsi"/>
                <w:b/>
                <w:sz w:val="22"/>
                <w:szCs w:val="22"/>
              </w:rPr>
              <w:t xml:space="preserve">Attachment </w:t>
            </w:r>
            <w:r w:rsidR="00340359" w:rsidRPr="00A71242">
              <w:rPr>
                <w:rFonts w:eastAsiaTheme="minorHAnsi"/>
                <w:b/>
                <w:sz w:val="22"/>
                <w:szCs w:val="22"/>
              </w:rPr>
              <w:t>4</w:t>
            </w:r>
            <w:r w:rsidR="00340359">
              <w:rPr>
                <w:rFonts w:eastAsiaTheme="minorHAnsi"/>
                <w:b/>
                <w:sz w:val="22"/>
                <w:szCs w:val="22"/>
              </w:rPr>
              <w:t>d</w:t>
            </w:r>
            <w:r w:rsidRPr="00A71242">
              <w:rPr>
                <w:rFonts w:eastAsiaTheme="minorHAnsi"/>
                <w:sz w:val="22"/>
                <w:szCs w:val="22"/>
              </w:rPr>
              <w:t xml:space="preserve">, section </w:t>
            </w:r>
            <w:r w:rsidR="00340359" w:rsidRPr="00A71242">
              <w:rPr>
                <w:rFonts w:eastAsiaTheme="minorHAnsi"/>
                <w:sz w:val="22"/>
                <w:szCs w:val="22"/>
              </w:rPr>
              <w:t>1</w:t>
            </w:r>
            <w:r w:rsidR="00340359">
              <w:rPr>
                <w:rFonts w:eastAsiaTheme="minorHAnsi"/>
                <w:sz w:val="22"/>
                <w:szCs w:val="22"/>
              </w:rPr>
              <w:t>0</w:t>
            </w:r>
            <w:r w:rsidRPr="00A71242">
              <w:rPr>
                <w:rFonts w:eastAsiaTheme="minorHAnsi"/>
                <w:sz w:val="22"/>
                <w:szCs w:val="22"/>
              </w:rPr>
              <w:t>)</w:t>
            </w:r>
            <w:r w:rsidRPr="00A71242">
              <w:rPr>
                <w:rFonts w:eastAsiaTheme="minorHAnsi"/>
                <w:sz w:val="22"/>
                <w:szCs w:val="22"/>
                <w:vertAlign w:val="superscript"/>
              </w:rPr>
              <w:t>23</w:t>
            </w:r>
          </w:p>
          <w:p w14:paraId="22F11FE7" w14:textId="22C9FD73" w:rsidR="00A71242" w:rsidRPr="00A71242" w:rsidRDefault="00A71242" w:rsidP="00A71242">
            <w:pPr>
              <w:numPr>
                <w:ilvl w:val="0"/>
                <w:numId w:val="14"/>
              </w:numPr>
              <w:ind w:left="144" w:hanging="144"/>
              <w:contextualSpacing/>
              <w:rPr>
                <w:rFonts w:eastAsiaTheme="minorHAnsi"/>
                <w:sz w:val="22"/>
                <w:szCs w:val="22"/>
              </w:rPr>
            </w:pPr>
            <w:r w:rsidRPr="00A71242">
              <w:rPr>
                <w:rFonts w:eastAsiaTheme="minorHAnsi"/>
                <w:sz w:val="22"/>
                <w:szCs w:val="22"/>
              </w:rPr>
              <w:t>PrEP engagement (</w:t>
            </w:r>
            <w:r w:rsidRPr="00A71242">
              <w:rPr>
                <w:rFonts w:eastAsiaTheme="minorHAnsi"/>
                <w:b/>
                <w:sz w:val="22"/>
                <w:szCs w:val="22"/>
              </w:rPr>
              <w:t>Attachment</w:t>
            </w:r>
            <w:r w:rsidR="00340359">
              <w:rPr>
                <w:rFonts w:eastAsiaTheme="minorHAnsi"/>
                <w:b/>
                <w:sz w:val="22"/>
                <w:szCs w:val="22"/>
              </w:rPr>
              <w:t>s</w:t>
            </w:r>
            <w:r w:rsidRPr="00A71242">
              <w:rPr>
                <w:rFonts w:eastAsiaTheme="minorHAnsi"/>
                <w:b/>
                <w:sz w:val="22"/>
                <w:szCs w:val="22"/>
              </w:rPr>
              <w:t xml:space="preserve"> 4c</w:t>
            </w:r>
            <w:r w:rsidR="00340359">
              <w:rPr>
                <w:rFonts w:eastAsiaTheme="minorHAnsi"/>
                <w:b/>
                <w:sz w:val="22"/>
                <w:szCs w:val="22"/>
              </w:rPr>
              <w:t xml:space="preserve"> and 4d</w:t>
            </w:r>
            <w:r w:rsidRPr="00A71242">
              <w:rPr>
                <w:rFonts w:eastAsiaTheme="minorHAnsi"/>
                <w:sz w:val="22"/>
                <w:szCs w:val="22"/>
              </w:rPr>
              <w:t>, section 3)</w:t>
            </w:r>
          </w:p>
          <w:p w14:paraId="1761AFF8" w14:textId="2AFF06C7" w:rsidR="00A71242" w:rsidRPr="00A71242" w:rsidRDefault="00A71242" w:rsidP="00A71242">
            <w:pPr>
              <w:numPr>
                <w:ilvl w:val="0"/>
                <w:numId w:val="14"/>
              </w:numPr>
              <w:ind w:left="144" w:hanging="144"/>
              <w:contextualSpacing/>
              <w:rPr>
                <w:rFonts w:eastAsiaTheme="minorHAnsi"/>
                <w:sz w:val="22"/>
                <w:szCs w:val="22"/>
              </w:rPr>
            </w:pPr>
            <w:r w:rsidRPr="00A71242">
              <w:rPr>
                <w:rFonts w:eastAsiaTheme="minorHAnsi"/>
                <w:sz w:val="22"/>
                <w:szCs w:val="22"/>
              </w:rPr>
              <w:t>Demographic items (</w:t>
            </w:r>
            <w:r w:rsidRPr="00A71242">
              <w:rPr>
                <w:rFonts w:eastAsiaTheme="minorHAnsi"/>
                <w:b/>
                <w:sz w:val="22"/>
                <w:szCs w:val="22"/>
              </w:rPr>
              <w:t>Attachment</w:t>
            </w:r>
            <w:r w:rsidR="00340359">
              <w:rPr>
                <w:rFonts w:eastAsiaTheme="minorHAnsi"/>
                <w:b/>
                <w:sz w:val="22"/>
                <w:szCs w:val="22"/>
              </w:rPr>
              <w:t>s</w:t>
            </w:r>
            <w:r w:rsidRPr="00A71242">
              <w:rPr>
                <w:rFonts w:eastAsiaTheme="minorHAnsi"/>
                <w:b/>
                <w:sz w:val="22"/>
                <w:szCs w:val="22"/>
              </w:rPr>
              <w:t xml:space="preserve"> 4c</w:t>
            </w:r>
            <w:r w:rsidR="00340359">
              <w:rPr>
                <w:rFonts w:eastAsiaTheme="minorHAnsi"/>
                <w:b/>
                <w:sz w:val="22"/>
                <w:szCs w:val="22"/>
              </w:rPr>
              <w:t xml:space="preserve"> and 4d</w:t>
            </w:r>
            <w:r w:rsidRPr="00A71242">
              <w:rPr>
                <w:rFonts w:eastAsiaTheme="minorHAnsi"/>
                <w:sz w:val="22"/>
                <w:szCs w:val="22"/>
              </w:rPr>
              <w:t>, section 1)</w:t>
            </w:r>
          </w:p>
          <w:p w14:paraId="19A888C6" w14:textId="3BDADC79" w:rsidR="00A71242" w:rsidRPr="00A71242" w:rsidRDefault="00A71242" w:rsidP="00A71242">
            <w:pPr>
              <w:numPr>
                <w:ilvl w:val="0"/>
                <w:numId w:val="14"/>
              </w:numPr>
              <w:ind w:left="144" w:hanging="144"/>
              <w:contextualSpacing/>
              <w:rPr>
                <w:rFonts w:eastAsiaTheme="minorHAnsi"/>
                <w:sz w:val="22"/>
                <w:szCs w:val="22"/>
              </w:rPr>
            </w:pPr>
            <w:r w:rsidRPr="00A71242">
              <w:rPr>
                <w:rFonts w:eastAsiaTheme="minorHAnsi"/>
                <w:sz w:val="22"/>
                <w:szCs w:val="22"/>
              </w:rPr>
              <w:t>ASSIST</w:t>
            </w:r>
            <w:r w:rsidRPr="00A71242">
              <w:rPr>
                <w:rFonts w:eastAsiaTheme="minorHAnsi"/>
                <w:sz w:val="22"/>
                <w:szCs w:val="22"/>
                <w:vertAlign w:val="superscript"/>
              </w:rPr>
              <w:t>d</w:t>
            </w:r>
            <w:r w:rsidRPr="00A71242">
              <w:rPr>
                <w:rFonts w:eastAsiaTheme="minorHAnsi"/>
                <w:sz w:val="22"/>
                <w:szCs w:val="22"/>
              </w:rPr>
              <w:t xml:space="preserve"> (</w:t>
            </w:r>
            <w:r w:rsidRPr="00A71242">
              <w:rPr>
                <w:rFonts w:eastAsiaTheme="minorHAnsi"/>
                <w:b/>
                <w:sz w:val="22"/>
                <w:szCs w:val="22"/>
              </w:rPr>
              <w:t>Attachment</w:t>
            </w:r>
            <w:r w:rsidR="00340359">
              <w:rPr>
                <w:rFonts w:eastAsiaTheme="minorHAnsi"/>
                <w:b/>
                <w:sz w:val="22"/>
                <w:szCs w:val="22"/>
              </w:rPr>
              <w:t>s</w:t>
            </w:r>
            <w:r w:rsidRPr="00A71242">
              <w:rPr>
                <w:rFonts w:eastAsiaTheme="minorHAnsi"/>
                <w:b/>
                <w:sz w:val="22"/>
                <w:szCs w:val="22"/>
              </w:rPr>
              <w:t xml:space="preserve"> 4c</w:t>
            </w:r>
            <w:r w:rsidR="00340359">
              <w:rPr>
                <w:rFonts w:eastAsiaTheme="minorHAnsi"/>
                <w:b/>
                <w:sz w:val="22"/>
                <w:szCs w:val="22"/>
              </w:rPr>
              <w:t xml:space="preserve"> and 4d</w:t>
            </w:r>
            <w:r w:rsidRPr="00A71242">
              <w:rPr>
                <w:rFonts w:eastAsiaTheme="minorHAnsi"/>
                <w:sz w:val="22"/>
                <w:szCs w:val="22"/>
              </w:rPr>
              <w:t>, section 7)</w:t>
            </w:r>
          </w:p>
          <w:p w14:paraId="7193D8F0" w14:textId="70CB7A5E" w:rsidR="00A71242" w:rsidRPr="00A71242" w:rsidRDefault="00AA1C52" w:rsidP="00A71242">
            <w:pPr>
              <w:numPr>
                <w:ilvl w:val="0"/>
                <w:numId w:val="14"/>
              </w:numPr>
              <w:ind w:left="144" w:hanging="144"/>
              <w:contextualSpacing/>
              <w:rPr>
                <w:rFonts w:eastAsiaTheme="minorHAnsi"/>
                <w:sz w:val="22"/>
                <w:szCs w:val="22"/>
              </w:rPr>
            </w:pPr>
            <w:r>
              <w:rPr>
                <w:rFonts w:eastAsiaTheme="minorHAnsi"/>
                <w:sz w:val="22"/>
                <w:szCs w:val="22"/>
              </w:rPr>
              <w:t>CES</w:t>
            </w:r>
            <w:r w:rsidR="00A71242" w:rsidRPr="00A71242">
              <w:rPr>
                <w:rFonts w:eastAsiaTheme="minorHAnsi"/>
                <w:sz w:val="22"/>
                <w:szCs w:val="22"/>
              </w:rPr>
              <w:t>D</w:t>
            </w:r>
            <w:r>
              <w:rPr>
                <w:rFonts w:eastAsiaTheme="minorHAnsi"/>
                <w:sz w:val="22"/>
                <w:szCs w:val="22"/>
              </w:rPr>
              <w:t>-10</w:t>
            </w:r>
            <w:r w:rsidR="00A71242" w:rsidRPr="00A71242">
              <w:rPr>
                <w:rFonts w:eastAsiaTheme="minorHAnsi"/>
                <w:sz w:val="22"/>
                <w:szCs w:val="22"/>
                <w:vertAlign w:val="superscript"/>
              </w:rPr>
              <w:t>e</w:t>
            </w:r>
            <w:r w:rsidR="00A71242" w:rsidRPr="00A71242">
              <w:rPr>
                <w:rFonts w:eastAsiaTheme="minorHAnsi"/>
                <w:sz w:val="22"/>
                <w:szCs w:val="22"/>
              </w:rPr>
              <w:t xml:space="preserve"> (</w:t>
            </w:r>
            <w:r w:rsidR="00A71242" w:rsidRPr="00A71242">
              <w:rPr>
                <w:rFonts w:eastAsiaTheme="minorHAnsi"/>
                <w:b/>
                <w:sz w:val="22"/>
                <w:szCs w:val="22"/>
              </w:rPr>
              <w:t>Attachment</w:t>
            </w:r>
            <w:r w:rsidR="00340359">
              <w:rPr>
                <w:rFonts w:eastAsiaTheme="minorHAnsi"/>
                <w:b/>
                <w:sz w:val="22"/>
                <w:szCs w:val="22"/>
              </w:rPr>
              <w:t>s</w:t>
            </w:r>
            <w:r w:rsidR="00A71242" w:rsidRPr="00A71242">
              <w:rPr>
                <w:rFonts w:eastAsiaTheme="minorHAnsi"/>
                <w:b/>
                <w:sz w:val="22"/>
                <w:szCs w:val="22"/>
              </w:rPr>
              <w:t xml:space="preserve"> 4c</w:t>
            </w:r>
            <w:r w:rsidR="00340359">
              <w:rPr>
                <w:rFonts w:eastAsiaTheme="minorHAnsi"/>
                <w:b/>
                <w:sz w:val="22"/>
                <w:szCs w:val="22"/>
              </w:rPr>
              <w:t xml:space="preserve"> and 4d</w:t>
            </w:r>
            <w:r w:rsidR="00A71242" w:rsidRPr="00A71242">
              <w:rPr>
                <w:rFonts w:eastAsiaTheme="minorHAnsi"/>
                <w:sz w:val="22"/>
                <w:szCs w:val="22"/>
              </w:rPr>
              <w:t>, section 8)</w:t>
            </w:r>
          </w:p>
          <w:p w14:paraId="4FF65431" w14:textId="1DB2F9FB" w:rsidR="00A71242" w:rsidRPr="00A71242" w:rsidRDefault="00A71242" w:rsidP="00A71242">
            <w:pPr>
              <w:numPr>
                <w:ilvl w:val="0"/>
                <w:numId w:val="14"/>
              </w:numPr>
              <w:ind w:left="144" w:hanging="144"/>
              <w:contextualSpacing/>
              <w:rPr>
                <w:rFonts w:eastAsiaTheme="minorHAnsi"/>
                <w:sz w:val="22"/>
                <w:szCs w:val="22"/>
              </w:rPr>
            </w:pPr>
            <w:r w:rsidRPr="00A71242">
              <w:rPr>
                <w:rFonts w:eastAsiaTheme="minorHAnsi"/>
                <w:sz w:val="22"/>
                <w:szCs w:val="22"/>
              </w:rPr>
              <w:t>GAD-7</w:t>
            </w:r>
            <w:r w:rsidRPr="00A71242">
              <w:rPr>
                <w:rFonts w:eastAsiaTheme="minorHAnsi"/>
                <w:sz w:val="22"/>
                <w:szCs w:val="22"/>
                <w:vertAlign w:val="superscript"/>
              </w:rPr>
              <w:t>f</w:t>
            </w:r>
            <w:r w:rsidRPr="00A71242">
              <w:rPr>
                <w:rFonts w:eastAsiaTheme="minorHAnsi"/>
                <w:sz w:val="22"/>
                <w:szCs w:val="22"/>
              </w:rPr>
              <w:t xml:space="preserve"> (</w:t>
            </w:r>
            <w:r w:rsidRPr="00A71242">
              <w:rPr>
                <w:rFonts w:eastAsiaTheme="minorHAnsi"/>
                <w:b/>
                <w:sz w:val="22"/>
                <w:szCs w:val="22"/>
              </w:rPr>
              <w:t>Attachment</w:t>
            </w:r>
            <w:r w:rsidR="00340359">
              <w:rPr>
                <w:rFonts w:eastAsiaTheme="minorHAnsi"/>
                <w:b/>
                <w:sz w:val="22"/>
                <w:szCs w:val="22"/>
              </w:rPr>
              <w:t>s</w:t>
            </w:r>
            <w:r w:rsidRPr="00A71242">
              <w:rPr>
                <w:rFonts w:eastAsiaTheme="minorHAnsi"/>
                <w:b/>
                <w:sz w:val="22"/>
                <w:szCs w:val="22"/>
              </w:rPr>
              <w:t xml:space="preserve"> 4c</w:t>
            </w:r>
            <w:r w:rsidR="00340359">
              <w:rPr>
                <w:rFonts w:eastAsiaTheme="minorHAnsi"/>
                <w:b/>
                <w:sz w:val="22"/>
                <w:szCs w:val="22"/>
              </w:rPr>
              <w:t xml:space="preserve"> and 4d</w:t>
            </w:r>
            <w:r w:rsidRPr="00A71242">
              <w:rPr>
                <w:rFonts w:eastAsiaTheme="minorHAnsi"/>
                <w:sz w:val="22"/>
                <w:szCs w:val="22"/>
              </w:rPr>
              <w:t>, section 9)</w:t>
            </w:r>
          </w:p>
          <w:p w14:paraId="3808AFF2" w14:textId="77777777" w:rsidR="00A71242" w:rsidRPr="00A71242" w:rsidRDefault="00A71242" w:rsidP="00A71242">
            <w:pPr>
              <w:numPr>
                <w:ilvl w:val="0"/>
                <w:numId w:val="14"/>
              </w:numPr>
              <w:ind w:left="144" w:hanging="144"/>
              <w:contextualSpacing/>
              <w:rPr>
                <w:rFonts w:eastAsiaTheme="minorHAnsi"/>
                <w:sz w:val="22"/>
                <w:szCs w:val="22"/>
              </w:rPr>
            </w:pPr>
            <w:r w:rsidRPr="00A71242">
              <w:rPr>
                <w:rFonts w:eastAsiaTheme="minorHAnsi"/>
                <w:sz w:val="22"/>
                <w:szCs w:val="22"/>
              </w:rPr>
              <w:t>Victimization scale (</w:t>
            </w:r>
            <w:r w:rsidRPr="00A71242">
              <w:rPr>
                <w:rFonts w:eastAsiaTheme="minorHAnsi"/>
                <w:b/>
                <w:sz w:val="22"/>
                <w:szCs w:val="22"/>
              </w:rPr>
              <w:t>Attachment 4c</w:t>
            </w:r>
            <w:r w:rsidRPr="00A71242">
              <w:rPr>
                <w:rFonts w:eastAsiaTheme="minorHAnsi"/>
                <w:sz w:val="22"/>
                <w:szCs w:val="22"/>
              </w:rPr>
              <w:t>, section 10)</w:t>
            </w:r>
          </w:p>
        </w:tc>
      </w:tr>
      <w:tr w:rsidR="00A71242" w:rsidRPr="00A71242" w14:paraId="27C51865" w14:textId="77777777" w:rsidTr="00CC4C72">
        <w:tc>
          <w:tcPr>
            <w:tcW w:w="10170" w:type="dxa"/>
            <w:gridSpan w:val="2"/>
            <w:shd w:val="clear" w:color="auto" w:fill="F2F2F2" w:themeFill="background1" w:themeFillShade="F2"/>
            <w:vAlign w:val="center"/>
          </w:tcPr>
          <w:p w14:paraId="3F39CEF3" w14:textId="77777777" w:rsidR="00A71242" w:rsidRPr="00A71242" w:rsidRDefault="00A71242" w:rsidP="00A71242">
            <w:pPr>
              <w:contextualSpacing/>
              <w:jc w:val="center"/>
              <w:rPr>
                <w:rFonts w:eastAsiaTheme="minorHAnsi"/>
                <w:b/>
                <w:sz w:val="22"/>
                <w:szCs w:val="22"/>
              </w:rPr>
            </w:pPr>
            <w:r w:rsidRPr="00A71242">
              <w:rPr>
                <w:rFonts w:eastAsiaTheme="minorHAnsi"/>
                <w:b/>
                <w:sz w:val="22"/>
                <w:szCs w:val="22"/>
              </w:rPr>
              <w:t>Qualitative Assessment</w:t>
            </w:r>
          </w:p>
        </w:tc>
      </w:tr>
      <w:tr w:rsidR="00A71242" w:rsidRPr="00A71242" w14:paraId="1E03B1B3" w14:textId="77777777" w:rsidTr="00CC4C72">
        <w:tc>
          <w:tcPr>
            <w:tcW w:w="4680" w:type="dxa"/>
          </w:tcPr>
          <w:p w14:paraId="4F45A58B" w14:textId="77777777" w:rsidR="00A71242" w:rsidRPr="00A71242" w:rsidRDefault="00A71242" w:rsidP="00A71242">
            <w:pPr>
              <w:numPr>
                <w:ilvl w:val="0"/>
                <w:numId w:val="23"/>
              </w:numPr>
              <w:ind w:left="144" w:hanging="144"/>
              <w:contextualSpacing/>
              <w:rPr>
                <w:rFonts w:eastAsiaTheme="minorHAnsi"/>
                <w:sz w:val="22"/>
                <w:szCs w:val="22"/>
              </w:rPr>
            </w:pPr>
            <w:r w:rsidRPr="00A71242">
              <w:rPr>
                <w:rFonts w:eastAsiaTheme="minorHAnsi"/>
                <w:sz w:val="22"/>
                <w:szCs w:val="22"/>
              </w:rPr>
              <w:t>Demographics</w:t>
            </w:r>
          </w:p>
          <w:p w14:paraId="3DECB0F2" w14:textId="77777777" w:rsidR="00A71242" w:rsidRPr="00A71242" w:rsidRDefault="00A71242" w:rsidP="00A71242">
            <w:pPr>
              <w:numPr>
                <w:ilvl w:val="0"/>
                <w:numId w:val="23"/>
              </w:numPr>
              <w:ind w:left="144" w:hanging="144"/>
              <w:contextualSpacing/>
              <w:rPr>
                <w:rFonts w:eastAsiaTheme="minorHAnsi"/>
                <w:sz w:val="22"/>
                <w:szCs w:val="22"/>
              </w:rPr>
            </w:pPr>
            <w:r w:rsidRPr="00A71242">
              <w:rPr>
                <w:rFonts w:eastAsiaTheme="minorHAnsi"/>
                <w:sz w:val="22"/>
                <w:szCs w:val="22"/>
              </w:rPr>
              <w:t>Acceptability and satisfaction</w:t>
            </w:r>
          </w:p>
          <w:p w14:paraId="3C4CF986" w14:textId="77777777" w:rsidR="00A71242" w:rsidRPr="00A71242" w:rsidRDefault="00A71242" w:rsidP="00A71242">
            <w:pPr>
              <w:numPr>
                <w:ilvl w:val="0"/>
                <w:numId w:val="23"/>
              </w:numPr>
              <w:ind w:left="144" w:hanging="144"/>
              <w:contextualSpacing/>
              <w:rPr>
                <w:rFonts w:eastAsiaTheme="minorHAnsi"/>
                <w:sz w:val="22"/>
                <w:szCs w:val="22"/>
              </w:rPr>
            </w:pPr>
            <w:r w:rsidRPr="00A71242">
              <w:rPr>
                <w:rFonts w:eastAsiaTheme="minorHAnsi"/>
                <w:sz w:val="22"/>
                <w:szCs w:val="22"/>
              </w:rPr>
              <w:t>Intervention impact on HIV risk behavior</w:t>
            </w:r>
          </w:p>
          <w:p w14:paraId="700D59B3" w14:textId="77777777" w:rsidR="00A71242" w:rsidRPr="00A71242" w:rsidRDefault="00A71242" w:rsidP="00A71242">
            <w:pPr>
              <w:numPr>
                <w:ilvl w:val="0"/>
                <w:numId w:val="23"/>
              </w:numPr>
              <w:ind w:left="144" w:hanging="144"/>
              <w:contextualSpacing/>
              <w:rPr>
                <w:rFonts w:eastAsiaTheme="minorHAnsi"/>
                <w:sz w:val="22"/>
                <w:szCs w:val="22"/>
              </w:rPr>
            </w:pPr>
            <w:r w:rsidRPr="00A71242">
              <w:rPr>
                <w:rFonts w:eastAsiaTheme="minorHAnsi"/>
                <w:sz w:val="22"/>
                <w:szCs w:val="22"/>
              </w:rPr>
              <w:t xml:space="preserve">Intervention impact on the social determinants </w:t>
            </w:r>
          </w:p>
        </w:tc>
        <w:tc>
          <w:tcPr>
            <w:tcW w:w="5490" w:type="dxa"/>
          </w:tcPr>
          <w:p w14:paraId="4B3727EE" w14:textId="7A1071F2" w:rsidR="00A71242" w:rsidRPr="00A71242" w:rsidRDefault="00A71242" w:rsidP="00340359">
            <w:pPr>
              <w:numPr>
                <w:ilvl w:val="0"/>
                <w:numId w:val="23"/>
              </w:numPr>
              <w:ind w:left="144" w:hanging="144"/>
              <w:contextualSpacing/>
              <w:rPr>
                <w:rFonts w:eastAsiaTheme="minorHAnsi"/>
                <w:b/>
                <w:sz w:val="22"/>
                <w:szCs w:val="22"/>
              </w:rPr>
            </w:pPr>
            <w:r w:rsidRPr="00A71242">
              <w:rPr>
                <w:rFonts w:eastAsiaTheme="minorHAnsi"/>
                <w:sz w:val="22"/>
                <w:szCs w:val="22"/>
              </w:rPr>
              <w:t>Semi-structured interview (</w:t>
            </w:r>
            <w:r w:rsidRPr="00A71242">
              <w:rPr>
                <w:rFonts w:eastAsiaTheme="minorHAnsi"/>
                <w:b/>
                <w:sz w:val="22"/>
                <w:szCs w:val="22"/>
              </w:rPr>
              <w:t xml:space="preserve">Attachment </w:t>
            </w:r>
            <w:r w:rsidR="00340359" w:rsidRPr="00A71242">
              <w:rPr>
                <w:rFonts w:eastAsiaTheme="minorHAnsi"/>
                <w:b/>
                <w:sz w:val="22"/>
                <w:szCs w:val="22"/>
              </w:rPr>
              <w:t>4</w:t>
            </w:r>
            <w:r w:rsidR="00340359">
              <w:rPr>
                <w:rFonts w:eastAsiaTheme="minorHAnsi"/>
                <w:b/>
                <w:sz w:val="22"/>
                <w:szCs w:val="22"/>
              </w:rPr>
              <w:t>e</w:t>
            </w:r>
            <w:r w:rsidRPr="00A71242">
              <w:rPr>
                <w:rFonts w:eastAsiaTheme="minorHAnsi"/>
                <w:sz w:val="22"/>
                <w:szCs w:val="22"/>
              </w:rPr>
              <w:t>)</w:t>
            </w:r>
          </w:p>
        </w:tc>
      </w:tr>
    </w:tbl>
    <w:p w14:paraId="0EC4EA82" w14:textId="77777777" w:rsidR="001B1618" w:rsidRDefault="00A71242" w:rsidP="00C955C0">
      <w:pPr>
        <w:pStyle w:val="ListParagraph"/>
        <w:spacing w:after="0" w:line="240" w:lineRule="auto"/>
        <w:ind w:left="0"/>
        <w:contextualSpacing w:val="0"/>
        <w:rPr>
          <w:rFonts w:ascii="Times New Roman" w:eastAsiaTheme="minorHAnsi" w:hAnsi="Times New Roman"/>
          <w:sz w:val="18"/>
          <w:szCs w:val="18"/>
          <w:lang w:val="en-US" w:eastAsia="en-US"/>
        </w:rPr>
      </w:pPr>
      <w:r w:rsidRPr="00CB7A0D">
        <w:rPr>
          <w:rFonts w:ascii="Times New Roman" w:eastAsiaTheme="minorHAnsi" w:hAnsi="Times New Roman"/>
          <w:sz w:val="18"/>
          <w:szCs w:val="18"/>
          <w:lang w:val="en-US" w:eastAsia="en-US"/>
        </w:rPr>
        <w:t xml:space="preserve"> </w:t>
      </w:r>
      <w:r w:rsidRPr="00CB7A0D">
        <w:rPr>
          <w:rFonts w:ascii="Times New Roman" w:eastAsiaTheme="minorHAnsi" w:hAnsi="Times New Roman"/>
          <w:sz w:val="18"/>
          <w:szCs w:val="18"/>
          <w:vertAlign w:val="superscript"/>
          <w:lang w:val="en-US" w:eastAsia="en-US"/>
        </w:rPr>
        <w:t xml:space="preserve">a </w:t>
      </w:r>
      <w:r w:rsidRPr="00CB7A0D">
        <w:rPr>
          <w:rFonts w:ascii="Times New Roman" w:eastAsiaTheme="minorHAnsi" w:hAnsi="Times New Roman"/>
          <w:sz w:val="18"/>
          <w:szCs w:val="18"/>
          <w:lang w:val="en-US" w:eastAsia="en-US"/>
        </w:rPr>
        <w:t xml:space="preserve">AIDS-Risk Behavior Assessment (computerized self-interview); </w:t>
      </w:r>
      <w:r w:rsidRPr="00CB7A0D">
        <w:rPr>
          <w:rFonts w:ascii="Times New Roman" w:eastAsiaTheme="minorHAnsi" w:hAnsi="Times New Roman"/>
          <w:sz w:val="18"/>
          <w:szCs w:val="18"/>
          <w:vertAlign w:val="superscript"/>
          <w:lang w:val="en-US" w:eastAsia="en-US"/>
        </w:rPr>
        <w:t xml:space="preserve">b </w:t>
      </w:r>
      <w:r w:rsidRPr="00CB7A0D">
        <w:rPr>
          <w:rFonts w:ascii="Times New Roman" w:eastAsiaTheme="minorHAnsi" w:hAnsi="Times New Roman"/>
          <w:sz w:val="18"/>
          <w:szCs w:val="18"/>
          <w:lang w:val="en-US" w:eastAsia="en-US"/>
        </w:rPr>
        <w:t xml:space="preserve">Collective Self-Esteem Scale/Empowerment; </w:t>
      </w:r>
      <w:r w:rsidRPr="00CB7A0D">
        <w:rPr>
          <w:rFonts w:ascii="Times New Roman" w:eastAsiaTheme="minorHAnsi" w:hAnsi="Times New Roman"/>
          <w:sz w:val="18"/>
          <w:szCs w:val="18"/>
          <w:vertAlign w:val="superscript"/>
          <w:lang w:val="en-US" w:eastAsia="en-US"/>
        </w:rPr>
        <w:t xml:space="preserve">c </w:t>
      </w:r>
      <w:r w:rsidRPr="00CB7A0D">
        <w:rPr>
          <w:rFonts w:ascii="Times New Roman" w:eastAsiaTheme="minorHAnsi" w:hAnsi="Times New Roman"/>
          <w:sz w:val="18"/>
          <w:szCs w:val="18"/>
          <w:lang w:val="en-US" w:eastAsia="en-US"/>
        </w:rPr>
        <w:t xml:space="preserve">Client Satisfaction Questionnaire; </w:t>
      </w:r>
      <w:r w:rsidRPr="00CB7A0D">
        <w:rPr>
          <w:rFonts w:ascii="Times New Roman" w:eastAsiaTheme="minorHAnsi" w:hAnsi="Times New Roman"/>
          <w:sz w:val="18"/>
          <w:szCs w:val="18"/>
          <w:vertAlign w:val="superscript"/>
          <w:lang w:val="en-US" w:eastAsia="en-US"/>
        </w:rPr>
        <w:t xml:space="preserve">d </w:t>
      </w:r>
      <w:r w:rsidRPr="00CB7A0D">
        <w:rPr>
          <w:rFonts w:ascii="Times New Roman" w:eastAsiaTheme="minorHAnsi" w:hAnsi="Times New Roman"/>
          <w:sz w:val="18"/>
          <w:szCs w:val="18"/>
          <w:lang w:val="en-US" w:eastAsia="en-US"/>
        </w:rPr>
        <w:t xml:space="preserve">Alcohol, Smoking, and Substance Involving Screening Test (World Health Organization); </w:t>
      </w:r>
      <w:r w:rsidRPr="00CB7A0D">
        <w:rPr>
          <w:rFonts w:ascii="Times New Roman" w:eastAsiaTheme="minorHAnsi" w:hAnsi="Times New Roman"/>
          <w:sz w:val="18"/>
          <w:szCs w:val="18"/>
          <w:vertAlign w:val="superscript"/>
          <w:lang w:val="en-US" w:eastAsia="en-US"/>
        </w:rPr>
        <w:t>e</w:t>
      </w:r>
      <w:r w:rsidRPr="00CB7A0D">
        <w:rPr>
          <w:rFonts w:ascii="Times New Roman" w:eastAsiaTheme="minorHAnsi" w:hAnsi="Times New Roman"/>
          <w:sz w:val="18"/>
          <w:szCs w:val="18"/>
          <w:lang w:val="en-US" w:eastAsia="en-US"/>
        </w:rPr>
        <w:t xml:space="preserve"> Center for Epidemiologic Studies Depression Scale; </w:t>
      </w:r>
      <w:r w:rsidRPr="00CB7A0D">
        <w:rPr>
          <w:rFonts w:ascii="Times New Roman" w:eastAsiaTheme="minorHAnsi" w:hAnsi="Times New Roman"/>
          <w:sz w:val="18"/>
          <w:szCs w:val="18"/>
          <w:vertAlign w:val="superscript"/>
          <w:lang w:val="en-US" w:eastAsia="en-US"/>
        </w:rPr>
        <w:t>f</w:t>
      </w:r>
      <w:r w:rsidRPr="00CB7A0D">
        <w:rPr>
          <w:rFonts w:ascii="Times New Roman" w:eastAsiaTheme="minorHAnsi" w:hAnsi="Times New Roman"/>
          <w:sz w:val="18"/>
          <w:szCs w:val="18"/>
          <w:lang w:val="en-US" w:eastAsia="en-US"/>
        </w:rPr>
        <w:t xml:space="preserve"> Global Assessment Generalized Anxiety Disorder Scale.</w:t>
      </w:r>
    </w:p>
    <w:p w14:paraId="336545D5" w14:textId="77777777" w:rsidR="00A71242" w:rsidRDefault="00A71242" w:rsidP="00C955C0">
      <w:pPr>
        <w:pStyle w:val="ListParagraph"/>
        <w:spacing w:after="0" w:line="240" w:lineRule="auto"/>
        <w:ind w:left="0"/>
        <w:contextualSpacing w:val="0"/>
        <w:rPr>
          <w:rFonts w:ascii="Times New Roman" w:eastAsiaTheme="minorHAnsi" w:hAnsi="Times New Roman"/>
          <w:sz w:val="20"/>
          <w:szCs w:val="20"/>
          <w:lang w:val="en-US" w:eastAsia="en-US"/>
        </w:rPr>
      </w:pPr>
    </w:p>
    <w:p w14:paraId="4F34D698" w14:textId="77777777" w:rsidR="008E36E0" w:rsidRPr="001B1618" w:rsidRDefault="008E36E0" w:rsidP="00C955C0">
      <w:pPr>
        <w:pStyle w:val="ListParagraph"/>
        <w:spacing w:after="0" w:line="240" w:lineRule="auto"/>
        <w:ind w:left="0"/>
        <w:contextualSpacing w:val="0"/>
        <w:rPr>
          <w:rFonts w:ascii="Times New Roman" w:eastAsiaTheme="minorHAnsi" w:hAnsi="Times New Roman"/>
          <w:sz w:val="20"/>
          <w:szCs w:val="20"/>
          <w:lang w:val="en-US" w:eastAsia="en-US"/>
        </w:rPr>
      </w:pPr>
    </w:p>
    <w:p w14:paraId="3919535F" w14:textId="77777777" w:rsidR="00FB30CC" w:rsidRDefault="00C955C0" w:rsidP="00F951D1">
      <w:r w:rsidRPr="00C955C0">
        <w:rPr>
          <w:rFonts w:eastAsiaTheme="minorHAnsi"/>
        </w:rPr>
        <w:t xml:space="preserve">For the intervention trial, because </w:t>
      </w:r>
      <w:r w:rsidR="00D072D0">
        <w:rPr>
          <w:rFonts w:eastAsiaTheme="minorHAnsi"/>
        </w:rPr>
        <w:t>transgender women</w:t>
      </w:r>
      <w:r w:rsidRPr="00C955C0">
        <w:rPr>
          <w:rFonts w:eastAsiaTheme="minorHAnsi"/>
        </w:rPr>
        <w:t xml:space="preserve"> are a unique and hidden population, with no sampling frame, multiple convenience and referral-based sampling techniques will be used to identify and recruit participants</w:t>
      </w:r>
      <w:r w:rsidR="000147BD">
        <w:rPr>
          <w:rFonts w:eastAsiaTheme="minorHAnsi"/>
        </w:rPr>
        <w:t xml:space="preserve">. </w:t>
      </w:r>
      <w:r w:rsidR="000147BD">
        <w:t>Because we are not using random sampling methods to recruit participants to this study, the</w:t>
      </w:r>
      <w:r w:rsidR="000147BD" w:rsidRPr="00B80F52">
        <w:t xml:space="preserve"> results will not be generalizable beyond the specific populations and geographic contexts in which they were obtained.</w:t>
      </w:r>
      <w:r w:rsidR="000147BD">
        <w:t xml:space="preserve"> Rather, the results will be used to demonstrate a relationship between receipt of the TLC intervention and improvements in sexual health and HIV prevention behaviors over time among participants in the study. </w:t>
      </w:r>
    </w:p>
    <w:p w14:paraId="08BD84C3" w14:textId="2E92107B" w:rsidR="002471F4" w:rsidRDefault="00B728D2" w:rsidP="00F951D1">
      <w:r w:rsidRPr="00B80F52">
        <w:t xml:space="preserve">Results from this data collection will primarily be used to </w:t>
      </w:r>
      <w:r>
        <w:t xml:space="preserve">assess the </w:t>
      </w:r>
      <w:r w:rsidR="007371C3">
        <w:t xml:space="preserve">pre-post </w:t>
      </w:r>
      <w:r>
        <w:t>efficacy of the TLC intervention</w:t>
      </w:r>
      <w:r w:rsidRPr="00B80F52">
        <w:t>. In addition, we anticipate that multiple manuscripts will be published in peer reviewed journals, presented at national conferences, and provided on conference websites. Links to these publications will be available through the CDC website.</w:t>
      </w:r>
    </w:p>
    <w:p w14:paraId="6A36BBB5" w14:textId="77777777" w:rsidR="00CC6AB1" w:rsidRPr="001B2C11" w:rsidRDefault="00CC6AB1" w:rsidP="00E53653">
      <w:pPr>
        <w:pStyle w:val="Heading1"/>
        <w:rPr>
          <w:rFonts w:cs="Times New Roman"/>
        </w:rPr>
      </w:pPr>
      <w:bookmarkStart w:id="8" w:name="_Toc510100283"/>
      <w:r w:rsidRPr="00C469CA">
        <w:rPr>
          <w:rFonts w:cs="Times New Roman"/>
        </w:rPr>
        <w:t>Use of Improved Information Technology and Burden Reduction</w:t>
      </w:r>
      <w:bookmarkEnd w:id="8"/>
    </w:p>
    <w:p w14:paraId="50CBEF43" w14:textId="77777777" w:rsidR="00903D67" w:rsidRDefault="00903D67" w:rsidP="00F75369"/>
    <w:p w14:paraId="3AA6B562" w14:textId="74D6C2FD" w:rsidR="00903D67" w:rsidRDefault="00903D67" w:rsidP="00F75369">
      <w:r>
        <w:t>During the recruitment, interested participants will be screened for eligibility either in person or over the telephone prior to enrollment (</w:t>
      </w:r>
      <w:r w:rsidRPr="000718BA">
        <w:rPr>
          <w:b/>
        </w:rPr>
        <w:t>Attachment 4a</w:t>
      </w:r>
      <w:r>
        <w:t xml:space="preserve">). This will allow participants to complete the screening form at a place and time that is most convenient to </w:t>
      </w:r>
      <w:r w:rsidR="00C06462">
        <w:t>them and</w:t>
      </w:r>
      <w:r>
        <w:t xml:space="preserve"> will enable us to instantaneously determine study eligibility. P</w:t>
      </w:r>
      <w:r w:rsidRPr="00903D67">
        <w:t xml:space="preserve">articipants are required to present in-person to enroll in the intervention; however, this will enable staff to administer one-on-one informed consent, </w:t>
      </w:r>
      <w:r>
        <w:t>introduce</w:t>
      </w:r>
      <w:r w:rsidRPr="00903D67">
        <w:t xml:space="preserve"> the TLC program, identify areas of service need/interest and </w:t>
      </w:r>
      <w:r>
        <w:t xml:space="preserve">provide </w:t>
      </w:r>
      <w:r w:rsidRPr="00903D67">
        <w:t xml:space="preserve">linkage to services </w:t>
      </w:r>
      <w:r>
        <w:t xml:space="preserve">as </w:t>
      </w:r>
      <w:r w:rsidRPr="00903D67">
        <w:t>needed.</w:t>
      </w:r>
    </w:p>
    <w:p w14:paraId="2889347D" w14:textId="77777777" w:rsidR="00903D67" w:rsidRDefault="00903D67" w:rsidP="00F75369"/>
    <w:p w14:paraId="32AF689E" w14:textId="3F0B8A5B" w:rsidR="000718BA" w:rsidRDefault="005A29FE" w:rsidP="00F75369">
      <w:r>
        <w:t xml:space="preserve">The quantitative assessment </w:t>
      </w:r>
      <w:r w:rsidR="005567FE" w:rsidRPr="00312D0D">
        <w:rPr>
          <w:b/>
        </w:rPr>
        <w:t>(Attachment</w:t>
      </w:r>
      <w:r w:rsidR="00340359">
        <w:rPr>
          <w:b/>
        </w:rPr>
        <w:t>s</w:t>
      </w:r>
      <w:r w:rsidR="005567FE" w:rsidRPr="00312D0D">
        <w:rPr>
          <w:b/>
        </w:rPr>
        <w:t xml:space="preserve"> 4c</w:t>
      </w:r>
      <w:r w:rsidR="00340359">
        <w:rPr>
          <w:b/>
        </w:rPr>
        <w:t xml:space="preserve"> and 4d</w:t>
      </w:r>
      <w:r w:rsidR="005567FE" w:rsidRPr="00312D0D">
        <w:rPr>
          <w:b/>
        </w:rPr>
        <w:t>)</w:t>
      </w:r>
      <w:r w:rsidR="005567FE">
        <w:t xml:space="preserve"> </w:t>
      </w:r>
      <w:r>
        <w:t xml:space="preserve">will be </w:t>
      </w:r>
      <w:r w:rsidR="00EE46D0">
        <w:t xml:space="preserve">conducted in-person and </w:t>
      </w:r>
      <w:r>
        <w:t xml:space="preserve">delivered via computer-assisted interviewer-administered format, with the exception of the most sensitive questions (i.e. regarding sexual risk and substance use), which will be delivered in self-administered format to increase the likelihood of reporting of these behaviors. </w:t>
      </w:r>
      <w:r w:rsidR="00CA0D43">
        <w:rPr>
          <w:vertAlign w:val="superscript"/>
        </w:rPr>
        <w:t>24-26</w:t>
      </w:r>
      <w:r>
        <w:t xml:space="preserve"> An interviewer will remain close by for the self-administered portion of the survey to answer questions and ensure item comprehension. Using computer-assisted technology to conduct the assessments will allow us to build in computer-generated skip patterns, significantly cutting down on respondent burden. In addition, data collected through a computer application can be used to automatically generate the study database, reducing data entry burden and potential interviewer and data coding errors. </w:t>
      </w:r>
    </w:p>
    <w:p w14:paraId="0E4D3AA3" w14:textId="77777777" w:rsidR="005567FE" w:rsidRDefault="005567FE" w:rsidP="00F75369"/>
    <w:p w14:paraId="43CF2C66" w14:textId="77777777" w:rsidR="005567FE" w:rsidRDefault="005567FE" w:rsidP="00F75369">
      <w:r>
        <w:t>T</w:t>
      </w:r>
      <w:r w:rsidRPr="005567FE">
        <w:t xml:space="preserve">he individual, in-depth interviews (IDIs) </w:t>
      </w:r>
      <w:r>
        <w:t xml:space="preserve">will be conducted </w:t>
      </w:r>
      <w:r w:rsidRPr="005567FE">
        <w:t xml:space="preserve">in person. After asking for and receiving permission from the respondent, </w:t>
      </w:r>
      <w:r>
        <w:t>the staff</w:t>
      </w:r>
      <w:r w:rsidRPr="005567FE">
        <w:t xml:space="preserve"> will audio-record the interviews and transcribe recordings after the interview. This limits the burden on the respondent (no additional burden after completing the interview) and allows the interviewer to focus on building and maintaining rapport with the respondent.</w:t>
      </w:r>
    </w:p>
    <w:p w14:paraId="7DE70CD5" w14:textId="77777777" w:rsidR="00CC6AB1" w:rsidRPr="000F2DF5" w:rsidRDefault="00CC6AB1" w:rsidP="00E53653">
      <w:pPr>
        <w:pStyle w:val="Heading1"/>
        <w:rPr>
          <w:rFonts w:cs="Times New Roman"/>
        </w:rPr>
      </w:pPr>
      <w:bookmarkStart w:id="9" w:name="_Toc510100284"/>
      <w:r w:rsidRPr="000F2DF5">
        <w:rPr>
          <w:rFonts w:cs="Times New Roman"/>
        </w:rPr>
        <w:t>Efforts to Identify Duplication and Use of Similar Information</w:t>
      </w:r>
      <w:bookmarkEnd w:id="9"/>
    </w:p>
    <w:p w14:paraId="23E44808" w14:textId="77777777" w:rsidR="00CC6AB1" w:rsidRPr="00B80F52" w:rsidRDefault="00CC6AB1" w:rsidP="00F75369"/>
    <w:p w14:paraId="07AC301A" w14:textId="77777777" w:rsidR="008E3053" w:rsidRDefault="008E3053" w:rsidP="008E3053">
      <w:r>
        <w:t xml:space="preserve">Despite research documenting high rates of sexual risk behaviors and HIV infection among transgender women, to our knowledge, only five published, non-randomized interventions, all non-biomedical, have attempted to reduce HIV risk in transgender women. </w:t>
      </w:r>
      <w:r>
        <w:fldChar w:fldCharType="begin">
          <w:fldData xml:space="preserve">PEVuZE5vdGU+PENpdGU+PEF1dGhvcj5Cb2NrdGluZzwvQXV0aG9yPjxZZWFyPjE5OTk8L1llYXI+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</w:fldData>
        </w:fldChar>
      </w:r>
      <w:r>
        <w:instrText xml:space="preserve"> ADDIN EN.CITE </w:instrText>
      </w:r>
      <w:r>
        <w:fldChar w:fldCharType="begin">
          <w:fldData xml:space="preserve">PEVuZE5vdGU+PENpdGU+PEF1dGhvcj5Cb2NrdGluZzwvQXV0aG9yPjxZZWFyPjE5OTk8L1llYXI+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</w:fldData>
        </w:fldChar>
      </w:r>
      <w:r>
        <w:instrText xml:space="preserve"> ADDIN EN.CITE.DATA </w:instrText>
      </w:r>
      <w:r>
        <w:fldChar w:fldCharType="end"/>
      </w:r>
      <w:r>
        <w:fldChar w:fldCharType="end"/>
      </w:r>
      <w:r w:rsidR="00CA0D43">
        <w:rPr>
          <w:vertAlign w:val="superscript"/>
        </w:rPr>
        <w:t>27-31</w:t>
      </w:r>
      <w:r>
        <w:t xml:space="preserve"> Four of these studies (Nemoto, Bockting, Taylor, Garofalo)</w:t>
      </w:r>
      <w:bookmarkStart w:id="10" w:name="_Hlk483398772"/>
      <w:r>
        <w:fldChar w:fldCharType="begin">
          <w:fldData xml:space="preserve">PEVuZE5vdGU+PENpdGU+PEF1dGhvcj5Cb2NrdGluZzwvQXV0aG9yPjxZZWFyPjE5OTk8L1llYXI+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</w:fldData>
        </w:fldChar>
      </w:r>
      <w:r>
        <w:instrText xml:space="preserve"> ADDIN EN.CITE </w:instrText>
      </w:r>
      <w:r>
        <w:fldChar w:fldCharType="begin">
          <w:fldData xml:space="preserve">PEVuZE5vdGU+PENpdGU+PEF1dGhvcj5Cb2NrdGluZzwvQXV0aG9yPjxZZWFyPjE5OTk8L1llYXI+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</w:fldData>
        </w:fldChar>
      </w:r>
      <w:r>
        <w:instrText xml:space="preserve"> ADDIN EN.CITE.DATA </w:instrText>
      </w:r>
      <w:r>
        <w:fldChar w:fldCharType="end"/>
      </w:r>
      <w:r>
        <w:fldChar w:fldCharType="end"/>
      </w:r>
      <w:bookmarkEnd w:id="10"/>
      <w:r w:rsidR="00CA0D43">
        <w:rPr>
          <w:vertAlign w:val="superscript"/>
        </w:rPr>
        <w:t>27-29,31</w:t>
      </w:r>
      <w:r>
        <w:t xml:space="preserve"> documented modest reductions in sexual risk behavior among transgender women, with some evidence that effects diminished over time (Nemoto, Bockting).</w:t>
      </w:r>
      <w:r w:rsidR="00CA0D43">
        <w:rPr>
          <w:vertAlign w:val="superscript"/>
        </w:rPr>
        <w:t xml:space="preserve"> </w:t>
      </w:r>
      <w:r w:rsidR="005330C0">
        <w:rPr>
          <w:vertAlign w:val="superscript"/>
        </w:rPr>
        <w:t>28</w:t>
      </w:r>
      <w:r w:rsidR="00CA0D43">
        <w:rPr>
          <w:vertAlign w:val="superscript"/>
        </w:rPr>
        <w:t>,29</w:t>
      </w:r>
      <w:r>
        <w:t xml:space="preserve"> None of these interventions included biomedical components, such as HIV/STI testing or referral/linkage to PrEP (as they occurred prior to the approval by the Food and Drug Administration of PrEP for HIV prevention), and none directly addressed the structural barriers to health promotion and preventive behavior among transgender women.</w:t>
      </w:r>
    </w:p>
    <w:p w14:paraId="73BE1D13" w14:textId="77777777" w:rsidR="006C7D70" w:rsidRDefault="006C7D70" w:rsidP="00085C58"/>
    <w:p w14:paraId="5F6E549E" w14:textId="40B3D5FB" w:rsidR="00CC6AB1" w:rsidRPr="00B80F52" w:rsidRDefault="00BC6FBC" w:rsidP="00C970DA">
      <w:r>
        <w:t>Because the information collected her</w:t>
      </w:r>
      <w:r w:rsidR="008E3053">
        <w:t xml:space="preserve">e will be used to evaluate TLC combination (i.e. biomedical, behavioral, social/structural) HIV prevention </w:t>
      </w:r>
      <w:r>
        <w:t>intervention</w:t>
      </w:r>
      <w:r w:rsidR="008E3053">
        <w:t>,</w:t>
      </w:r>
      <w:r w:rsidR="003F502B" w:rsidRPr="00B80F52">
        <w:t xml:space="preserve"> the Agency believes this information is not captured elsewhere. </w:t>
      </w:r>
      <w:r w:rsidR="00CC6AB1" w:rsidRPr="00B80F52">
        <w:t xml:space="preserve">The Agency believes no other survey data collection effort has been conducted or has been planned to collect similar information for this population. CDC conducted a review of similar studies prior to the issuance of the Cooperative </w:t>
      </w:r>
      <w:r w:rsidR="00C06462" w:rsidRPr="00B80F52">
        <w:t>Agreement and</w:t>
      </w:r>
      <w:r w:rsidR="00CC6AB1" w:rsidRPr="00B80F52">
        <w:t xml:space="preserve"> determined that this study is collecting unique information </w:t>
      </w:r>
      <w:r w:rsidR="00CC6AB1" w:rsidRPr="00783F55">
        <w:t>from the populations</w:t>
      </w:r>
      <w:r w:rsidR="00CC6AB1" w:rsidRPr="00B80F52">
        <w:t>. Therefore, our evaluation requires the collection of this new primary data. There would be no reason for another Federal Agency to evaluate this.</w:t>
      </w:r>
    </w:p>
    <w:p w14:paraId="26B10ED6" w14:textId="77777777" w:rsidR="00CC6AB1" w:rsidRPr="000F2DF5" w:rsidRDefault="00CC6AB1" w:rsidP="00E53653">
      <w:pPr>
        <w:pStyle w:val="Heading1"/>
        <w:rPr>
          <w:rFonts w:cs="Times New Roman"/>
        </w:rPr>
      </w:pPr>
      <w:bookmarkStart w:id="11" w:name="_Toc510100285"/>
      <w:r w:rsidRPr="000F2DF5">
        <w:rPr>
          <w:rFonts w:cs="Times New Roman"/>
        </w:rPr>
        <w:t>Impact on Small Businesses or Other Small Entities</w:t>
      </w:r>
      <w:bookmarkEnd w:id="11"/>
    </w:p>
    <w:p w14:paraId="7192EE9F" w14:textId="77777777" w:rsidR="00CC6AB1" w:rsidRPr="00B80F52" w:rsidRDefault="00CC6AB1" w:rsidP="00F75369"/>
    <w:p w14:paraId="2CD94386" w14:textId="77777777" w:rsidR="00CC6AB1" w:rsidRPr="00B80F52" w:rsidRDefault="00CC6AB1" w:rsidP="00E90840">
      <w:r w:rsidRPr="00B80F52">
        <w:t>This collection request does not involve burden to small businesses or other small entities.</w:t>
      </w:r>
    </w:p>
    <w:p w14:paraId="2600259A" w14:textId="77777777" w:rsidR="00CC6AB1" w:rsidRPr="00C469CA" w:rsidRDefault="00CC6AB1" w:rsidP="00E53653">
      <w:pPr>
        <w:pStyle w:val="Heading1"/>
        <w:rPr>
          <w:rFonts w:cs="Times New Roman"/>
        </w:rPr>
      </w:pPr>
      <w:bookmarkStart w:id="12" w:name="_Toc510100286"/>
      <w:r w:rsidRPr="00C469CA">
        <w:rPr>
          <w:rFonts w:cs="Times New Roman"/>
        </w:rPr>
        <w:t>Consequences of Collecting the Information Less Frequently</w:t>
      </w:r>
      <w:bookmarkEnd w:id="12"/>
    </w:p>
    <w:p w14:paraId="6EAF4814" w14:textId="77777777" w:rsidR="00CC6AB1" w:rsidRPr="00B80F52" w:rsidRDefault="00CC6AB1" w:rsidP="00F75369"/>
    <w:p w14:paraId="556D1DE0" w14:textId="77777777" w:rsidR="0015254B" w:rsidRDefault="0015303C" w:rsidP="00F75369">
      <w:r>
        <w:t>The study will provide the quantitative and qualitative data needed to evaluate the efficacy of a combination HIV prevention intervention for transgender women. The length of data collection is 8 months, and data will be collected 3 times</w:t>
      </w:r>
      <w:r w:rsidR="0015254B">
        <w:t xml:space="preserve"> at 4-month intervals: </w:t>
      </w:r>
      <w:r>
        <w:t>baseline,</w:t>
      </w:r>
      <w:r w:rsidR="0015254B">
        <w:t xml:space="preserve"> 4-month and 8-month</w:t>
      </w:r>
      <w:r>
        <w:t xml:space="preserve">. Collecting assessment surveys less frequently than every 4 months would limit our ability to assess </w:t>
      </w:r>
      <w:r w:rsidR="004126A0">
        <w:t xml:space="preserve">HIV/STI risk and PrEP uptake and adherence. The number of assessment surveys administered is the minimum required to assess any effects of the intervention and post-intervention decay. </w:t>
      </w:r>
    </w:p>
    <w:p w14:paraId="562008E5" w14:textId="77777777" w:rsidR="00CC6AB1" w:rsidRPr="000F2DF5" w:rsidRDefault="00CC6AB1" w:rsidP="00E53653">
      <w:pPr>
        <w:pStyle w:val="Heading1"/>
        <w:rPr>
          <w:rFonts w:cs="Times New Roman"/>
        </w:rPr>
      </w:pPr>
      <w:bookmarkStart w:id="13" w:name="_Toc510100287"/>
      <w:r w:rsidRPr="000F2DF5">
        <w:rPr>
          <w:rFonts w:cs="Times New Roman"/>
        </w:rPr>
        <w:t>Special Circumstances Relating to the Guidelines of 5 CFR 1320.5</w:t>
      </w:r>
      <w:bookmarkEnd w:id="13"/>
    </w:p>
    <w:p w14:paraId="26020FF6" w14:textId="77777777" w:rsidR="00CC6AB1" w:rsidRPr="00B80F52" w:rsidRDefault="00CC6AB1" w:rsidP="00F951D1"/>
    <w:p w14:paraId="382B10E2" w14:textId="77777777" w:rsidR="00CC6AB1" w:rsidRPr="00B80F52" w:rsidRDefault="00CC6AB1" w:rsidP="00F951D1">
      <w:r w:rsidRPr="00B80F52">
        <w:t>This data collection effort does not involve any special circumstances.</w:t>
      </w:r>
    </w:p>
    <w:p w14:paraId="673370A3" w14:textId="77777777" w:rsidR="00CC6AB1" w:rsidRPr="00C469CA" w:rsidRDefault="00CC6AB1" w:rsidP="00E53653">
      <w:pPr>
        <w:pStyle w:val="Heading1"/>
        <w:rPr>
          <w:rFonts w:cs="Times New Roman"/>
        </w:rPr>
      </w:pPr>
      <w:bookmarkStart w:id="14" w:name="_Toc510100288"/>
      <w:r w:rsidRPr="00C469CA">
        <w:rPr>
          <w:rFonts w:cs="Times New Roman"/>
        </w:rPr>
        <w:t>Comments in Response to the Federal Register Notice and Efforts to Consult Outside the Agency</w:t>
      </w:r>
      <w:bookmarkEnd w:id="14"/>
    </w:p>
    <w:p w14:paraId="3B750272" w14:textId="77777777" w:rsidR="00CC6AB1" w:rsidRPr="00B80F52" w:rsidRDefault="00CC6AB1" w:rsidP="00D467C4"/>
    <w:p w14:paraId="12EB921A" w14:textId="5701C288" w:rsidR="000E0DCE" w:rsidRDefault="004B7FEE" w:rsidP="00D467C4">
      <w:r w:rsidRPr="004B7FEE">
        <w:t xml:space="preserve">The </w:t>
      </w:r>
      <w:r w:rsidR="00C06462" w:rsidRPr="004B7FEE">
        <w:t>60-day</w:t>
      </w:r>
      <w:r w:rsidRPr="004B7FEE">
        <w:t xml:space="preserve"> FRN notice to solicit public comments was published on Tuesday, January 30, 2018, Volume 83, Number 20, Page 4207 (Attachment 2). One non-substantive comment was received (see </w:t>
      </w:r>
      <w:r w:rsidRPr="00CA4246">
        <w:rPr>
          <w:b/>
        </w:rPr>
        <w:t>Attachment 2a</w:t>
      </w:r>
      <w:r w:rsidRPr="004B7FEE">
        <w:t>)</w:t>
      </w:r>
      <w:r>
        <w:t xml:space="preserve">. </w:t>
      </w:r>
    </w:p>
    <w:p w14:paraId="7250BC3E" w14:textId="77777777" w:rsidR="004B7FEE" w:rsidRDefault="004B7FEE" w:rsidP="00D467C4"/>
    <w:p w14:paraId="1E529DB2" w14:textId="77777777" w:rsidR="000E0DCE" w:rsidRDefault="000E0DCE" w:rsidP="00D467C4">
      <w:r>
        <w:t>In addition, Chicago House &amp;Social Service Agency, Ann &amp; Robert H. Lurie Children’s Hospital of Chicago, and the University of Illinois at Chicago were consulted for the development of this study</w:t>
      </w:r>
      <w:r w:rsidR="00A2598E">
        <w:t xml:space="preserve"> </w:t>
      </w:r>
      <w:r w:rsidR="00A1612C">
        <w:t>in 2016 and 2017</w:t>
      </w:r>
      <w:r>
        <w:t>.</w:t>
      </w:r>
      <w:r w:rsidR="00265CD5" w:rsidRPr="00265CD5">
        <w:t xml:space="preserve"> </w:t>
      </w:r>
      <w:r w:rsidR="00CB58A9">
        <w:t xml:space="preserve">There were no unresolved issues associated with the consultation process. </w:t>
      </w:r>
    </w:p>
    <w:p w14:paraId="62788337" w14:textId="77777777" w:rsidR="00A2598E" w:rsidRDefault="00A2598E" w:rsidP="00D467C4"/>
    <w:tbl>
      <w:tblPr>
        <w:tblStyle w:val="TableGrid"/>
        <w:tblW w:w="0" w:type="auto"/>
        <w:tblLook w:val="04A0" w:firstRow="1" w:lastRow="0" w:firstColumn="1" w:lastColumn="0" w:noHBand="0" w:noVBand="1"/>
      </w:tblPr>
      <w:tblGrid>
        <w:gridCol w:w="5215"/>
        <w:gridCol w:w="4855"/>
      </w:tblGrid>
      <w:tr w:rsidR="00A2598E" w:rsidRPr="00B80F52" w14:paraId="139C5202" w14:textId="77777777" w:rsidTr="003A14FC">
        <w:tc>
          <w:tcPr>
            <w:tcW w:w="5215" w:type="dxa"/>
          </w:tcPr>
          <w:p w14:paraId="444EAEBF" w14:textId="77777777" w:rsidR="00A2598E" w:rsidRPr="00B80F52" w:rsidRDefault="00A2598E" w:rsidP="00CB58A9">
            <w:r>
              <w:t>Lisa M. Kuhns</w:t>
            </w:r>
            <w:r w:rsidRPr="00B80F52">
              <w:t>, Principal Investigator</w:t>
            </w:r>
          </w:p>
          <w:p w14:paraId="1992A018" w14:textId="77777777" w:rsidR="00A2598E" w:rsidRPr="00B80F52" w:rsidRDefault="00A2598E" w:rsidP="00CB58A9">
            <w:r>
              <w:t>Ann &amp; Robert H. Lurie Children’s Hospital of Chicago</w:t>
            </w:r>
          </w:p>
          <w:p w14:paraId="29146FDE" w14:textId="77777777" w:rsidR="00A2598E" w:rsidRPr="00B80F52" w:rsidRDefault="00A2598E" w:rsidP="00CB58A9">
            <w:r>
              <w:t>225 E. Chicago Ave., Box 161</w:t>
            </w:r>
          </w:p>
          <w:p w14:paraId="10146581" w14:textId="77777777" w:rsidR="00A2598E" w:rsidRPr="00B80F52" w:rsidRDefault="00A2598E" w:rsidP="00CB58A9">
            <w:r>
              <w:t>Chicago, IL 60611</w:t>
            </w:r>
          </w:p>
          <w:p w14:paraId="7986AEC5" w14:textId="77777777" w:rsidR="00A2598E" w:rsidRPr="00B80F52" w:rsidRDefault="00A2598E" w:rsidP="00CB58A9">
            <w:r>
              <w:t>773-303-6055</w:t>
            </w:r>
          </w:p>
          <w:p w14:paraId="3EEBC283" w14:textId="77777777" w:rsidR="00A2598E" w:rsidRPr="00B80F52" w:rsidRDefault="00A2598E" w:rsidP="00CB58A9">
            <w:r w:rsidRPr="00FA3084">
              <w:t>lkuhns@luriechildrens.org</w:t>
            </w:r>
          </w:p>
        </w:tc>
        <w:tc>
          <w:tcPr>
            <w:tcW w:w="4855" w:type="dxa"/>
          </w:tcPr>
          <w:p w14:paraId="7591FAAC" w14:textId="77777777" w:rsidR="00A2598E" w:rsidRDefault="00A2598E" w:rsidP="00CB58A9">
            <w:r>
              <w:t>Robert Garofalo</w:t>
            </w:r>
          </w:p>
          <w:p w14:paraId="7C4A8594" w14:textId="77777777" w:rsidR="00A2598E" w:rsidRPr="00B80F52" w:rsidRDefault="00A2598E" w:rsidP="00CB58A9">
            <w:r>
              <w:t>Ann &amp; Robert H. Lurie Children’s Hospital of Chicago</w:t>
            </w:r>
          </w:p>
          <w:p w14:paraId="51F36A96" w14:textId="77777777" w:rsidR="00A2598E" w:rsidRPr="00B80F52" w:rsidRDefault="00A2598E" w:rsidP="00CB58A9">
            <w:r>
              <w:t>225 E. Chicago Ave., Box 161</w:t>
            </w:r>
          </w:p>
          <w:p w14:paraId="024CE505" w14:textId="77777777" w:rsidR="00A2598E" w:rsidRPr="00B80F52" w:rsidRDefault="00A2598E" w:rsidP="00CB58A9">
            <w:r>
              <w:t>Chicago, IL 60611</w:t>
            </w:r>
          </w:p>
          <w:p w14:paraId="5AFAB334" w14:textId="77777777" w:rsidR="00A2598E" w:rsidRPr="00B80F52" w:rsidRDefault="00A2598E" w:rsidP="00CB58A9">
            <w:r>
              <w:t>312-227-6119</w:t>
            </w:r>
          </w:p>
          <w:p w14:paraId="5EB9A92F" w14:textId="77777777" w:rsidR="00A2598E" w:rsidRPr="00B80F52" w:rsidRDefault="00A2598E" w:rsidP="00CB58A9">
            <w:r w:rsidRPr="00FA3084">
              <w:t>rgarofalo@luriechildrens.org</w:t>
            </w:r>
          </w:p>
        </w:tc>
      </w:tr>
      <w:tr w:rsidR="00A2598E" w:rsidRPr="00B80F52" w14:paraId="1B4B44AB" w14:textId="77777777" w:rsidTr="003A14FC">
        <w:tc>
          <w:tcPr>
            <w:tcW w:w="5215" w:type="dxa"/>
          </w:tcPr>
          <w:p w14:paraId="6F02D9B6" w14:textId="77777777" w:rsidR="00A2598E" w:rsidRDefault="00A2598E" w:rsidP="00CB58A9">
            <w:r>
              <w:t>Judith K. Perloff, Co-PI</w:t>
            </w:r>
          </w:p>
          <w:p w14:paraId="5B6703CA" w14:textId="77777777" w:rsidR="00A2598E" w:rsidRDefault="00A2598E" w:rsidP="00CB58A9">
            <w:r>
              <w:t>Chicago House &amp; Social Service Agency</w:t>
            </w:r>
          </w:p>
          <w:p w14:paraId="1A095326" w14:textId="77777777" w:rsidR="00A2598E" w:rsidRDefault="00A2598E" w:rsidP="00CB58A9">
            <w:r>
              <w:t>1925 N Clybourn Ave., Ste. 401</w:t>
            </w:r>
          </w:p>
          <w:p w14:paraId="72C78875" w14:textId="77777777" w:rsidR="00A2598E" w:rsidRDefault="00A2598E" w:rsidP="00CB58A9">
            <w:r>
              <w:t>Chicago, IL 60614</w:t>
            </w:r>
          </w:p>
          <w:p w14:paraId="6BCADE6C" w14:textId="77777777" w:rsidR="00A2598E" w:rsidRDefault="00A2598E" w:rsidP="00CB58A9">
            <w:r>
              <w:t>773-248-5200 ext 311</w:t>
            </w:r>
          </w:p>
          <w:p w14:paraId="60C3C10E" w14:textId="77777777" w:rsidR="00A2598E" w:rsidRPr="00B80F52" w:rsidRDefault="00A2598E" w:rsidP="00CB58A9">
            <w:r>
              <w:t>jperloff@chicagohouse.org</w:t>
            </w:r>
          </w:p>
        </w:tc>
        <w:tc>
          <w:tcPr>
            <w:tcW w:w="4855" w:type="dxa"/>
          </w:tcPr>
          <w:p w14:paraId="50D21E9C" w14:textId="77777777" w:rsidR="00A2598E" w:rsidRDefault="00A2598E" w:rsidP="00CB58A9">
            <w:r>
              <w:t>Scott Ammarell</w:t>
            </w:r>
          </w:p>
          <w:p w14:paraId="27ED2F6C" w14:textId="77777777" w:rsidR="00A2598E" w:rsidRDefault="00A2598E" w:rsidP="00CB58A9">
            <w:r>
              <w:t>Chicago House &amp; Social Service Agency</w:t>
            </w:r>
          </w:p>
          <w:p w14:paraId="51411986" w14:textId="77777777" w:rsidR="00A2598E" w:rsidRDefault="00A2598E" w:rsidP="00CB58A9">
            <w:r>
              <w:t>1925 N Clybourn Ave., Ste. 401</w:t>
            </w:r>
          </w:p>
          <w:p w14:paraId="497D1AF9" w14:textId="77777777" w:rsidR="00A2598E" w:rsidRDefault="00A2598E" w:rsidP="00CB58A9">
            <w:r>
              <w:t>Chicago, IL 60614</w:t>
            </w:r>
          </w:p>
          <w:p w14:paraId="5F808E82" w14:textId="77777777" w:rsidR="00A2598E" w:rsidRDefault="00A2598E" w:rsidP="00CB58A9">
            <w:r>
              <w:t>773-248-5200 ext 202</w:t>
            </w:r>
          </w:p>
          <w:p w14:paraId="61E7F913" w14:textId="77777777" w:rsidR="00A2598E" w:rsidRPr="00B80F52" w:rsidRDefault="00A2598E" w:rsidP="00CB58A9">
            <w:r>
              <w:t>sammarell@chicagohouse.org</w:t>
            </w:r>
          </w:p>
        </w:tc>
      </w:tr>
      <w:tr w:rsidR="00A2598E" w:rsidRPr="00B80F52" w14:paraId="04BDB4D3" w14:textId="77777777" w:rsidTr="003A14FC">
        <w:tc>
          <w:tcPr>
            <w:tcW w:w="5215" w:type="dxa"/>
          </w:tcPr>
          <w:p w14:paraId="319603C7" w14:textId="77777777" w:rsidR="00A2598E" w:rsidRDefault="00A2598E" w:rsidP="00CB58A9">
            <w:r>
              <w:t>Josie L. Paul</w:t>
            </w:r>
          </w:p>
          <w:p w14:paraId="631BB0D9" w14:textId="77777777" w:rsidR="00A2598E" w:rsidRDefault="00A2598E" w:rsidP="00CB58A9">
            <w:r>
              <w:t>Chicago House &amp; Social Service Agency</w:t>
            </w:r>
          </w:p>
          <w:p w14:paraId="385C6094" w14:textId="77777777" w:rsidR="00A2598E" w:rsidRDefault="00A2598E" w:rsidP="00CB58A9">
            <w:r>
              <w:t>1925 N Clybourn Ave., Ste. 401</w:t>
            </w:r>
          </w:p>
          <w:p w14:paraId="4AF1EF3F" w14:textId="77777777" w:rsidR="00A2598E" w:rsidRDefault="00A2598E" w:rsidP="00CB58A9">
            <w:r>
              <w:t>Chicago, IL 60614</w:t>
            </w:r>
          </w:p>
          <w:p w14:paraId="3E7429CA" w14:textId="77777777" w:rsidR="00A2598E" w:rsidRDefault="00A2598E" w:rsidP="00CB58A9">
            <w:r>
              <w:t>773-248-5200 ext 317</w:t>
            </w:r>
          </w:p>
          <w:p w14:paraId="0974056D" w14:textId="77777777" w:rsidR="00A2598E" w:rsidRPr="00B80F52" w:rsidRDefault="00A2598E" w:rsidP="00CB58A9">
            <w:r>
              <w:t>jpaul@chicagohouse.org</w:t>
            </w:r>
          </w:p>
        </w:tc>
        <w:tc>
          <w:tcPr>
            <w:tcW w:w="4855" w:type="dxa"/>
          </w:tcPr>
          <w:p w14:paraId="4300CE4F" w14:textId="77777777" w:rsidR="00A0309D" w:rsidRDefault="00A0309D" w:rsidP="00A0309D">
            <w:r>
              <w:t>Anna Hotton</w:t>
            </w:r>
          </w:p>
          <w:p w14:paraId="10F790E2" w14:textId="77777777" w:rsidR="00A0309D" w:rsidRDefault="00A0309D" w:rsidP="00A0309D">
            <w:r>
              <w:t>The University of Illinois at Chicago</w:t>
            </w:r>
          </w:p>
          <w:p w14:paraId="047DDBF6" w14:textId="77777777" w:rsidR="00A0309D" w:rsidRDefault="00A0309D" w:rsidP="00A0309D">
            <w:r>
              <w:t>1603 W. Taylor St., Room 862</w:t>
            </w:r>
          </w:p>
          <w:p w14:paraId="6B6C2622" w14:textId="77777777" w:rsidR="00A0309D" w:rsidRDefault="00A0309D" w:rsidP="00A0309D">
            <w:r>
              <w:t>Chicago, IL 60612</w:t>
            </w:r>
          </w:p>
          <w:p w14:paraId="2EFFE847" w14:textId="77777777" w:rsidR="00A0309D" w:rsidRDefault="00A0309D" w:rsidP="00A0309D">
            <w:r>
              <w:t>312-996-4759</w:t>
            </w:r>
          </w:p>
          <w:p w14:paraId="2A7EC46F" w14:textId="77777777" w:rsidR="00A0309D" w:rsidRDefault="00A067FC" w:rsidP="00A0309D">
            <w:hyperlink r:id="rId9" w:history="1">
              <w:r w:rsidR="00A0309D" w:rsidRPr="001B5F49">
                <w:rPr>
                  <w:rStyle w:val="Hyperlink"/>
                </w:rPr>
                <w:t>ahotto2@uic.edu</w:t>
              </w:r>
            </w:hyperlink>
          </w:p>
          <w:p w14:paraId="5C42AB97" w14:textId="77777777" w:rsidR="00A2598E" w:rsidRPr="00B80F52" w:rsidRDefault="00A2598E" w:rsidP="00CB58A9"/>
        </w:tc>
      </w:tr>
    </w:tbl>
    <w:p w14:paraId="7CCEA484" w14:textId="77777777" w:rsidR="00A1612C" w:rsidRDefault="00A1612C" w:rsidP="00D467C4"/>
    <w:p w14:paraId="3D93B58E" w14:textId="77777777" w:rsidR="00CC6AB1" w:rsidRPr="00BD7E6F" w:rsidRDefault="00CC6AB1" w:rsidP="00E53653">
      <w:pPr>
        <w:pStyle w:val="Heading1"/>
        <w:rPr>
          <w:rFonts w:cs="Times New Roman"/>
          <w:szCs w:val="24"/>
        </w:rPr>
      </w:pPr>
      <w:bookmarkStart w:id="15" w:name="_Toc510100289"/>
      <w:r w:rsidRPr="00BD7E6F">
        <w:rPr>
          <w:rFonts w:cs="Times New Roman"/>
          <w:szCs w:val="24"/>
        </w:rPr>
        <w:t>Explanation of Any Payment or Gift to Respondents</w:t>
      </w:r>
      <w:bookmarkEnd w:id="15"/>
    </w:p>
    <w:p w14:paraId="66A8D277" w14:textId="77777777" w:rsidR="00EB0F2A" w:rsidRPr="00BD7E6F" w:rsidRDefault="00EB0F2A" w:rsidP="00EB0F2A"/>
    <w:p w14:paraId="759EFCD0" w14:textId="63F048F3" w:rsidR="00663BD2" w:rsidRPr="00BD7E6F" w:rsidRDefault="00663BD2" w:rsidP="00663BD2">
      <w:pPr>
        <w:pStyle w:val="List3"/>
        <w:ind w:left="0" w:firstLine="0"/>
        <w:rPr>
          <w:rFonts w:ascii="Times New Roman" w:hAnsi="Times New Roman"/>
          <w:color w:val="365F91" w:themeColor="accent1" w:themeShade="BF"/>
          <w:sz w:val="24"/>
          <w:szCs w:val="24"/>
        </w:rPr>
      </w:pPr>
      <w:r w:rsidRPr="00BD7E6F">
        <w:rPr>
          <w:rFonts w:ascii="Times New Roman" w:hAnsi="Times New Roman"/>
          <w:sz w:val="24"/>
          <w:szCs w:val="24"/>
        </w:rPr>
        <w:t xml:space="preserve">Tokens of appreciation for participation are an important tool used in research and are particularly important for the population in this study. This study seeks to recruit, enroll, and follow a hard-to-reach and possibly hidden population, while also asking highly sensitive questions about issues such as sexual behavior, HIV and STI status, and substance use. To enhance our ability to recruit 150 transgender women at high risk of HIV infection and retain at least 80% of that sample, we will provide participants with tokens of appreciation for their time spent completing the baseline, 4 and 8-month follow up </w:t>
      </w:r>
      <w:r w:rsidR="00340359" w:rsidRPr="00BD7E6F">
        <w:rPr>
          <w:rFonts w:ascii="Times New Roman" w:hAnsi="Times New Roman"/>
          <w:sz w:val="24"/>
          <w:szCs w:val="24"/>
        </w:rPr>
        <w:t>assessments</w:t>
      </w:r>
      <w:r w:rsidRPr="00BD7E6F">
        <w:rPr>
          <w:rFonts w:ascii="Times New Roman" w:hAnsi="Times New Roman"/>
          <w:sz w:val="24"/>
          <w:szCs w:val="24"/>
        </w:rPr>
        <w:t>.</w:t>
      </w:r>
      <w:r w:rsidRPr="00BD7E6F">
        <w:rPr>
          <w:rFonts w:ascii="Times New Roman" w:hAnsi="Times New Roman"/>
          <w:color w:val="365F91" w:themeColor="accent1" w:themeShade="BF"/>
          <w:sz w:val="24"/>
          <w:szCs w:val="24"/>
        </w:rPr>
        <w:t xml:space="preserve">  </w:t>
      </w:r>
    </w:p>
    <w:p w14:paraId="6F55B2BE" w14:textId="77777777" w:rsidR="00663BD2" w:rsidRPr="00BD7E6F" w:rsidRDefault="00663BD2" w:rsidP="00EB0F2A"/>
    <w:p w14:paraId="45B7148A" w14:textId="77777777" w:rsidR="00663BD2" w:rsidRPr="00BD7E6F" w:rsidRDefault="00663BD2" w:rsidP="00EB0F2A">
      <w:r w:rsidRPr="00BD7E6F">
        <w:t>Investigators at the site drew upon their experience working with this population and community norms to come up with the following participant token of appreciation plan:</w:t>
      </w:r>
    </w:p>
    <w:p w14:paraId="1B9BD32B" w14:textId="77777777" w:rsidR="00663BD2" w:rsidRPr="00BD7E6F" w:rsidRDefault="00663BD2" w:rsidP="00EB0F2A"/>
    <w:p w14:paraId="4400D4B7" w14:textId="23602449" w:rsidR="001C4B69" w:rsidRPr="00BD7E6F" w:rsidRDefault="001C4B69" w:rsidP="00EB0F2A">
      <w:r w:rsidRPr="00BD7E6F">
        <w:t xml:space="preserve">Participants in the TLC Intervention will be provided with a token of appreciation of $50 </w:t>
      </w:r>
      <w:r w:rsidR="00663BD2" w:rsidRPr="00BD7E6F">
        <w:t xml:space="preserve">for completing the baseline survey. Participants will also be given a token of appreciation of $50 for completing the 4-month follow up survey and $50 for completing the final 8-month follow up survey, </w:t>
      </w:r>
      <w:r w:rsidRPr="00BD7E6F">
        <w:t xml:space="preserve">for a total of $150 for </w:t>
      </w:r>
      <w:r w:rsidR="00EE18BE" w:rsidRPr="00BD7E6F">
        <w:t>all three visits</w:t>
      </w:r>
      <w:r w:rsidR="00663BD2" w:rsidRPr="00BD7E6F">
        <w:t xml:space="preserve"> (baseline, 4 and 8-month)</w:t>
      </w:r>
      <w:r w:rsidR="00EE18BE" w:rsidRPr="00BD7E6F">
        <w:t>. Finally, the subset of 20 TLC participants and 10 TLC staff member</w:t>
      </w:r>
      <w:r w:rsidR="00E159F2" w:rsidRPr="00BD7E6F">
        <w:t>s</w:t>
      </w:r>
      <w:r w:rsidR="00EE18BE" w:rsidRPr="00BD7E6F">
        <w:t xml:space="preserve"> </w:t>
      </w:r>
      <w:r w:rsidR="004860CD" w:rsidRPr="00BD7E6F">
        <w:t xml:space="preserve">who complete the 60-minute in-depth interview </w:t>
      </w:r>
      <w:r w:rsidR="00EE18BE" w:rsidRPr="00BD7E6F">
        <w:t>will be given a token of appreciation of $50 for the time and effort associated with com</w:t>
      </w:r>
      <w:r w:rsidR="004860CD" w:rsidRPr="00BD7E6F">
        <w:t>pleting that</w:t>
      </w:r>
      <w:r w:rsidR="00EE18BE" w:rsidRPr="00BD7E6F">
        <w:t xml:space="preserve"> </w:t>
      </w:r>
      <w:r w:rsidR="00663BD2" w:rsidRPr="00BD7E6F">
        <w:t>interview</w:t>
      </w:r>
      <w:r w:rsidRPr="00BD7E6F">
        <w:t>.</w:t>
      </w:r>
      <w:r w:rsidR="009557B9" w:rsidRPr="00BD7E6F">
        <w:t xml:space="preserve"> Interviews are not part of a TLC staff member’s routine responsibilities and all staff interviews will be conducted outside of regular work hours. </w:t>
      </w:r>
    </w:p>
    <w:p w14:paraId="6EED3DE1" w14:textId="77777777" w:rsidR="00DA1735" w:rsidRPr="00BD7E6F" w:rsidRDefault="00DA1735" w:rsidP="00DA1735">
      <w:pPr>
        <w:pStyle w:val="List3"/>
        <w:ind w:left="0" w:firstLine="0"/>
        <w:rPr>
          <w:rFonts w:ascii="Times New Roman" w:hAnsi="Times New Roman"/>
          <w:sz w:val="24"/>
          <w:szCs w:val="24"/>
        </w:rPr>
      </w:pPr>
    </w:p>
    <w:p w14:paraId="1E6BD2EE" w14:textId="77777777" w:rsidR="00D61BB1" w:rsidRPr="00BD7E6F" w:rsidRDefault="00DA1735" w:rsidP="00D61BB1">
      <w:r w:rsidRPr="00BD7E6F">
        <w:t xml:space="preserve">The token of appreciation amounts proposed for the </w:t>
      </w:r>
      <w:r w:rsidRPr="00BD7E6F">
        <w:rPr>
          <w:iCs/>
        </w:rPr>
        <w:t>study</w:t>
      </w:r>
      <w:r w:rsidRPr="00BD7E6F">
        <w:t xml:space="preserve"> are based on </w:t>
      </w:r>
      <w:r w:rsidR="00E159F2" w:rsidRPr="00BD7E6F">
        <w:t>the Investigators’</w:t>
      </w:r>
      <w:r w:rsidRPr="00BD7E6F">
        <w:t xml:space="preserve"> experience engaging </w:t>
      </w:r>
      <w:r w:rsidR="00E159F2" w:rsidRPr="00BD7E6F">
        <w:t>transgender women</w:t>
      </w:r>
      <w:r w:rsidRPr="00BD7E6F">
        <w:t xml:space="preserve"> in similar research projects. The token of appreciation amounts proposed for the baseline, follow-up, and </w:t>
      </w:r>
      <w:r w:rsidR="00FD7400" w:rsidRPr="00BD7E6F">
        <w:t>in-depth interview</w:t>
      </w:r>
      <w:r w:rsidRPr="00BD7E6F">
        <w:t xml:space="preserve"> sessions address the project team’s concern about data quality and burden on the respon</w:t>
      </w:r>
      <w:r w:rsidR="00FD7400" w:rsidRPr="00BD7E6F">
        <w:t>dent for completion of lengthy</w:t>
      </w:r>
      <w:r w:rsidRPr="00BD7E6F">
        <w:t xml:space="preserve"> questionnaires and in-depth personal interviews. These amounts also address the project team’s concerns about making participation equitable for </w:t>
      </w:r>
      <w:r w:rsidR="00FD7400" w:rsidRPr="00BD7E6F">
        <w:t>transgender women</w:t>
      </w:r>
      <w:r w:rsidRPr="00BD7E6F">
        <w:t xml:space="preserve"> from a range of socio-economic backgrounds. </w:t>
      </w:r>
      <w:r w:rsidR="00D61BB1" w:rsidRPr="00BD7E6F">
        <w:rPr>
          <w:rFonts w:eastAsiaTheme="minorHAnsi"/>
        </w:rPr>
        <w:t>For example, transgender women are disproportionately represented among homeless people, often as a result of estrangement from families of origin,</w:t>
      </w:r>
      <w:r w:rsidR="00CA0D43" w:rsidRPr="00BD7E6F">
        <w:rPr>
          <w:rFonts w:eastAsiaTheme="minorHAnsi"/>
          <w:vertAlign w:val="superscript"/>
        </w:rPr>
        <w:t>32</w:t>
      </w:r>
      <w:r w:rsidR="00CA0D43" w:rsidRPr="00BD7E6F">
        <w:rPr>
          <w:rFonts w:eastAsiaTheme="minorHAnsi"/>
        </w:rPr>
        <w:t xml:space="preserve"> </w:t>
      </w:r>
      <w:r w:rsidR="00EF5A7A" w:rsidRPr="00BD7E6F">
        <w:t>T</w:t>
      </w:r>
      <w:r w:rsidR="00D61BB1" w:rsidRPr="00BD7E6F">
        <w:t xml:space="preserve">ransgender women </w:t>
      </w:r>
      <w:r w:rsidR="004860CD" w:rsidRPr="00BD7E6F">
        <w:t xml:space="preserve">also </w:t>
      </w:r>
      <w:r w:rsidR="00D61BB1" w:rsidRPr="00BD7E6F">
        <w:t>experience discrimination in seeking housing.</w:t>
      </w:r>
      <w:r w:rsidR="00E70AF2" w:rsidRPr="00BD7E6F">
        <w:rPr>
          <w:vertAlign w:val="superscript"/>
        </w:rPr>
        <w:t xml:space="preserve"> </w:t>
      </w:r>
      <w:r w:rsidR="00CA0D43" w:rsidRPr="00BD7E6F">
        <w:rPr>
          <w:vertAlign w:val="superscript"/>
        </w:rPr>
        <w:t>33-36</w:t>
      </w:r>
      <w:r w:rsidR="00D61BB1" w:rsidRPr="00BD7E6F">
        <w:t xml:space="preserve"> In studies of younger transgender women in Chicago and Los Angeles, 46% reported difficulty finding a safe place to </w:t>
      </w:r>
      <w:r w:rsidR="00CA0D43" w:rsidRPr="00BD7E6F">
        <w:t>sleep</w:t>
      </w:r>
      <w:hyperlink w:anchor="_ENREF_4" w:tooltip="Garofalo, 2006 #18" w:history="1">
        <w:r w:rsidR="00CA0D43" w:rsidRPr="00BD7E6F">
          <w:rPr>
            <w:vertAlign w:val="superscript"/>
          </w:rPr>
          <w:t>5</w:t>
        </w:r>
      </w:hyperlink>
      <w:r w:rsidR="00CA0D43" w:rsidRPr="00BD7E6F">
        <w:t xml:space="preserve"> </w:t>
      </w:r>
      <w:r w:rsidR="00D61BB1" w:rsidRPr="00BD7E6F">
        <w:t>and 47% were homeless.</w:t>
      </w:r>
      <w:r w:rsidR="00CA0D43" w:rsidRPr="00BD7E6F">
        <w:rPr>
          <w:vertAlign w:val="superscript"/>
        </w:rPr>
        <w:t>37</w:t>
      </w:r>
      <w:r w:rsidR="00CA0D43" w:rsidRPr="00BD7E6F">
        <w:t xml:space="preserve"> </w:t>
      </w:r>
      <w:r w:rsidR="00CA0D43" w:rsidRPr="00BD7E6F">
        <w:rPr>
          <w:rStyle w:val="EndnoteReference"/>
        </w:rPr>
        <w:t xml:space="preserve"> </w:t>
      </w:r>
      <w:r w:rsidR="00D61BB1" w:rsidRPr="00BD7E6F">
        <w:t>With regard to employment, 63% reported having trouble finding a job.</w:t>
      </w:r>
      <w:hyperlink w:anchor="_ENREF_4" w:tooltip="Garofalo, 2006 #18" w:history="1">
        <w:r w:rsidR="00CA0D43" w:rsidRPr="00BD7E6F">
          <w:rPr>
            <w:vertAlign w:val="superscript"/>
          </w:rPr>
          <w:t>5</w:t>
        </w:r>
      </w:hyperlink>
      <w:r w:rsidR="00CA0D43" w:rsidRPr="00BD7E6F">
        <w:t xml:space="preserve">  </w:t>
      </w:r>
      <w:r w:rsidR="00D61BB1" w:rsidRPr="00BD7E6F">
        <w:t>Many transgender earn money to support themselves through sex work.</w:t>
      </w:r>
      <w:r w:rsidR="00E70AF2" w:rsidRPr="00BD7E6F">
        <w:rPr>
          <w:vertAlign w:val="superscript"/>
        </w:rPr>
        <w:t xml:space="preserve"> </w:t>
      </w:r>
      <w:r w:rsidR="00CA0D43" w:rsidRPr="00BD7E6F">
        <w:rPr>
          <w:vertAlign w:val="superscript"/>
        </w:rPr>
        <w:t>9,32,38</w:t>
      </w:r>
      <w:r w:rsidR="003E569A" w:rsidRPr="00BD7E6F">
        <w:rPr>
          <w:vertAlign w:val="superscript"/>
        </w:rPr>
        <w:t>,39</w:t>
      </w:r>
      <w:r w:rsidR="00D61BB1" w:rsidRPr="00BD7E6F">
        <w:t xml:space="preserve">  As a result, many transgender women in this already hard-to-reach population may not have adequate access to transportation and/or may have unpredictable schedules. Members of the target population reside in metropolitan Chicago, the third largest metropo</w:t>
      </w:r>
      <w:r w:rsidR="001E75C6" w:rsidRPr="00BD7E6F">
        <w:t xml:space="preserve">litan area in the United States. Within Chicago city limits, depending on participants’ economic and transportation resources, </w:t>
      </w:r>
      <w:r w:rsidR="00D61BB1" w:rsidRPr="00BD7E6F">
        <w:t xml:space="preserve">round-trip travel to Chicago House may require </w:t>
      </w:r>
      <w:r w:rsidR="00EF5A7A" w:rsidRPr="00BD7E6F">
        <w:t xml:space="preserve">several hours and </w:t>
      </w:r>
      <w:r w:rsidR="00D61BB1" w:rsidRPr="00BD7E6F">
        <w:t>multip</w:t>
      </w:r>
      <w:r w:rsidR="00EF5A7A" w:rsidRPr="00BD7E6F">
        <w:t>le bus lines</w:t>
      </w:r>
      <w:r w:rsidR="00D61BB1" w:rsidRPr="00BD7E6F">
        <w:t xml:space="preserve">. </w:t>
      </w:r>
      <w:r w:rsidR="001E75C6" w:rsidRPr="00BD7E6F">
        <w:t>Transportation to and from, and p</w:t>
      </w:r>
      <w:r w:rsidR="00D61BB1" w:rsidRPr="00BD7E6F">
        <w:t xml:space="preserve">articipation in the 60-minute surveys and interview represent a large portion of participant’s time and will require a substantial commitment.  </w:t>
      </w:r>
    </w:p>
    <w:p w14:paraId="2987C769" w14:textId="77777777" w:rsidR="00DA1735" w:rsidRDefault="00DA1735" w:rsidP="00EB0F2A"/>
    <w:p w14:paraId="58F9BD8B" w14:textId="77777777" w:rsidR="00EB0F2A" w:rsidRDefault="00EB0F2A" w:rsidP="00EB0F2A">
      <w:r>
        <w:t>Other forms of tokens of appreciation were considered, such as tokens of appreciation that reinforce health messages and healthy behaviors (e.g. educational materials, health promotion products). This study is designed to test potential health knowledge and behavioral out</w:t>
      </w:r>
      <w:r w:rsidR="001C4B69">
        <w:t>comes associated with participation in the TLC intervention</w:t>
      </w:r>
      <w:r>
        <w:t xml:space="preserve">. As such, educational materials and health promotion products risk confounding the experimental conditions of the study. </w:t>
      </w:r>
      <w:r w:rsidR="00820825">
        <w:t>The purpose of this study is to evaluate the efficacy of an intervention</w:t>
      </w:r>
      <w:r>
        <w:t xml:space="preserve">. Given that the intervention </w:t>
      </w:r>
      <w:r w:rsidR="001C4B69">
        <w:t>has a substantial health education and promotion component</w:t>
      </w:r>
      <w:r>
        <w:t xml:space="preserve">, providing similar materials as a non-cash token of appreciation </w:t>
      </w:r>
      <w:r w:rsidR="00820825">
        <w:t>would substantially confound the results of the intervention</w:t>
      </w:r>
      <w:r>
        <w:t xml:space="preserve">. </w:t>
      </w:r>
    </w:p>
    <w:p w14:paraId="7FE95263" w14:textId="77777777" w:rsidR="00EB0F2A" w:rsidRDefault="00EB0F2A" w:rsidP="00EB0F2A"/>
    <w:p w14:paraId="350A9873" w14:textId="77777777" w:rsidR="00D61BB1" w:rsidRDefault="00EB0F2A" w:rsidP="00D61BB1">
      <w:pPr>
        <w:rPr>
          <w:rFonts w:eastAsiaTheme="minorHAnsi"/>
        </w:rPr>
      </w:pPr>
      <w:r>
        <w:t xml:space="preserve">In his memorandum for the president’s management council dated January 20, 2006, the Administrator of the Office of Information and Regulatory Affairs of the Office of Management and Budget wrote, “Incentives are most appropriately used in Federal statistical surveys with hard-to-find populations or respondents whose failure to participate would jeopardize the quality of the survey data (e.g., in panel surveys experiencing high attrition), or in studies that impose exceptional burden on respondents, such as those asking highly sensitive questions…” </w:t>
      </w:r>
      <w:r w:rsidR="007B17A8" w:rsidRPr="00B04411">
        <w:t xml:space="preserve">This study seeks to recruit, enroll, and follow a hard-to-reach and possibly hidden population, while also asking highly sensitive questions about issues such as sexual behavior, HIV </w:t>
      </w:r>
      <w:r w:rsidR="007B17A8">
        <w:t xml:space="preserve">and STI status, and substance use. </w:t>
      </w:r>
      <w:r w:rsidR="007B17A8" w:rsidRPr="007B17A8">
        <w:rPr>
          <w:rFonts w:eastAsiaTheme="minorHAnsi"/>
        </w:rPr>
        <w:t xml:space="preserve">Transgender </w:t>
      </w:r>
      <w:r w:rsidR="007B17A8">
        <w:rPr>
          <w:rFonts w:eastAsiaTheme="minorHAnsi"/>
        </w:rPr>
        <w:t xml:space="preserve">women </w:t>
      </w:r>
      <w:r w:rsidR="007B17A8" w:rsidRPr="007B17A8">
        <w:rPr>
          <w:rFonts w:eastAsiaTheme="minorHAnsi"/>
        </w:rPr>
        <w:t>fall within the parameters of a hard-to-find population.  Recent population estimates of transgender adults</w:t>
      </w:r>
      <w:r w:rsidR="007B17A8" w:rsidRPr="007B17A8">
        <w:rPr>
          <w:rFonts w:eastAsiaTheme="minorHAnsi"/>
          <w:i/>
        </w:rPr>
        <w:t xml:space="preserve"> </w:t>
      </w:r>
      <w:r w:rsidR="007B17A8" w:rsidRPr="007B17A8">
        <w:rPr>
          <w:rFonts w:eastAsiaTheme="minorHAnsi"/>
        </w:rPr>
        <w:t>suggest they make up only 0.3% of th</w:t>
      </w:r>
      <w:r w:rsidR="00E70AF2">
        <w:rPr>
          <w:rFonts w:eastAsiaTheme="minorHAnsi"/>
        </w:rPr>
        <w:t>e overall population of the US</w:t>
      </w:r>
      <w:r w:rsidR="007B17A8" w:rsidRPr="007B17A8">
        <w:rPr>
          <w:rFonts w:eastAsiaTheme="minorHAnsi"/>
        </w:rPr>
        <w:t>.</w:t>
      </w:r>
      <w:r w:rsidR="00E70AF2">
        <w:rPr>
          <w:rFonts w:eastAsiaTheme="minorHAnsi"/>
          <w:vertAlign w:val="superscript"/>
        </w:rPr>
        <w:t>39</w:t>
      </w:r>
      <w:r w:rsidR="007B17A8">
        <w:rPr>
          <w:rFonts w:eastAsiaTheme="minorHAnsi"/>
        </w:rPr>
        <w:t xml:space="preserve"> </w:t>
      </w:r>
      <w:r w:rsidR="00D61BB1">
        <w:t xml:space="preserve">Because transgender women are a small, hard-to-reach population, we believe a token of appreciation will increase the attractiveness of this study to the potential participants and better engage them in the data collection </w:t>
      </w:r>
      <w:r w:rsidR="00094931">
        <w:t xml:space="preserve">process that is critical to </w:t>
      </w:r>
      <w:r w:rsidR="00D61BB1">
        <w:t xml:space="preserve">this evaluation of the TLC intervention. </w:t>
      </w:r>
    </w:p>
    <w:p w14:paraId="7287509C" w14:textId="77777777" w:rsidR="007B17A8" w:rsidRDefault="007B17A8" w:rsidP="00EB0F2A"/>
    <w:p w14:paraId="4C2C72E6" w14:textId="77777777" w:rsidR="00EB0F2A" w:rsidRDefault="00EB0F2A" w:rsidP="00EB0F2A">
      <w:r>
        <w:t xml:space="preserve">Although there has been some debate on the necessity of offering tokens of appreciation, numerous studies have shown that tokens of appreciation can significantly increase response rates and the use of modest tokens of appreciation is expected to enhance survey response rates without biasing responses. Offering tokens of appreciation is necessary to recruit minorities and historically underrepresented groups in to research. </w:t>
      </w:r>
    </w:p>
    <w:p w14:paraId="6040AFB4" w14:textId="77777777" w:rsidR="00EB0F2A" w:rsidRDefault="00EB0F2A" w:rsidP="00EB0F2A"/>
    <w:p w14:paraId="2CA1778A" w14:textId="77777777" w:rsidR="00EB0F2A" w:rsidRDefault="00EB0F2A" w:rsidP="00EB0F2A">
      <w:r>
        <w:t>In a recent study of the effects of a Spanish-language HIV risk behavior intervention for Latino MSM living in South Carolina (</w:t>
      </w:r>
      <w:r>
        <w:rPr>
          <w:lang w:val="en"/>
        </w:rPr>
        <w:t>HOLA en Grupos, OMB 0920-0942, exp. 3/31/2018),</w:t>
      </w:r>
      <w:r>
        <w:t xml:space="preserve"> offering a token of appreciation improved participation among Latino MSM. HOLA en Grupos and comparison intervention participants were given a token of appreciation of $40.00 after completing the baseline assessment and $50.00 after completing the post-intervention 6-month follow-up assessment. Participants in both study conditions were given a token of appreciation of $40.00 for each of the 4 intervention sessions they attend. </w:t>
      </w:r>
      <w:r>
        <w:rPr>
          <w:spacing w:val="-5"/>
        </w:rPr>
        <w:t xml:space="preserve">To facilitate retention, participants received $5.00 for contacting study staff to update their contact information if it changed during the study period. In total, participants who completed all activities received $250 over the intervention period. </w:t>
      </w:r>
      <w:r>
        <w:t>A meta-analysis of 95 studies published between January 1999 and April 2005 describing methods of increasing minority persons’ enrollment and retention in research studies found that remuneration enhanced retention among this group.</w:t>
      </w:r>
      <w:r w:rsidR="003E569A">
        <w:rPr>
          <w:vertAlign w:val="superscript"/>
        </w:rPr>
        <w:t>41</w:t>
      </w:r>
    </w:p>
    <w:p w14:paraId="4973B93B" w14:textId="77777777" w:rsidR="00EB0F2A" w:rsidRDefault="00EB0F2A" w:rsidP="00EB0F2A"/>
    <w:p w14:paraId="7795ECF0" w14:textId="77777777" w:rsidR="00EB0F2A" w:rsidRPr="003410C0" w:rsidRDefault="00EB0F2A" w:rsidP="00EB0F2A">
      <w:r>
        <w:t xml:space="preserve">Remuneration has been used in other HIV-related CDC data collection efforts, such as for National HIV Behavioral Surveillance (OMB 0920-0770, exp. 5/31/2014), the Transgender HIV Behavioral Survey (OMB 0920-0794, exp. 12/31/2010), and the Testing Brief Messages for Black and Latino MSM Study (OMB 0920-14SY under 0920-0840, exp. 1/31/2019), all of which included hard-to-reach populations and had a similar length of time for completing the client interview as in this proposed </w:t>
      </w:r>
      <w:r w:rsidRPr="003410C0">
        <w:t xml:space="preserve">research. In all of these other projects, tokens of appreciation were used to help increase participation rates.  </w:t>
      </w:r>
    </w:p>
    <w:p w14:paraId="4DAFB197" w14:textId="77777777" w:rsidR="00F72D05" w:rsidRPr="003410C0" w:rsidRDefault="00F72D05" w:rsidP="00D467C4"/>
    <w:p w14:paraId="683CD82D" w14:textId="77777777" w:rsidR="00B12EA3" w:rsidRPr="003410C0" w:rsidRDefault="00B12EA3" w:rsidP="00E53653">
      <w:pPr>
        <w:pStyle w:val="Heading1"/>
        <w:rPr>
          <w:rFonts w:cs="Times New Roman"/>
          <w:szCs w:val="24"/>
        </w:rPr>
      </w:pPr>
      <w:bookmarkStart w:id="16" w:name="_Toc510100290"/>
      <w:r w:rsidRPr="003410C0">
        <w:rPr>
          <w:rFonts w:cs="Times New Roman"/>
          <w:szCs w:val="24"/>
        </w:rPr>
        <w:t>Protection of the Privacy and Confidentiality of Information Provided by Respondents</w:t>
      </w:r>
      <w:bookmarkEnd w:id="16"/>
    </w:p>
    <w:p w14:paraId="013E2CE3" w14:textId="77777777" w:rsidR="007C2B6F" w:rsidRPr="003410C0" w:rsidRDefault="007C2B6F" w:rsidP="00D467C4"/>
    <w:p w14:paraId="494CC194" w14:textId="3F887163" w:rsidR="00510969" w:rsidRPr="003410C0" w:rsidRDefault="00EA2F65" w:rsidP="00510969">
      <w:r w:rsidRPr="003410C0">
        <w:t xml:space="preserve">The </w:t>
      </w:r>
      <w:r w:rsidR="006E2B22" w:rsidRPr="003410C0">
        <w:t xml:space="preserve">Privacy Officer for </w:t>
      </w:r>
      <w:r w:rsidRPr="003410C0">
        <w:t>CDC</w:t>
      </w:r>
      <w:r w:rsidR="006E2B22" w:rsidRPr="003410C0">
        <w:t xml:space="preserve">/ATSDR </w:t>
      </w:r>
      <w:r w:rsidRPr="003410C0">
        <w:t xml:space="preserve">has assessed this package for applicability of 5 U.S.C. § 552a </w:t>
      </w:r>
      <w:r w:rsidR="00510969" w:rsidRPr="003410C0">
        <w:t xml:space="preserve">and determined that the Privacy Act does apply to the overall information collection as PII is being collected.  All PII is collected </w:t>
      </w:r>
      <w:r w:rsidR="00AF2559" w:rsidRPr="003410C0">
        <w:t xml:space="preserve">to maintain and track the participants throughout the study.  Access to these data is </w:t>
      </w:r>
      <w:r w:rsidR="00510969" w:rsidRPr="003410C0">
        <w:t xml:space="preserve">restricted to specific job tasks and individuals who perform those tasks. Access to PII in study data collected for the purposes of analysis is limited to the study investigators and data manager. However, personally identifiable information (PII) will not be transmitted to the CDC or retrievable by a personal identifier. </w:t>
      </w:r>
    </w:p>
    <w:p w14:paraId="20AB1EB0" w14:textId="77777777" w:rsidR="00510969" w:rsidRPr="003410C0" w:rsidRDefault="00510969" w:rsidP="00510969"/>
    <w:p w14:paraId="3CAA0C9A" w14:textId="142B6BD2" w:rsidR="00F2401E" w:rsidRPr="003410C0" w:rsidRDefault="00F2401E" w:rsidP="00D467C4">
      <w:r w:rsidRPr="003410C0">
        <w:t>A privacy impact assessment was conducted to ensure the protections of the collected information</w:t>
      </w:r>
      <w:r w:rsidR="006E4F47" w:rsidRPr="003410C0">
        <w:t xml:space="preserve"> </w:t>
      </w:r>
      <w:r w:rsidRPr="003410C0">
        <w:t>(</w:t>
      </w:r>
      <w:r w:rsidRPr="003410C0">
        <w:rPr>
          <w:b/>
        </w:rPr>
        <w:t>Attachment 8</w:t>
      </w:r>
      <w:r w:rsidRPr="003410C0">
        <w:t>). This information collection is covered under the Privacy Act system of records notice (SORN) # 09-20-0136, “Epidemiologic Studies and Surveillance of Disease Problems. HHS/CDC”, which enables the Centers for Disease Control and Prevention (CDC) officials to collect information to better understand disease patterns in the United States, develop programs for prevention and control of health problems, and communicate new knowledge to the health community.</w:t>
      </w:r>
    </w:p>
    <w:p w14:paraId="26DCD86D" w14:textId="65C00926" w:rsidR="0016758D" w:rsidRPr="003410C0" w:rsidRDefault="0016758D" w:rsidP="00D467C4"/>
    <w:p w14:paraId="016793E2" w14:textId="28CBD3B0" w:rsidR="002B65C6" w:rsidRPr="003410C0" w:rsidRDefault="001060FC" w:rsidP="002B65C6">
      <w:r w:rsidRPr="003410C0">
        <w:t xml:space="preserve">The </w:t>
      </w:r>
      <w:r w:rsidR="001E4B0F" w:rsidRPr="003410C0">
        <w:t>awardee</w:t>
      </w:r>
      <w:r w:rsidR="006D3A34" w:rsidRPr="003410C0">
        <w:t>s</w:t>
      </w:r>
      <w:r w:rsidR="001811ED" w:rsidRPr="003410C0">
        <w:t>, Chicago</w:t>
      </w:r>
      <w:r w:rsidR="006D3A34" w:rsidRPr="003410C0">
        <w:t xml:space="preserve"> House &amp; Social Service Agency</w:t>
      </w:r>
      <w:r w:rsidRPr="003410C0">
        <w:t xml:space="preserve">, </w:t>
      </w:r>
      <w:r w:rsidR="001811ED" w:rsidRPr="003410C0">
        <w:t>Ann &amp; Robert H. Lurie Children’s Hospital of Chicago and University of Illinois at Chicago,</w:t>
      </w:r>
      <w:r w:rsidRPr="003410C0">
        <w:t xml:space="preserve"> will be </w:t>
      </w:r>
      <w:r w:rsidR="00D96A6B" w:rsidRPr="003410C0">
        <w:t xml:space="preserve">responsible for collecting all data for this study. </w:t>
      </w:r>
      <w:r w:rsidR="007C2B6F" w:rsidRPr="003410C0">
        <w:t>We will inform respondents that their responses will be kept private to the extent permitted by the law. All respondents interviewed will be informed that the information collected will not be attributable directly to the respondent and will only be discussed among members of the research team. Terms of the CDC Cooperative Agreement authorizing data collection require the grantee to maintain the privacy of all information collected. Accordingly, individuals’ data will be kept private and protected to the extent permitted by law.</w:t>
      </w:r>
      <w:r w:rsidR="002B65C6" w:rsidRPr="003410C0">
        <w:t xml:space="preserve"> We </w:t>
      </w:r>
      <w:r w:rsidR="00307F6E" w:rsidRPr="003410C0">
        <w:t xml:space="preserve">have </w:t>
      </w:r>
      <w:r w:rsidR="004B7FEE" w:rsidRPr="003410C0">
        <w:t>obtained a</w:t>
      </w:r>
      <w:r w:rsidR="002B65C6" w:rsidRPr="003410C0">
        <w:t xml:space="preserve"> Certificate of Confidentiality from the CDC to further protect the confidentiality of study participants</w:t>
      </w:r>
      <w:r w:rsidR="00307F6E" w:rsidRPr="003410C0">
        <w:t xml:space="preserve"> (</w:t>
      </w:r>
      <w:r w:rsidR="00B44058" w:rsidRPr="003410C0">
        <w:rPr>
          <w:b/>
        </w:rPr>
        <w:t>Attachment 9</w:t>
      </w:r>
      <w:r w:rsidR="00B44058" w:rsidRPr="003410C0">
        <w:t>)</w:t>
      </w:r>
      <w:r w:rsidR="002B65C6" w:rsidRPr="003410C0">
        <w:t xml:space="preserve">. </w:t>
      </w:r>
    </w:p>
    <w:p w14:paraId="7DA1071C" w14:textId="77777777" w:rsidR="007A1543" w:rsidRPr="003410C0" w:rsidRDefault="007A1543" w:rsidP="007A1543"/>
    <w:p w14:paraId="259ABE5A" w14:textId="532B53F2" w:rsidR="002C4AF1" w:rsidRPr="003410C0" w:rsidRDefault="001060FC" w:rsidP="002C4AF1">
      <w:r w:rsidRPr="003410C0">
        <w:t xml:space="preserve">As this study will collect several types of </w:t>
      </w:r>
      <w:r w:rsidR="0079384B" w:rsidRPr="003410C0">
        <w:t>sensitive</w:t>
      </w:r>
      <w:r w:rsidR="004B7FEE" w:rsidRPr="003410C0">
        <w:t xml:space="preserve"> personal</w:t>
      </w:r>
      <w:r w:rsidRPr="003410C0">
        <w:t xml:space="preserve"> information – including </w:t>
      </w:r>
      <w:r w:rsidR="00B44058" w:rsidRPr="003410C0">
        <w:t xml:space="preserve">name, phone, </w:t>
      </w:r>
      <w:r w:rsidR="009A425E" w:rsidRPr="003410C0">
        <w:t>email, address</w:t>
      </w:r>
      <w:r w:rsidR="00B44058" w:rsidRPr="003410C0">
        <w:t>, date of birth</w:t>
      </w:r>
      <w:r w:rsidR="009A425E" w:rsidRPr="003410C0">
        <w:t>, social media information,</w:t>
      </w:r>
      <w:r w:rsidR="00B44058" w:rsidRPr="003410C0">
        <w:t xml:space="preserve"> and medical notes containing </w:t>
      </w:r>
      <w:r w:rsidRPr="003410C0">
        <w:t>HIV and STI test results, PrEP use and sex behaviors – from transgender women who have sex with men, we are sensitive to the need to protect personal health information (PHI). To ensure respondents’ PHI is protected, we will take several measure</w:t>
      </w:r>
      <w:r w:rsidR="00094931" w:rsidRPr="003410C0">
        <w:t>s</w:t>
      </w:r>
      <w:r w:rsidRPr="003410C0">
        <w:t xml:space="preserve"> to separate </w:t>
      </w:r>
      <w:r w:rsidR="007F3BB8" w:rsidRPr="003410C0">
        <w:t>participant names and contact information</w:t>
      </w:r>
      <w:r w:rsidR="002C4AF1" w:rsidRPr="003410C0">
        <w:t xml:space="preserve"> from study-related data. </w:t>
      </w:r>
      <w:r w:rsidR="00B44058" w:rsidRPr="003410C0">
        <w:t xml:space="preserve">In addition, no participant names or contact information will be transmitted to CDC. All collected data will be de-identified prior to transmission. </w:t>
      </w:r>
    </w:p>
    <w:p w14:paraId="3C854768" w14:textId="77777777" w:rsidR="002C4AF1" w:rsidRPr="003410C0" w:rsidRDefault="002C4AF1" w:rsidP="002C4AF1"/>
    <w:p w14:paraId="601129E9" w14:textId="77777777" w:rsidR="002C4AF1" w:rsidRDefault="002C4AF1" w:rsidP="002C4AF1">
      <w:pPr>
        <w:rPr>
          <w:rFonts w:eastAsia="Calibri"/>
          <w:color w:val="000000"/>
        </w:rPr>
      </w:pPr>
      <w:r w:rsidRPr="003410C0">
        <w:rPr>
          <w:rFonts w:eastAsia="Calibri"/>
          <w:color w:val="000000"/>
        </w:rPr>
        <w:t xml:space="preserve">All participants will be assigned a unique identification number for the study. Each </w:t>
      </w:r>
      <w:r w:rsidR="00B90661" w:rsidRPr="003410C0">
        <w:rPr>
          <w:rFonts w:eastAsia="Calibri"/>
          <w:color w:val="000000"/>
        </w:rPr>
        <w:t>participant</w:t>
      </w:r>
      <w:r w:rsidRPr="003410C0">
        <w:rPr>
          <w:rFonts w:eastAsia="Calibri"/>
          <w:color w:val="000000"/>
        </w:rPr>
        <w:t xml:space="preserve"> will sign a consent form indicating that the data received and analyzed by CDC will not contain </w:t>
      </w:r>
      <w:r w:rsidR="0006320E" w:rsidRPr="003410C0">
        <w:rPr>
          <w:rFonts w:eastAsia="Calibri"/>
          <w:color w:val="000000"/>
        </w:rPr>
        <w:t>participant names or contact information</w:t>
      </w:r>
      <w:r w:rsidRPr="003410C0">
        <w:rPr>
          <w:rFonts w:eastAsia="Calibri"/>
          <w:color w:val="000000"/>
        </w:rPr>
        <w:t xml:space="preserve">, and each person’s data will be identified only by study participant ID. There will be three </w:t>
      </w:r>
      <w:r w:rsidR="00F15AC7" w:rsidRPr="003410C0">
        <w:rPr>
          <w:rFonts w:eastAsia="Calibri"/>
          <w:color w:val="000000"/>
        </w:rPr>
        <w:t>types of files</w:t>
      </w:r>
      <w:r w:rsidRPr="003410C0">
        <w:rPr>
          <w:rFonts w:eastAsia="Calibri"/>
          <w:color w:val="000000"/>
        </w:rPr>
        <w:t xml:space="preserve"> that contain </w:t>
      </w:r>
      <w:r w:rsidR="00A85F31" w:rsidRPr="003410C0">
        <w:rPr>
          <w:rFonts w:eastAsia="Calibri"/>
          <w:color w:val="000000"/>
        </w:rPr>
        <w:t>participant names and contact information</w:t>
      </w:r>
      <w:r w:rsidR="00B90661" w:rsidRPr="003410C0">
        <w:rPr>
          <w:rFonts w:eastAsia="Calibri"/>
          <w:color w:val="000000"/>
        </w:rPr>
        <w:t>: consent forms, locator files and attendance records</w:t>
      </w:r>
      <w:r w:rsidRPr="003410C0">
        <w:rPr>
          <w:rFonts w:eastAsia="Calibri"/>
          <w:color w:val="000000"/>
        </w:rPr>
        <w:t>. Signed consent forms will be kept separate from all other study data, in a locked cabinet away from workstations and will only be accessed in the event of a study visit, consent amendment, or an audit. Participant</w:t>
      </w:r>
      <w:r w:rsidR="00B90661" w:rsidRPr="003410C0">
        <w:rPr>
          <w:rFonts w:eastAsia="Calibri"/>
          <w:color w:val="000000"/>
        </w:rPr>
        <w:t xml:space="preserve"> contact information </w:t>
      </w:r>
      <w:r w:rsidRPr="003410C0">
        <w:rPr>
          <w:rFonts w:eastAsia="Calibri"/>
          <w:color w:val="000000"/>
        </w:rPr>
        <w:t xml:space="preserve">containing </w:t>
      </w:r>
      <w:r w:rsidR="00B90661" w:rsidRPr="003410C0">
        <w:rPr>
          <w:rFonts w:eastAsia="Calibri"/>
          <w:color w:val="000000"/>
        </w:rPr>
        <w:t>phone numbers and email address</w:t>
      </w:r>
      <w:r w:rsidRPr="003410C0">
        <w:rPr>
          <w:rFonts w:eastAsia="Calibri"/>
          <w:color w:val="000000"/>
        </w:rPr>
        <w:t xml:space="preserve"> will be kept in a locked cabinet in the research area, separate from other files. Intervention</w:t>
      </w:r>
      <w:r>
        <w:rPr>
          <w:rFonts w:eastAsia="Calibri"/>
          <w:color w:val="000000"/>
        </w:rPr>
        <w:t xml:space="preserve"> attendance records </w:t>
      </w:r>
      <w:r w:rsidR="00F15AC7">
        <w:rPr>
          <w:rFonts w:eastAsia="Calibri"/>
          <w:color w:val="000000"/>
        </w:rPr>
        <w:t xml:space="preserve">will be stored in locked file cabinets or in password protected electronic files on a secure server. </w:t>
      </w:r>
      <w:r w:rsidR="00B90661">
        <w:rPr>
          <w:rFonts w:eastAsia="Calibri"/>
          <w:color w:val="000000"/>
        </w:rPr>
        <w:t xml:space="preserve">Access to study files will be limited to study staff. </w:t>
      </w:r>
    </w:p>
    <w:p w14:paraId="0D81B447" w14:textId="77777777" w:rsidR="00B90661" w:rsidRDefault="00B90661" w:rsidP="004860CD"/>
    <w:p w14:paraId="43EDB919" w14:textId="77777777" w:rsidR="004860CD" w:rsidRDefault="00B90661" w:rsidP="004860CD">
      <w:r>
        <w:t>T</w:t>
      </w:r>
      <w:r w:rsidR="00944A6F" w:rsidRPr="00944A6F">
        <w:t>he visit tracking data base, survey data files, case rep</w:t>
      </w:r>
      <w:r>
        <w:t>ort forms</w:t>
      </w:r>
      <w:r w:rsidR="00944A6F" w:rsidRPr="00944A6F">
        <w:t xml:space="preserve"> and audio recordings and transcriptions</w:t>
      </w:r>
      <w:r>
        <w:t xml:space="preserve"> will be maintained as electronic files. Computer access will be</w:t>
      </w:r>
      <w:r w:rsidR="00944A6F" w:rsidRPr="00944A6F">
        <w:t xml:space="preserve"> pa</w:t>
      </w:r>
      <w:r>
        <w:t>ssword protected. Data files will be</w:t>
      </w:r>
      <w:r w:rsidR="00944A6F" w:rsidRPr="00944A6F">
        <w:t xml:space="preserve"> maintained in de-identified format and stored in password-protected files on secure servers.  Tracking f</w:t>
      </w:r>
      <w:r>
        <w:t>iles (i.e., linking database) will b</w:t>
      </w:r>
      <w:r w:rsidR="00944A6F" w:rsidRPr="00944A6F">
        <w:t xml:space="preserve">e maintained in a highly secure scheduling and monitoring database, REDCap, at Northwestern University.  This database is used to schedule and track study visits and accessible only to study staff; it is completely password protected.  </w:t>
      </w:r>
    </w:p>
    <w:p w14:paraId="11E2BB7E" w14:textId="77777777" w:rsidR="00944A6F" w:rsidRDefault="00944A6F" w:rsidP="004860CD"/>
    <w:p w14:paraId="423F8838" w14:textId="77777777" w:rsidR="004860CD" w:rsidRDefault="00B90661" w:rsidP="004860CD">
      <w:r>
        <w:t>Survey data will be</w:t>
      </w:r>
      <w:r w:rsidR="004860CD">
        <w:t xml:space="preserve"> captured in web-based format via Qualtrics software, which uses Transport Layer Security (TLS) Encryption for all transmitted data; all</w:t>
      </w:r>
      <w:r w:rsidR="002B65C6">
        <w:t xml:space="preserve"> data collected via Qualtrics will be</w:t>
      </w:r>
      <w:r w:rsidR="004860CD">
        <w:t xml:space="preserve"> done only by ID number</w:t>
      </w:r>
      <w:r w:rsidR="002B65C6">
        <w:t xml:space="preserve"> and not by name. Data files will be</w:t>
      </w:r>
      <w:r w:rsidR="004860CD">
        <w:t xml:space="preserve"> exported from Qualtrics and imported into SPSS database for storage and analysis on a secure server at Lurie Children’s</w:t>
      </w:r>
      <w:r>
        <w:t xml:space="preserve"> Hospital</w:t>
      </w:r>
      <w:r w:rsidR="004860CD">
        <w:t xml:space="preserve">. Only the study investigators and data manager </w:t>
      </w:r>
      <w:r w:rsidR="002B65C6">
        <w:t xml:space="preserve">will </w:t>
      </w:r>
      <w:r w:rsidR="004860CD">
        <w:t xml:space="preserve">have access to these data. </w:t>
      </w:r>
    </w:p>
    <w:p w14:paraId="1A59B612" w14:textId="77777777" w:rsidR="00F15AC7" w:rsidRDefault="00F15AC7" w:rsidP="004860CD"/>
    <w:p w14:paraId="7EAA8F53" w14:textId="77777777" w:rsidR="004860CD" w:rsidRDefault="004860CD" w:rsidP="004860CD">
      <w:r>
        <w:t>All biological specimens will be labeled with coded identifiers for processing to maintain confidentiality</w:t>
      </w:r>
      <w:r w:rsidR="0038348B">
        <w:t xml:space="preserve"> and privacy</w:t>
      </w:r>
      <w:r>
        <w:t>. Biological specimens (urine, anal swabs, blood) for HIV/STI testing will be coded and transferred by local courier for processing in external laboratories used commonly in the testing programs at Lurie Children's and Chicago House. Hair samples for assessment of tenofovir disoproxil fumarate level (aka PrEP) will be coded and transferred to the Hair Analysis Lab at University of California San Francisco (UCSF) via mail courier service. All research staff will be trained for collection of hair samples by Dr. Kuhns with guidance from the Hair A</w:t>
      </w:r>
      <w:r w:rsidR="002B65C6">
        <w:t>nalysis Lab at UCSF</w:t>
      </w:r>
      <w:r>
        <w:t xml:space="preserve">. </w:t>
      </w:r>
      <w:r w:rsidR="002B65C6">
        <w:rPr>
          <w:color w:val="000000"/>
        </w:rPr>
        <w:t xml:space="preserve">HIV/STI testing will be completed by clinical providers of Heartland Health Outreach (HHO; the medical provider for the TLC program) or by non-research staff of Chicago House under contract with Chicago Department of Health. </w:t>
      </w:r>
      <w:r>
        <w:t xml:space="preserve">Biological specimens collected under this protocol will be used for the purposes outlined herein and not for future research. </w:t>
      </w:r>
    </w:p>
    <w:p w14:paraId="70496B98" w14:textId="77777777" w:rsidR="00DE51A7" w:rsidRDefault="00DE51A7" w:rsidP="004860CD"/>
    <w:p w14:paraId="4BB19D94" w14:textId="404044D4" w:rsidR="002D7B87" w:rsidRDefault="002D7B87" w:rsidP="002D7B87">
      <w:r>
        <w:t>Only Chicago House has direct interaction with</w:t>
      </w:r>
      <w:r w:rsidR="00E2640A">
        <w:t xml:space="preserve"> study</w:t>
      </w:r>
      <w:r>
        <w:t xml:space="preserve"> participants.  As a result, coded and encrypted electronic data files, which include; program attendance records, HIV/STI screening results, Pre-exposure prophylaxis (PrEP)</w:t>
      </w:r>
      <w:r w:rsidR="00FE5A8D">
        <w:t xml:space="preserve"> medical visit information</w:t>
      </w:r>
      <w:r>
        <w:t xml:space="preserve">, survey, </w:t>
      </w:r>
      <w:r w:rsidR="00FE5A8D">
        <w:t xml:space="preserve">and </w:t>
      </w:r>
      <w:r>
        <w:t>biomarker results, are transferred from Chicago House to Lurie Children's Hospital</w:t>
      </w:r>
      <w:r w:rsidRPr="00703E3E">
        <w:t xml:space="preserve"> </w:t>
      </w:r>
      <w:r>
        <w:t xml:space="preserve">where the data are housed. Lurie's then transmits the data to the University of Chicago for analysis in a secure database </w:t>
      </w:r>
      <w:r w:rsidRPr="001C74F9">
        <w:t>for data analysis.</w:t>
      </w:r>
      <w:r>
        <w:t xml:space="preserve">   </w:t>
      </w:r>
    </w:p>
    <w:p w14:paraId="77F71E3D" w14:textId="77777777" w:rsidR="009953C2" w:rsidRDefault="009953C2" w:rsidP="009953C2"/>
    <w:p w14:paraId="7EFBAB87" w14:textId="77777777" w:rsidR="00F27A9D" w:rsidRDefault="004860CD" w:rsidP="004860CD">
      <w:r>
        <w:t>Semi-structured interview data will be collected</w:t>
      </w:r>
      <w:r w:rsidR="00DE51A7">
        <w:t xml:space="preserve"> in a de-identified format</w:t>
      </w:r>
      <w:r>
        <w:t>, data will not be linked to individual names or identifiers. The audio-recorder and audio-recordings will be password-protected to protect against breach of</w:t>
      </w:r>
      <w:r w:rsidR="002B65C6" w:rsidRPr="002B65C6">
        <w:t xml:space="preserve"> </w:t>
      </w:r>
      <w:r w:rsidR="002B65C6">
        <w:t>privacy</w:t>
      </w:r>
      <w:r>
        <w:t>. Audio-recordings will be transcribed verbatim, with the exception that any inadvertent disclosure of names or other identifying information wi</w:t>
      </w:r>
      <w:r w:rsidR="00DE51A7">
        <w:t>ll be coded or excluded</w:t>
      </w:r>
      <w:r>
        <w:t>.  Computer data files are maintained by ID number only, and are password protected and encrypted for transfer between study sites.  Audio files will be destroyed as soon as possible after transcripts are verified and no later than three years from the closure of the study protocol with the Lurie Children’s IRB.</w:t>
      </w:r>
      <w:r w:rsidR="00F27A9D">
        <w:t xml:space="preserve"> </w:t>
      </w:r>
      <w:r w:rsidR="00497580" w:rsidRPr="00497580">
        <w:rPr>
          <w:iCs/>
        </w:rPr>
        <w:t>For semi-structured interviews of TLC participa</w:t>
      </w:r>
      <w:r w:rsidR="00497580">
        <w:rPr>
          <w:iCs/>
        </w:rPr>
        <w:t>nts and staff, we have requested and received approval to waive</w:t>
      </w:r>
      <w:r w:rsidR="00497580" w:rsidRPr="00497580">
        <w:rPr>
          <w:iCs/>
        </w:rPr>
        <w:t xml:space="preserve"> documentation of informed consent under 45 CFR 46.117 (c). The request for waiver of documentation of consent is based on the fact that the interview data will be collected in a one-time visit, de-identified (not linked to an individual participant name or other identifiers), and is minimal risk. This waiver is not expected to adversely impact the rights of participants because the risks of study participation are minimal and the potential for breach of confidentiality is minimal. Participants in the semi-structured interviews will rec</w:t>
      </w:r>
      <w:r w:rsidR="00497580">
        <w:rPr>
          <w:iCs/>
        </w:rPr>
        <w:t xml:space="preserve">eive a copy of the consent form. </w:t>
      </w:r>
    </w:p>
    <w:p w14:paraId="17F05767" w14:textId="77777777" w:rsidR="002B65C6" w:rsidRDefault="002B65C6" w:rsidP="004860CD"/>
    <w:p w14:paraId="7A55B98B" w14:textId="77777777" w:rsidR="00F27A9D" w:rsidRDefault="009953C2" w:rsidP="004860CD">
      <w:r>
        <w:t>All biological specimens will be labeled with coded identifiers for processing to maintain privacy All identifying information will be destroyed at the end of study and specimens, survey and audio recordings will be retained no longer than three years</w:t>
      </w:r>
      <w:r w:rsidR="00F27A9D">
        <w:t xml:space="preserve"> from the closure of the study protocol with the Lurie Children’s IRB.</w:t>
      </w:r>
    </w:p>
    <w:p w14:paraId="45BC135D" w14:textId="77777777" w:rsidR="00F27A9D" w:rsidRDefault="00F27A9D" w:rsidP="004860CD"/>
    <w:p w14:paraId="5B3FB904" w14:textId="77777777" w:rsidR="004860CD" w:rsidRDefault="004860CD" w:rsidP="004860CD">
      <w:r>
        <w:t xml:space="preserve">Public access to the data will be provided at the completion of the study and after the dissemination of the main outcome findings. </w:t>
      </w:r>
      <w:r w:rsidR="00DE51A7">
        <w:t xml:space="preserve">Any data made publicly available after the completion of the study will be de-identified and will not be linked to participant contact information. </w:t>
      </w:r>
    </w:p>
    <w:p w14:paraId="36A9AD50" w14:textId="77777777" w:rsidR="00B12EA3" w:rsidRPr="001B2C11" w:rsidRDefault="00B12EA3" w:rsidP="00E53653">
      <w:pPr>
        <w:pStyle w:val="Heading1"/>
        <w:rPr>
          <w:rFonts w:cs="Times New Roman"/>
        </w:rPr>
      </w:pPr>
      <w:bookmarkStart w:id="17" w:name="_Toc510100291"/>
      <w:r w:rsidRPr="00C469CA">
        <w:rPr>
          <w:rFonts w:cs="Times New Roman"/>
        </w:rPr>
        <w:t>Institutional Review Board (IRB) and Justification for Sensitive Questions</w:t>
      </w:r>
      <w:bookmarkEnd w:id="17"/>
    </w:p>
    <w:p w14:paraId="266AAE41" w14:textId="77777777" w:rsidR="007C2B6F" w:rsidRPr="00B80F52" w:rsidRDefault="007C2B6F" w:rsidP="00D467C4"/>
    <w:p w14:paraId="65ABC56F" w14:textId="77777777" w:rsidR="00D312D3" w:rsidRPr="00B80F52" w:rsidRDefault="00D312D3" w:rsidP="00D467C4">
      <w:r w:rsidRPr="00B80F52">
        <w:t>IRB Approval</w:t>
      </w:r>
    </w:p>
    <w:p w14:paraId="09C21AA7" w14:textId="77777777" w:rsidR="00D312D3" w:rsidRPr="00B80F52" w:rsidRDefault="00D312D3" w:rsidP="00D467C4"/>
    <w:p w14:paraId="76853EA6" w14:textId="77777777" w:rsidR="003C3C33" w:rsidRDefault="003340FF" w:rsidP="00D467C4">
      <w:r w:rsidRPr="00B80F52">
        <w:t xml:space="preserve">This study has been reviewed and approved by the </w:t>
      </w:r>
      <w:r w:rsidR="00F27A9D">
        <w:t xml:space="preserve">Ann &amp; Robert Lurie Children’s Hospital of Chicago </w:t>
      </w:r>
      <w:r w:rsidRPr="00B80F52">
        <w:t>IRB</w:t>
      </w:r>
      <w:r w:rsidR="009951A9" w:rsidRPr="00B80F52">
        <w:t xml:space="preserve"> (</w:t>
      </w:r>
      <w:r w:rsidR="007A1543">
        <w:rPr>
          <w:b/>
        </w:rPr>
        <w:t>Attachment 6</w:t>
      </w:r>
      <w:r w:rsidR="00F27A9D">
        <w:rPr>
          <w:b/>
        </w:rPr>
        <w:t>a</w:t>
      </w:r>
      <w:r w:rsidR="009D6649" w:rsidRPr="00B80F52">
        <w:t>)</w:t>
      </w:r>
      <w:r w:rsidRPr="00B80F52">
        <w:t xml:space="preserve">. </w:t>
      </w:r>
      <w:r w:rsidR="00FF1A2F">
        <w:t>Chicago Hous</w:t>
      </w:r>
      <w:r w:rsidR="002449C1">
        <w:t xml:space="preserve">e and Social Service Agency </w:t>
      </w:r>
      <w:r w:rsidR="00A73F1B">
        <w:t>has</w:t>
      </w:r>
      <w:r w:rsidR="00AE7D61">
        <w:t xml:space="preserve"> ceded </w:t>
      </w:r>
      <w:r w:rsidR="00AE7D61" w:rsidRPr="00AE7D61">
        <w:t xml:space="preserve">responsibility for the review of research </w:t>
      </w:r>
      <w:r w:rsidR="00FF1A2F">
        <w:t>to Lurie Children’</w:t>
      </w:r>
      <w:r w:rsidR="002449C1">
        <w:t>s IRB (</w:t>
      </w:r>
      <w:r w:rsidR="002449C1" w:rsidRPr="00AE7D61">
        <w:rPr>
          <w:b/>
        </w:rPr>
        <w:t>Attachment 6b</w:t>
      </w:r>
      <w:r w:rsidR="002449C1">
        <w:t>)</w:t>
      </w:r>
      <w:r w:rsidR="00AE7D61">
        <w:t xml:space="preserve">. </w:t>
      </w:r>
      <w:r w:rsidR="00A73F1B">
        <w:t>The University of Illinois at Chicago (UIC) IRB has determined that UIC is non-engaged (</w:t>
      </w:r>
      <w:r w:rsidR="00A73F1B" w:rsidRPr="00A73F1B">
        <w:rPr>
          <w:b/>
        </w:rPr>
        <w:t>Attachment 6c</w:t>
      </w:r>
      <w:r w:rsidR="00A73F1B">
        <w:t xml:space="preserve">). </w:t>
      </w:r>
    </w:p>
    <w:p w14:paraId="70C1592B" w14:textId="77777777" w:rsidR="00AE7D61" w:rsidRDefault="00AE7D61" w:rsidP="00D467C4"/>
    <w:p w14:paraId="4486B1FE" w14:textId="77777777" w:rsidR="00AE7D61" w:rsidRDefault="00AE7D61" w:rsidP="00AE7D61">
      <w:pPr>
        <w:rPr>
          <w:iCs/>
        </w:rPr>
      </w:pPr>
      <w:r w:rsidRPr="00AE7D61">
        <w:rPr>
          <w:iCs/>
        </w:rPr>
        <w:t>For semi-structured interviews of</w:t>
      </w:r>
      <w:r>
        <w:rPr>
          <w:iCs/>
        </w:rPr>
        <w:t xml:space="preserve"> TLC participants and staff, the Lurie Children’s IRB has approved our request for</w:t>
      </w:r>
      <w:r w:rsidRPr="00AE7D61">
        <w:rPr>
          <w:iCs/>
        </w:rPr>
        <w:t xml:space="preserve"> a waiver of documentation of informed consent under 45 CFR 46.117 (c). The request for waiver of documentation of consent is based on the fact that the interview data will be collected in a one-time visit, de-identified (not linked to an individual participant name or other ide</w:t>
      </w:r>
      <w:r>
        <w:rPr>
          <w:iCs/>
        </w:rPr>
        <w:t xml:space="preserve">ntifiers), and is minimal risk.  </w:t>
      </w:r>
      <w:r w:rsidRPr="00AE7D61">
        <w:rPr>
          <w:iCs/>
        </w:rPr>
        <w:t>This waiver is not expected to adversely impact the rights of participants because the risks of study participation are minimal and the potential for breach of confidentiality is minimal. Participants in the semi-structured interviews will receive a copy of the consent form.</w:t>
      </w:r>
    </w:p>
    <w:p w14:paraId="7F96E420" w14:textId="1A6C6DAE" w:rsidR="002A569A" w:rsidRDefault="002A569A" w:rsidP="00D467C4"/>
    <w:p w14:paraId="5A6951CF" w14:textId="64E35092" w:rsidR="003C3C33" w:rsidRPr="00B80F52" w:rsidRDefault="003C3C33" w:rsidP="00D467C4">
      <w:r w:rsidRPr="00B80F52">
        <w:t>Sensitive Questions</w:t>
      </w:r>
    </w:p>
    <w:p w14:paraId="1574473F" w14:textId="77777777" w:rsidR="003C3C33" w:rsidRDefault="003C3C33" w:rsidP="00D467C4"/>
    <w:p w14:paraId="28DDF595" w14:textId="77777777" w:rsidR="007C2B6F" w:rsidRDefault="00F27A9D" w:rsidP="00D467C4">
      <w:r>
        <w:t xml:space="preserve">This is an </w:t>
      </w:r>
      <w:r w:rsidR="000436FE">
        <w:t>i</w:t>
      </w:r>
      <w:r w:rsidR="003E2D6F">
        <w:t>ntervention trial</w:t>
      </w:r>
      <w:r>
        <w:t xml:space="preserve"> to evaluate the effectiveness of an HIV prevention intervention for transgender women at high risk for HIV infection. As such, our study entails collected of sensitive HIV-related information</w:t>
      </w:r>
      <w:r w:rsidR="003340FF" w:rsidRPr="00B80F52">
        <w:t xml:space="preserve">. All study staff will be trained to provide respondents with referrals for prevention and care, such as mental health organizations, as needed. Sensitive questions will be asked to identify the </w:t>
      </w:r>
      <w:r w:rsidR="007A5A9B" w:rsidRPr="00B80F52">
        <w:t xml:space="preserve">risk level of participants. </w:t>
      </w:r>
      <w:r w:rsidR="003340FF" w:rsidRPr="00B80F52">
        <w:t xml:space="preserve">We will inform all participants that they may skip any question or stop participation at any time for any reason.  </w:t>
      </w:r>
    </w:p>
    <w:p w14:paraId="6E047AD1" w14:textId="77777777" w:rsidR="00CB58A9" w:rsidRPr="00B80F52" w:rsidRDefault="00CB58A9" w:rsidP="00D467C4"/>
    <w:p w14:paraId="3CE8913F" w14:textId="77777777" w:rsidR="00342FC2" w:rsidRDefault="00B12EA3" w:rsidP="00342FC2">
      <w:pPr>
        <w:pStyle w:val="Heading1"/>
        <w:rPr>
          <w:rFonts w:cs="Times New Roman"/>
        </w:rPr>
      </w:pPr>
      <w:bookmarkStart w:id="18" w:name="_Toc510100292"/>
      <w:r w:rsidRPr="00C469CA">
        <w:rPr>
          <w:rFonts w:cs="Times New Roman"/>
        </w:rPr>
        <w:t>Estimates of Annualized Burden Hours and Costs</w:t>
      </w:r>
      <w:bookmarkEnd w:id="18"/>
    </w:p>
    <w:p w14:paraId="4118F853" w14:textId="77777777" w:rsidR="00517979" w:rsidRDefault="00517979" w:rsidP="00EB0F2A"/>
    <w:p w14:paraId="75FB6B34" w14:textId="77777777" w:rsidR="00517979" w:rsidRPr="00124196" w:rsidRDefault="00517979" w:rsidP="00EB0F2A">
      <w:r w:rsidRPr="00EB0F2A">
        <w:rPr>
          <w:b/>
        </w:rPr>
        <w:t>12A. Estimates of Annualized Burden Hours</w:t>
      </w:r>
    </w:p>
    <w:p w14:paraId="494CAF0A" w14:textId="77777777" w:rsidR="00332F80" w:rsidRDefault="00332F80" w:rsidP="00D467C4"/>
    <w:p w14:paraId="1DE3E3EF" w14:textId="77777777" w:rsidR="00C03EF6" w:rsidRDefault="00C03EF6" w:rsidP="0004740A">
      <w:r>
        <w:t xml:space="preserve">This study will enroll 150 transgender women to participate in the intervention and assessment survey. In addition, 20 of the 150 intervention participants and 10 TLC staff will be selected to participate in a semi-structured interview. The total number of participants in the study will be 160 (150 transgender women and 10 TLC staff). </w:t>
      </w:r>
    </w:p>
    <w:p w14:paraId="4AABFE5F" w14:textId="77777777" w:rsidR="00C03EF6" w:rsidRDefault="00C03EF6" w:rsidP="0004740A"/>
    <w:p w14:paraId="434A6558" w14:textId="7F5788E0" w:rsidR="0004740A" w:rsidRPr="003410C0" w:rsidRDefault="00D842AD" w:rsidP="0004740A">
      <w:r w:rsidRPr="003410C0">
        <w:t>Transgender w</w:t>
      </w:r>
      <w:r w:rsidR="00034D74" w:rsidRPr="003410C0">
        <w:t xml:space="preserve">omen will be recruited either online through web advertisements or in-person through venue-based sampling and outreach, print advertisements, </w:t>
      </w:r>
      <w:r w:rsidR="0004740A" w:rsidRPr="003410C0">
        <w:t>recruitment at the TLC drop-in center, or word of mouth (</w:t>
      </w:r>
      <w:r w:rsidR="0004740A" w:rsidRPr="003410C0">
        <w:rPr>
          <w:b/>
        </w:rPr>
        <w:t>Attachment 3</w:t>
      </w:r>
      <w:r w:rsidR="0004740A" w:rsidRPr="003410C0">
        <w:t>). All potential participants will complete a brief screening process for eligibility (</w:t>
      </w:r>
      <w:r w:rsidR="0004740A" w:rsidRPr="003410C0">
        <w:rPr>
          <w:b/>
        </w:rPr>
        <w:t>Attachment 4a</w:t>
      </w:r>
      <w:r w:rsidR="0004740A" w:rsidRPr="003410C0">
        <w:t>) prior to consent and data collection. Eligible participants will be consented for participation (</w:t>
      </w:r>
      <w:r w:rsidR="0004740A" w:rsidRPr="003410C0">
        <w:rPr>
          <w:b/>
        </w:rPr>
        <w:t>Attachment 5a</w:t>
      </w:r>
      <w:r w:rsidR="0004740A" w:rsidRPr="003410C0">
        <w:t>) and contact information will be collected (</w:t>
      </w:r>
      <w:r w:rsidR="0004740A" w:rsidRPr="003410C0">
        <w:rPr>
          <w:b/>
        </w:rPr>
        <w:t>Attachment 4b</w:t>
      </w:r>
      <w:r w:rsidR="0004740A" w:rsidRPr="003410C0">
        <w:t xml:space="preserve">). </w:t>
      </w:r>
      <w:r w:rsidR="001803AE" w:rsidRPr="003410C0">
        <w:t>For the qualitative interview, the 30 participants (20 TLC participants and 10 TLC staff) will be selected from a pre-determined list, therefore no additional screening will be required before participants are consented for participation (</w:t>
      </w:r>
      <w:r w:rsidR="001803AE" w:rsidRPr="003410C0">
        <w:rPr>
          <w:b/>
        </w:rPr>
        <w:t>Attachment 5b</w:t>
      </w:r>
      <w:r w:rsidR="001803AE" w:rsidRPr="003410C0">
        <w:t xml:space="preserve">). </w:t>
      </w:r>
      <w:r w:rsidR="003833FE" w:rsidRPr="003410C0">
        <w:t xml:space="preserve">All recruitment and data collection activities will be carried out by grantee staff. </w:t>
      </w:r>
    </w:p>
    <w:p w14:paraId="181EAADA" w14:textId="77777777" w:rsidR="001C77A3" w:rsidRPr="003410C0" w:rsidRDefault="001C77A3" w:rsidP="00352D80"/>
    <w:p w14:paraId="6B8D246A" w14:textId="4D5D4683" w:rsidR="006A33D7" w:rsidRPr="003410C0" w:rsidRDefault="00BF172D" w:rsidP="00F951D1">
      <w:r w:rsidRPr="003410C0">
        <w:t xml:space="preserve">The </w:t>
      </w:r>
      <w:r w:rsidR="00C06462" w:rsidRPr="003410C0">
        <w:t xml:space="preserve">length of the </w:t>
      </w:r>
      <w:r w:rsidRPr="003410C0">
        <w:t xml:space="preserve">recruitment and enrollment period </w:t>
      </w:r>
      <w:r w:rsidR="0032388F" w:rsidRPr="003410C0">
        <w:t>is 18-</w:t>
      </w:r>
      <w:r w:rsidRPr="003410C0">
        <w:t>month</w:t>
      </w:r>
      <w:r w:rsidR="0032388F" w:rsidRPr="003410C0">
        <w:t>s</w:t>
      </w:r>
      <w:r w:rsidRPr="003410C0">
        <w:t xml:space="preserve">. </w:t>
      </w:r>
      <w:r w:rsidR="006A4E35" w:rsidRPr="003410C0">
        <w:t>W</w:t>
      </w:r>
      <w:r w:rsidRPr="003410C0">
        <w:t>e expect to screen 300 transgender women. Of these, we expect 50% to b</w:t>
      </w:r>
      <w:r w:rsidR="006A33D7" w:rsidRPr="003410C0">
        <w:t xml:space="preserve">e eligible and to enroll in </w:t>
      </w:r>
      <w:r w:rsidRPr="003410C0">
        <w:t xml:space="preserve">TLC.  </w:t>
      </w:r>
      <w:r w:rsidR="002F6833" w:rsidRPr="003410C0">
        <w:t>We anticipate screening will take 4 minutes (</w:t>
      </w:r>
      <w:r w:rsidR="002F6833" w:rsidRPr="003410C0">
        <w:rPr>
          <w:b/>
        </w:rPr>
        <w:t>Attachment 4a</w:t>
      </w:r>
      <w:r w:rsidR="002F6833" w:rsidRPr="003410C0">
        <w:t>) and providing contact information will take 1 minute (</w:t>
      </w:r>
      <w:r w:rsidR="002F6833" w:rsidRPr="003410C0">
        <w:rPr>
          <w:b/>
        </w:rPr>
        <w:t>Attachment 4b</w:t>
      </w:r>
      <w:r w:rsidR="002F6833" w:rsidRPr="003410C0">
        <w:t xml:space="preserve">). </w:t>
      </w:r>
      <w:r w:rsidR="0032388F" w:rsidRPr="003410C0">
        <w:t xml:space="preserve">Data collection will include 3 assessments (baseline, </w:t>
      </w:r>
      <w:r w:rsidR="00C500D1" w:rsidRPr="003410C0">
        <w:t>4- and 8-months</w:t>
      </w:r>
      <w:r w:rsidR="00943B9F" w:rsidRPr="003410C0">
        <w:t>. T</w:t>
      </w:r>
      <w:r w:rsidR="00932A54" w:rsidRPr="003410C0">
        <w:t>he assessment will</w:t>
      </w:r>
      <w:r w:rsidR="001803AE" w:rsidRPr="003410C0">
        <w:t xml:space="preserve"> take about 60 minutes </w:t>
      </w:r>
      <w:r w:rsidR="00932A54" w:rsidRPr="003410C0">
        <w:t>total to complete, and will be administered at baseline</w:t>
      </w:r>
      <w:r w:rsidR="003701E2" w:rsidRPr="003410C0">
        <w:t xml:space="preserve"> (</w:t>
      </w:r>
      <w:r w:rsidR="003701E2" w:rsidRPr="00CC4C72">
        <w:rPr>
          <w:b/>
        </w:rPr>
        <w:t>Attachment 4c</w:t>
      </w:r>
      <w:r w:rsidR="003701E2" w:rsidRPr="003410C0">
        <w:t>)</w:t>
      </w:r>
      <w:r w:rsidR="00932A54" w:rsidRPr="003410C0">
        <w:t xml:space="preserve">, 4-month and 8-month follow-ups </w:t>
      </w:r>
      <w:r w:rsidR="003701E2" w:rsidRPr="003410C0">
        <w:t>(</w:t>
      </w:r>
      <w:r w:rsidR="003701E2" w:rsidRPr="00CC4C72">
        <w:rPr>
          <w:b/>
        </w:rPr>
        <w:t>Attachment 4d</w:t>
      </w:r>
      <w:r w:rsidR="003701E2" w:rsidRPr="003410C0">
        <w:t xml:space="preserve">) </w:t>
      </w:r>
      <w:r w:rsidR="00932A54" w:rsidRPr="003410C0">
        <w:t xml:space="preserve">(3 total responses). </w:t>
      </w:r>
      <w:r w:rsidR="001803AE" w:rsidRPr="003410C0">
        <w:t xml:space="preserve">We anticipate it will take the 60 minutes to complete each of the 30 </w:t>
      </w:r>
      <w:r w:rsidR="00636E88" w:rsidRPr="003410C0">
        <w:t>in-depth interview</w:t>
      </w:r>
      <w:r w:rsidR="001803AE" w:rsidRPr="003410C0">
        <w:t>s</w:t>
      </w:r>
      <w:r w:rsidR="00636E88" w:rsidRPr="003410C0">
        <w:t xml:space="preserve"> (</w:t>
      </w:r>
      <w:r w:rsidR="00636E88" w:rsidRPr="003410C0">
        <w:rPr>
          <w:b/>
        </w:rPr>
        <w:t xml:space="preserve">Attachment </w:t>
      </w:r>
      <w:r w:rsidR="003701E2" w:rsidRPr="003410C0">
        <w:rPr>
          <w:b/>
        </w:rPr>
        <w:t>4e</w:t>
      </w:r>
      <w:r w:rsidR="001803AE" w:rsidRPr="003410C0">
        <w:t xml:space="preserve">). </w:t>
      </w:r>
      <w:r w:rsidR="00932A54" w:rsidRPr="003410C0">
        <w:t xml:space="preserve">The total number of burden hours over the </w:t>
      </w:r>
      <w:r w:rsidR="00DA1E1A" w:rsidRPr="003410C0">
        <w:t xml:space="preserve">entire </w:t>
      </w:r>
      <w:r w:rsidR="002670CF" w:rsidRPr="003410C0">
        <w:t xml:space="preserve">data collection period is </w:t>
      </w:r>
      <w:r w:rsidR="009C2741" w:rsidRPr="003410C0">
        <w:t>510</w:t>
      </w:r>
      <w:r w:rsidR="0078292A" w:rsidRPr="003410C0">
        <w:t xml:space="preserve"> </w:t>
      </w:r>
      <w:r w:rsidR="00932A54" w:rsidRPr="003410C0">
        <w:t xml:space="preserve">hours. The </w:t>
      </w:r>
      <w:r w:rsidR="002F6833" w:rsidRPr="003410C0">
        <w:t xml:space="preserve">estimated </w:t>
      </w:r>
      <w:r w:rsidR="00DA1E1A" w:rsidRPr="003410C0">
        <w:t xml:space="preserve">annualized </w:t>
      </w:r>
      <w:r w:rsidR="002F6833" w:rsidRPr="003410C0">
        <w:t xml:space="preserve">burden </w:t>
      </w:r>
      <w:r w:rsidR="00DA1E1A" w:rsidRPr="003410C0">
        <w:t>(</w:t>
      </w:r>
      <w:r w:rsidR="002F6833" w:rsidRPr="003410C0">
        <w:t>f</w:t>
      </w:r>
      <w:r w:rsidR="00DA1E1A" w:rsidRPr="003410C0">
        <w:t>or a 12-month period)</w:t>
      </w:r>
      <w:r w:rsidR="006740CA" w:rsidRPr="003410C0">
        <w:t xml:space="preserve"> is </w:t>
      </w:r>
      <w:r w:rsidR="009C2741" w:rsidRPr="003410C0">
        <w:t xml:space="preserve">255 </w:t>
      </w:r>
      <w:r w:rsidR="00932A54" w:rsidRPr="003410C0">
        <w:t xml:space="preserve">hours. Exhibits 12.1 and 12.2 </w:t>
      </w:r>
      <w:r w:rsidR="00CC55E0" w:rsidRPr="003410C0">
        <w:t xml:space="preserve">provide further details about how the estimates of annualized burden hours and costs were calculated. </w:t>
      </w:r>
      <w:r w:rsidR="00DA1E1A" w:rsidRPr="003410C0">
        <w:t xml:space="preserve"> </w:t>
      </w:r>
    </w:p>
    <w:p w14:paraId="20BAF1B1" w14:textId="77777777" w:rsidR="006A33D7" w:rsidRPr="00B80F52" w:rsidRDefault="006A33D7" w:rsidP="00F951D1"/>
    <w:p w14:paraId="3ED6DE74" w14:textId="77777777" w:rsidR="00E53653" w:rsidRPr="00B80F52" w:rsidRDefault="00E86C70" w:rsidP="00E6566E">
      <w:pPr>
        <w:pStyle w:val="Caption"/>
      </w:pPr>
      <w:bookmarkStart w:id="19" w:name="Exhibit121"/>
      <w:bookmarkStart w:id="20" w:name="_Toc462246534"/>
      <w:bookmarkEnd w:id="19"/>
      <w:r w:rsidRPr="00B80F52">
        <w:rPr>
          <w:sz w:val="24"/>
          <w:szCs w:val="24"/>
        </w:rPr>
        <w:t xml:space="preserve">Exhibit </w:t>
      </w:r>
      <w:r w:rsidR="004163FA">
        <w:rPr>
          <w:sz w:val="24"/>
          <w:szCs w:val="24"/>
        </w:rPr>
        <w:fldChar w:fldCharType="begin"/>
      </w:r>
      <w:r w:rsidR="004163FA">
        <w:rPr>
          <w:sz w:val="24"/>
          <w:szCs w:val="24"/>
        </w:rPr>
        <w:instrText xml:space="preserve"> STYLEREF 1 \s </w:instrText>
      </w:r>
      <w:r w:rsidR="004163FA">
        <w:rPr>
          <w:sz w:val="24"/>
          <w:szCs w:val="24"/>
        </w:rPr>
        <w:fldChar w:fldCharType="separate"/>
      </w:r>
      <w:r w:rsidR="0012454A">
        <w:rPr>
          <w:noProof/>
          <w:sz w:val="24"/>
          <w:szCs w:val="24"/>
        </w:rPr>
        <w:t>12</w:t>
      </w:r>
      <w:r w:rsidR="004163FA">
        <w:rPr>
          <w:sz w:val="24"/>
          <w:szCs w:val="24"/>
        </w:rPr>
        <w:fldChar w:fldCharType="end"/>
      </w:r>
      <w:r w:rsidR="004163FA">
        <w:rPr>
          <w:sz w:val="24"/>
          <w:szCs w:val="24"/>
        </w:rPr>
        <w:t>.</w:t>
      </w:r>
      <w:r w:rsidR="00517979">
        <w:rPr>
          <w:sz w:val="24"/>
          <w:szCs w:val="24"/>
        </w:rPr>
        <w:t>1</w:t>
      </w:r>
      <w:r w:rsidRPr="00B80F52">
        <w:rPr>
          <w:sz w:val="24"/>
          <w:szCs w:val="24"/>
        </w:rPr>
        <w:t xml:space="preserve">: Estimated </w:t>
      </w:r>
      <w:r w:rsidRPr="006A33D7">
        <w:rPr>
          <w:sz w:val="24"/>
          <w:szCs w:val="24"/>
        </w:rPr>
        <w:t>Annualized</w:t>
      </w:r>
      <w:r w:rsidRPr="00B80F52">
        <w:rPr>
          <w:sz w:val="24"/>
          <w:szCs w:val="24"/>
        </w:rPr>
        <w:t xml:space="preserve"> Burden Hours</w:t>
      </w:r>
      <w:bookmarkEnd w:id="20"/>
    </w:p>
    <w:p w14:paraId="5420E919" w14:textId="77777777" w:rsidR="00E53653" w:rsidRDefault="00E53653"/>
    <w:tbl>
      <w:tblPr>
        <w:tblW w:w="10260" w:type="dxa"/>
        <w:tblLayout w:type="fixed"/>
        <w:tblCellMar>
          <w:left w:w="129" w:type="dxa"/>
          <w:right w:w="129" w:type="dxa"/>
        </w:tblCellMar>
        <w:tblLook w:val="0000" w:firstRow="0" w:lastRow="0" w:firstColumn="0" w:lastColumn="0" w:noHBand="0" w:noVBand="0"/>
      </w:tblPr>
      <w:tblGrid>
        <w:gridCol w:w="1527"/>
        <w:gridCol w:w="2340"/>
        <w:gridCol w:w="1620"/>
        <w:gridCol w:w="1803"/>
        <w:gridCol w:w="1800"/>
        <w:gridCol w:w="1170"/>
      </w:tblGrid>
      <w:tr w:rsidR="008E54D3" w:rsidRPr="00B80F52" w14:paraId="2BF3958D" w14:textId="77777777" w:rsidTr="003410C0">
        <w:trPr>
          <w:cantSplit/>
          <w:tblHeader/>
        </w:trPr>
        <w:tc>
          <w:tcPr>
            <w:tcW w:w="1527" w:type="dxa"/>
            <w:tcBorders>
              <w:top w:val="single" w:sz="2" w:space="0" w:color="000000"/>
              <w:left w:val="single" w:sz="2" w:space="0" w:color="000000"/>
              <w:bottom w:val="nil"/>
              <w:right w:val="nil"/>
            </w:tcBorders>
          </w:tcPr>
          <w:p w14:paraId="0D9B3F93" w14:textId="77777777" w:rsidR="008E54D3" w:rsidRPr="003410C0" w:rsidRDefault="008E54D3" w:rsidP="002070E6">
            <w:pPr>
              <w:rPr>
                <w:b/>
              </w:rPr>
            </w:pPr>
            <w:r w:rsidRPr="003410C0">
              <w:rPr>
                <w:b/>
              </w:rPr>
              <w:t>Type of Respondent</w:t>
            </w:r>
          </w:p>
        </w:tc>
        <w:tc>
          <w:tcPr>
            <w:tcW w:w="2340" w:type="dxa"/>
            <w:tcBorders>
              <w:top w:val="single" w:sz="2" w:space="0" w:color="000000"/>
              <w:left w:val="single" w:sz="2" w:space="0" w:color="000000"/>
              <w:bottom w:val="nil"/>
              <w:right w:val="nil"/>
            </w:tcBorders>
          </w:tcPr>
          <w:p w14:paraId="17E29590" w14:textId="77777777" w:rsidR="008E54D3" w:rsidRPr="003410C0" w:rsidRDefault="008E54D3" w:rsidP="002070E6">
            <w:pPr>
              <w:rPr>
                <w:b/>
              </w:rPr>
            </w:pPr>
            <w:r w:rsidRPr="003410C0">
              <w:rPr>
                <w:b/>
              </w:rPr>
              <w:t>Form Name</w:t>
            </w:r>
          </w:p>
        </w:tc>
        <w:tc>
          <w:tcPr>
            <w:tcW w:w="1620" w:type="dxa"/>
            <w:tcBorders>
              <w:top w:val="single" w:sz="2" w:space="0" w:color="000000"/>
              <w:left w:val="single" w:sz="2" w:space="0" w:color="000000"/>
              <w:bottom w:val="nil"/>
              <w:right w:val="nil"/>
            </w:tcBorders>
          </w:tcPr>
          <w:p w14:paraId="6A9080C3" w14:textId="77777777" w:rsidR="008E54D3" w:rsidRPr="003410C0" w:rsidRDefault="008E54D3" w:rsidP="002070E6">
            <w:pPr>
              <w:rPr>
                <w:b/>
              </w:rPr>
            </w:pPr>
            <w:r w:rsidRPr="003410C0">
              <w:rPr>
                <w:b/>
              </w:rPr>
              <w:t>No. of Respondents</w:t>
            </w:r>
          </w:p>
        </w:tc>
        <w:tc>
          <w:tcPr>
            <w:tcW w:w="1803" w:type="dxa"/>
            <w:tcBorders>
              <w:top w:val="single" w:sz="2" w:space="0" w:color="000000"/>
              <w:left w:val="single" w:sz="2" w:space="0" w:color="000000"/>
              <w:bottom w:val="nil"/>
              <w:right w:val="nil"/>
            </w:tcBorders>
          </w:tcPr>
          <w:p w14:paraId="44A8B5AC" w14:textId="77777777" w:rsidR="008E54D3" w:rsidRPr="003410C0" w:rsidRDefault="008E54D3" w:rsidP="002070E6">
            <w:pPr>
              <w:rPr>
                <w:b/>
              </w:rPr>
            </w:pPr>
            <w:r w:rsidRPr="003410C0">
              <w:rPr>
                <w:b/>
              </w:rPr>
              <w:t>No. of Responses Per Respondent</w:t>
            </w:r>
          </w:p>
        </w:tc>
        <w:tc>
          <w:tcPr>
            <w:tcW w:w="1800" w:type="dxa"/>
            <w:tcBorders>
              <w:top w:val="single" w:sz="2" w:space="0" w:color="000000"/>
              <w:left w:val="single" w:sz="2" w:space="0" w:color="000000"/>
              <w:bottom w:val="nil"/>
              <w:right w:val="single" w:sz="2" w:space="0" w:color="000000"/>
            </w:tcBorders>
          </w:tcPr>
          <w:p w14:paraId="174E527E" w14:textId="77777777" w:rsidR="008E54D3" w:rsidRPr="003410C0" w:rsidRDefault="008E54D3" w:rsidP="002070E6">
            <w:pPr>
              <w:rPr>
                <w:b/>
              </w:rPr>
            </w:pPr>
            <w:r w:rsidRPr="003410C0">
              <w:rPr>
                <w:b/>
              </w:rPr>
              <w:t xml:space="preserve">Average Burden Per Response (in Hours) </w:t>
            </w:r>
          </w:p>
        </w:tc>
        <w:tc>
          <w:tcPr>
            <w:tcW w:w="1170" w:type="dxa"/>
            <w:tcBorders>
              <w:top w:val="single" w:sz="2" w:space="0" w:color="000000"/>
              <w:left w:val="single" w:sz="2" w:space="0" w:color="000000"/>
              <w:bottom w:val="nil"/>
              <w:right w:val="single" w:sz="2" w:space="0" w:color="000000"/>
            </w:tcBorders>
          </w:tcPr>
          <w:p w14:paraId="32BF586F" w14:textId="77777777" w:rsidR="008E54D3" w:rsidRPr="003410C0" w:rsidRDefault="008E54D3" w:rsidP="002070E6">
            <w:pPr>
              <w:rPr>
                <w:b/>
              </w:rPr>
            </w:pPr>
            <w:r w:rsidRPr="003410C0">
              <w:rPr>
                <w:b/>
              </w:rPr>
              <w:t xml:space="preserve">Total </w:t>
            </w:r>
          </w:p>
          <w:p w14:paraId="71B057B0" w14:textId="77777777" w:rsidR="008E54D3" w:rsidRPr="003410C0" w:rsidRDefault="008E54D3" w:rsidP="002070E6">
            <w:pPr>
              <w:rPr>
                <w:b/>
              </w:rPr>
            </w:pPr>
            <w:r w:rsidRPr="003410C0">
              <w:rPr>
                <w:b/>
              </w:rPr>
              <w:t>Burden</w:t>
            </w:r>
          </w:p>
          <w:p w14:paraId="1520F214" w14:textId="77777777" w:rsidR="008E54D3" w:rsidRPr="003410C0" w:rsidRDefault="008E54D3" w:rsidP="002070E6">
            <w:pPr>
              <w:rPr>
                <w:b/>
              </w:rPr>
            </w:pPr>
            <w:r w:rsidRPr="003410C0">
              <w:rPr>
                <w:b/>
              </w:rPr>
              <w:t>Hours</w:t>
            </w:r>
          </w:p>
        </w:tc>
      </w:tr>
      <w:tr w:rsidR="008E54D3" w:rsidRPr="00B80F52" w14:paraId="7E393D61" w14:textId="77777777" w:rsidTr="003410C0">
        <w:trPr>
          <w:cantSplit/>
        </w:trPr>
        <w:tc>
          <w:tcPr>
            <w:tcW w:w="1527" w:type="dxa"/>
            <w:tcBorders>
              <w:top w:val="single" w:sz="2" w:space="0" w:color="000000"/>
              <w:left w:val="single" w:sz="2" w:space="0" w:color="000000"/>
              <w:right w:val="nil"/>
            </w:tcBorders>
          </w:tcPr>
          <w:p w14:paraId="3ABD031C" w14:textId="77777777" w:rsidR="008E54D3" w:rsidRPr="003410C0" w:rsidRDefault="008E54D3" w:rsidP="002070E6">
            <w:pPr>
              <w:jc w:val="both"/>
            </w:pPr>
            <w:r w:rsidRPr="003410C0">
              <w:t>General Public- Adults</w:t>
            </w:r>
          </w:p>
        </w:tc>
        <w:tc>
          <w:tcPr>
            <w:tcW w:w="2340" w:type="dxa"/>
            <w:tcBorders>
              <w:top w:val="single" w:sz="2" w:space="0" w:color="000000"/>
              <w:left w:val="single" w:sz="2" w:space="0" w:color="000000"/>
              <w:bottom w:val="single" w:sz="2" w:space="0" w:color="000000"/>
              <w:right w:val="nil"/>
            </w:tcBorders>
          </w:tcPr>
          <w:p w14:paraId="002D2E8E" w14:textId="77777777" w:rsidR="008E54D3" w:rsidRPr="003410C0" w:rsidRDefault="00164960" w:rsidP="002070E6">
            <w:pPr>
              <w:ind w:left="-39" w:right="51"/>
            </w:pPr>
            <w:r w:rsidRPr="003410C0">
              <w:rPr>
                <w:iCs/>
              </w:rPr>
              <w:t>Eligibility Screener (Att. 4a)</w:t>
            </w:r>
          </w:p>
        </w:tc>
        <w:tc>
          <w:tcPr>
            <w:tcW w:w="1620" w:type="dxa"/>
            <w:tcBorders>
              <w:top w:val="single" w:sz="2" w:space="0" w:color="000000"/>
              <w:left w:val="single" w:sz="2" w:space="0" w:color="000000"/>
              <w:bottom w:val="single" w:sz="2" w:space="0" w:color="000000"/>
              <w:right w:val="nil"/>
            </w:tcBorders>
            <w:vAlign w:val="center"/>
          </w:tcPr>
          <w:p w14:paraId="605FA7D8" w14:textId="77777777" w:rsidR="008E54D3" w:rsidRPr="003410C0" w:rsidRDefault="00587435" w:rsidP="002070E6">
            <w:pPr>
              <w:jc w:val="center"/>
            </w:pPr>
            <w:r w:rsidRPr="003410C0">
              <w:t>150</w:t>
            </w:r>
          </w:p>
        </w:tc>
        <w:tc>
          <w:tcPr>
            <w:tcW w:w="1803" w:type="dxa"/>
            <w:tcBorders>
              <w:top w:val="single" w:sz="2" w:space="0" w:color="000000"/>
              <w:left w:val="single" w:sz="2" w:space="0" w:color="000000"/>
              <w:bottom w:val="single" w:sz="2" w:space="0" w:color="000000"/>
              <w:right w:val="nil"/>
            </w:tcBorders>
            <w:vAlign w:val="center"/>
          </w:tcPr>
          <w:p w14:paraId="50B6F464" w14:textId="77777777" w:rsidR="008E54D3" w:rsidRPr="003410C0" w:rsidRDefault="008E54D3" w:rsidP="002070E6">
            <w:pPr>
              <w:ind w:right="-39"/>
              <w:jc w:val="center"/>
            </w:pPr>
            <w:r w:rsidRPr="003410C0">
              <w:t>1</w:t>
            </w:r>
          </w:p>
        </w:tc>
        <w:tc>
          <w:tcPr>
            <w:tcW w:w="1800" w:type="dxa"/>
            <w:tcBorders>
              <w:top w:val="single" w:sz="2" w:space="0" w:color="000000"/>
              <w:left w:val="single" w:sz="2" w:space="0" w:color="000000"/>
              <w:bottom w:val="single" w:sz="2" w:space="0" w:color="000000"/>
              <w:right w:val="single" w:sz="2" w:space="0" w:color="000000"/>
            </w:tcBorders>
            <w:vAlign w:val="center"/>
          </w:tcPr>
          <w:p w14:paraId="15CA9046" w14:textId="77777777" w:rsidR="008E54D3" w:rsidRPr="003410C0" w:rsidRDefault="008E54D3" w:rsidP="002070E6">
            <w:pPr>
              <w:ind w:right="-39"/>
              <w:jc w:val="center"/>
            </w:pPr>
            <w:r w:rsidRPr="003410C0">
              <w:t>4/60</w:t>
            </w:r>
          </w:p>
        </w:tc>
        <w:tc>
          <w:tcPr>
            <w:tcW w:w="1170" w:type="dxa"/>
            <w:tcBorders>
              <w:top w:val="single" w:sz="2" w:space="0" w:color="000000"/>
              <w:left w:val="single" w:sz="2" w:space="0" w:color="000000"/>
              <w:bottom w:val="single" w:sz="2" w:space="0" w:color="000000"/>
              <w:right w:val="single" w:sz="2" w:space="0" w:color="000000"/>
            </w:tcBorders>
            <w:vAlign w:val="center"/>
          </w:tcPr>
          <w:p w14:paraId="170D8F25" w14:textId="77777777" w:rsidR="008E54D3" w:rsidRPr="003410C0" w:rsidRDefault="00587435" w:rsidP="002070E6">
            <w:pPr>
              <w:jc w:val="center"/>
            </w:pPr>
            <w:r w:rsidRPr="003410C0">
              <w:t>10</w:t>
            </w:r>
          </w:p>
        </w:tc>
      </w:tr>
      <w:tr w:rsidR="008E54D3" w:rsidRPr="00B80F52" w14:paraId="1EEE3E32" w14:textId="77777777" w:rsidTr="003410C0">
        <w:trPr>
          <w:cantSplit/>
        </w:trPr>
        <w:tc>
          <w:tcPr>
            <w:tcW w:w="1527" w:type="dxa"/>
            <w:tcBorders>
              <w:top w:val="single" w:sz="2" w:space="0" w:color="000000"/>
              <w:left w:val="single" w:sz="2" w:space="0" w:color="000000"/>
              <w:bottom w:val="single" w:sz="4" w:space="0" w:color="auto"/>
              <w:right w:val="nil"/>
            </w:tcBorders>
          </w:tcPr>
          <w:p w14:paraId="74F4A241" w14:textId="77777777" w:rsidR="008E54D3" w:rsidRPr="003410C0" w:rsidRDefault="008E54D3" w:rsidP="002070E6">
            <w:pPr>
              <w:jc w:val="both"/>
            </w:pPr>
            <w:r w:rsidRPr="003410C0">
              <w:t>General Public-Adults</w:t>
            </w:r>
          </w:p>
        </w:tc>
        <w:tc>
          <w:tcPr>
            <w:tcW w:w="2340" w:type="dxa"/>
            <w:tcBorders>
              <w:top w:val="single" w:sz="2" w:space="0" w:color="000000"/>
              <w:left w:val="single" w:sz="2" w:space="0" w:color="000000"/>
              <w:bottom w:val="single" w:sz="2" w:space="0" w:color="000000"/>
              <w:right w:val="nil"/>
            </w:tcBorders>
          </w:tcPr>
          <w:p w14:paraId="680186BB" w14:textId="77777777" w:rsidR="008E54D3" w:rsidRPr="003410C0" w:rsidRDefault="00164960" w:rsidP="002070E6">
            <w:pPr>
              <w:ind w:left="-39" w:right="51"/>
            </w:pPr>
            <w:r w:rsidRPr="003410C0">
              <w:t>Contact Information</w:t>
            </w:r>
            <w:r w:rsidR="008E54D3" w:rsidRPr="003410C0">
              <w:t xml:space="preserve"> (Att. 4b)</w:t>
            </w:r>
          </w:p>
        </w:tc>
        <w:tc>
          <w:tcPr>
            <w:tcW w:w="1620" w:type="dxa"/>
            <w:tcBorders>
              <w:top w:val="single" w:sz="2" w:space="0" w:color="000000"/>
              <w:left w:val="single" w:sz="2" w:space="0" w:color="000000"/>
              <w:bottom w:val="single" w:sz="2" w:space="0" w:color="000000"/>
              <w:right w:val="nil"/>
            </w:tcBorders>
            <w:vAlign w:val="center"/>
          </w:tcPr>
          <w:p w14:paraId="1D9A9C29" w14:textId="77777777" w:rsidR="008E54D3" w:rsidRPr="003410C0" w:rsidRDefault="00587435" w:rsidP="002070E6">
            <w:pPr>
              <w:jc w:val="center"/>
            </w:pPr>
            <w:r w:rsidRPr="003410C0">
              <w:t>75</w:t>
            </w:r>
          </w:p>
        </w:tc>
        <w:tc>
          <w:tcPr>
            <w:tcW w:w="1803" w:type="dxa"/>
            <w:tcBorders>
              <w:top w:val="single" w:sz="2" w:space="0" w:color="000000"/>
              <w:left w:val="single" w:sz="2" w:space="0" w:color="000000"/>
              <w:bottom w:val="single" w:sz="2" w:space="0" w:color="000000"/>
              <w:right w:val="nil"/>
            </w:tcBorders>
            <w:vAlign w:val="center"/>
          </w:tcPr>
          <w:p w14:paraId="4F659DC5" w14:textId="77777777" w:rsidR="008E54D3" w:rsidRPr="003410C0" w:rsidRDefault="008E54D3" w:rsidP="002070E6">
            <w:pPr>
              <w:ind w:right="-39"/>
              <w:jc w:val="center"/>
            </w:pPr>
            <w:r w:rsidRPr="003410C0">
              <w:t>1</w:t>
            </w:r>
          </w:p>
        </w:tc>
        <w:tc>
          <w:tcPr>
            <w:tcW w:w="1800" w:type="dxa"/>
            <w:tcBorders>
              <w:top w:val="single" w:sz="2" w:space="0" w:color="000000"/>
              <w:left w:val="single" w:sz="2" w:space="0" w:color="000000"/>
              <w:bottom w:val="single" w:sz="2" w:space="0" w:color="000000"/>
              <w:right w:val="single" w:sz="2" w:space="0" w:color="000000"/>
            </w:tcBorders>
            <w:vAlign w:val="center"/>
          </w:tcPr>
          <w:p w14:paraId="08627659" w14:textId="0E670109" w:rsidR="008E54D3" w:rsidRPr="003410C0" w:rsidRDefault="00A529C2" w:rsidP="002070E6">
            <w:pPr>
              <w:ind w:right="-39"/>
              <w:jc w:val="center"/>
            </w:pPr>
            <w:r w:rsidRPr="003410C0">
              <w:t>4</w:t>
            </w:r>
            <w:r w:rsidR="008E54D3" w:rsidRPr="003410C0">
              <w:t>/60</w:t>
            </w:r>
          </w:p>
        </w:tc>
        <w:tc>
          <w:tcPr>
            <w:tcW w:w="1170" w:type="dxa"/>
            <w:tcBorders>
              <w:top w:val="single" w:sz="2" w:space="0" w:color="000000"/>
              <w:left w:val="single" w:sz="2" w:space="0" w:color="000000"/>
              <w:bottom w:val="single" w:sz="2" w:space="0" w:color="000000"/>
              <w:right w:val="single" w:sz="2" w:space="0" w:color="000000"/>
            </w:tcBorders>
            <w:vAlign w:val="center"/>
          </w:tcPr>
          <w:p w14:paraId="4462D766" w14:textId="209F69E6" w:rsidR="008E54D3" w:rsidRPr="003410C0" w:rsidRDefault="00A529C2" w:rsidP="002070E6">
            <w:pPr>
              <w:jc w:val="center"/>
            </w:pPr>
            <w:r w:rsidRPr="003410C0">
              <w:t>5</w:t>
            </w:r>
          </w:p>
        </w:tc>
      </w:tr>
      <w:tr w:rsidR="008E54D3" w:rsidRPr="00B80F52" w14:paraId="34595FA0" w14:textId="77777777" w:rsidTr="003410C0">
        <w:trPr>
          <w:cantSplit/>
        </w:trPr>
        <w:tc>
          <w:tcPr>
            <w:tcW w:w="1527" w:type="dxa"/>
            <w:tcBorders>
              <w:top w:val="single" w:sz="2" w:space="0" w:color="000000"/>
              <w:left w:val="single" w:sz="2" w:space="0" w:color="000000"/>
              <w:bottom w:val="single" w:sz="4" w:space="0" w:color="auto"/>
              <w:right w:val="nil"/>
            </w:tcBorders>
          </w:tcPr>
          <w:p w14:paraId="34D4CB59" w14:textId="77777777" w:rsidR="008E54D3" w:rsidRPr="003410C0" w:rsidRDefault="008E54D3" w:rsidP="002070E6">
            <w:pPr>
              <w:jc w:val="both"/>
            </w:pPr>
            <w:r w:rsidRPr="003410C0">
              <w:t>General Public- Adults</w:t>
            </w:r>
          </w:p>
        </w:tc>
        <w:tc>
          <w:tcPr>
            <w:tcW w:w="2340" w:type="dxa"/>
            <w:tcBorders>
              <w:top w:val="single" w:sz="2" w:space="0" w:color="000000"/>
              <w:left w:val="single" w:sz="2" w:space="0" w:color="000000"/>
              <w:bottom w:val="single" w:sz="2" w:space="0" w:color="000000"/>
              <w:right w:val="nil"/>
            </w:tcBorders>
          </w:tcPr>
          <w:p w14:paraId="6289DE3C" w14:textId="409C07AF" w:rsidR="008E54D3" w:rsidRPr="003410C0" w:rsidRDefault="001D7BD2" w:rsidP="002070E6">
            <w:pPr>
              <w:ind w:left="-39" w:right="51"/>
            </w:pPr>
            <w:r w:rsidRPr="003410C0">
              <w:t xml:space="preserve">Baseline </w:t>
            </w:r>
            <w:r w:rsidR="00744A9F" w:rsidRPr="003410C0">
              <w:t>Assessment</w:t>
            </w:r>
            <w:r w:rsidR="008E54D3" w:rsidRPr="003410C0">
              <w:t xml:space="preserve"> (Att. 4</w:t>
            </w:r>
            <w:r w:rsidR="00744A9F" w:rsidRPr="003410C0">
              <w:t>c</w:t>
            </w:r>
            <w:r w:rsidR="008E54D3" w:rsidRPr="003410C0">
              <w:t>)</w:t>
            </w:r>
          </w:p>
        </w:tc>
        <w:tc>
          <w:tcPr>
            <w:tcW w:w="1620" w:type="dxa"/>
            <w:tcBorders>
              <w:top w:val="single" w:sz="2" w:space="0" w:color="000000"/>
              <w:left w:val="single" w:sz="2" w:space="0" w:color="000000"/>
              <w:bottom w:val="single" w:sz="4" w:space="0" w:color="auto"/>
              <w:right w:val="nil"/>
            </w:tcBorders>
            <w:vAlign w:val="center"/>
          </w:tcPr>
          <w:p w14:paraId="5E1F99E2" w14:textId="77777777" w:rsidR="008E54D3" w:rsidRPr="003410C0" w:rsidRDefault="00587435" w:rsidP="002070E6">
            <w:pPr>
              <w:jc w:val="center"/>
            </w:pPr>
            <w:r w:rsidRPr="003410C0">
              <w:t>75</w:t>
            </w:r>
          </w:p>
        </w:tc>
        <w:tc>
          <w:tcPr>
            <w:tcW w:w="1803" w:type="dxa"/>
            <w:tcBorders>
              <w:top w:val="single" w:sz="2" w:space="0" w:color="000000"/>
              <w:left w:val="single" w:sz="2" w:space="0" w:color="000000"/>
              <w:bottom w:val="single" w:sz="4" w:space="0" w:color="auto"/>
              <w:right w:val="nil"/>
            </w:tcBorders>
            <w:vAlign w:val="center"/>
          </w:tcPr>
          <w:p w14:paraId="7D5F5721" w14:textId="1EAE55CD" w:rsidR="008E54D3" w:rsidRPr="003410C0" w:rsidRDefault="001D7BD2" w:rsidP="002070E6">
            <w:pPr>
              <w:ind w:right="-39"/>
              <w:jc w:val="center"/>
            </w:pPr>
            <w:r w:rsidRPr="003410C0">
              <w:t>1</w:t>
            </w:r>
          </w:p>
        </w:tc>
        <w:tc>
          <w:tcPr>
            <w:tcW w:w="1800" w:type="dxa"/>
            <w:tcBorders>
              <w:top w:val="single" w:sz="2" w:space="0" w:color="000000"/>
              <w:left w:val="single" w:sz="2" w:space="0" w:color="000000"/>
              <w:bottom w:val="single" w:sz="4" w:space="0" w:color="auto"/>
              <w:right w:val="single" w:sz="2" w:space="0" w:color="000000"/>
            </w:tcBorders>
            <w:vAlign w:val="center"/>
          </w:tcPr>
          <w:p w14:paraId="4D9E79A2" w14:textId="26ED24BD" w:rsidR="008E54D3" w:rsidRPr="003410C0" w:rsidRDefault="002D0ED1" w:rsidP="002070E6">
            <w:pPr>
              <w:ind w:right="-39"/>
              <w:jc w:val="center"/>
            </w:pPr>
            <w:r w:rsidRPr="003410C0">
              <w:t>1</w:t>
            </w:r>
          </w:p>
        </w:tc>
        <w:tc>
          <w:tcPr>
            <w:tcW w:w="1170" w:type="dxa"/>
            <w:tcBorders>
              <w:top w:val="single" w:sz="2" w:space="0" w:color="000000"/>
              <w:left w:val="single" w:sz="2" w:space="0" w:color="000000"/>
              <w:bottom w:val="single" w:sz="4" w:space="0" w:color="auto"/>
              <w:right w:val="single" w:sz="2" w:space="0" w:color="000000"/>
            </w:tcBorders>
            <w:vAlign w:val="center"/>
          </w:tcPr>
          <w:p w14:paraId="53AD2460" w14:textId="72A72B5E" w:rsidR="008E54D3" w:rsidRPr="003410C0" w:rsidRDefault="001D7BD2" w:rsidP="002070E6">
            <w:pPr>
              <w:jc w:val="center"/>
            </w:pPr>
            <w:r w:rsidRPr="003410C0">
              <w:t>75</w:t>
            </w:r>
          </w:p>
        </w:tc>
      </w:tr>
      <w:tr w:rsidR="001D7BD2" w:rsidRPr="00B80F52" w14:paraId="14DBBBD2" w14:textId="77777777" w:rsidTr="003410C0">
        <w:trPr>
          <w:cantSplit/>
        </w:trPr>
        <w:tc>
          <w:tcPr>
            <w:tcW w:w="1527" w:type="dxa"/>
            <w:tcBorders>
              <w:top w:val="single" w:sz="2" w:space="0" w:color="000000"/>
              <w:left w:val="single" w:sz="2" w:space="0" w:color="000000"/>
              <w:bottom w:val="single" w:sz="4" w:space="0" w:color="auto"/>
              <w:right w:val="nil"/>
            </w:tcBorders>
          </w:tcPr>
          <w:p w14:paraId="53FB5A01" w14:textId="2F024AE7" w:rsidR="001D7BD2" w:rsidRPr="003410C0" w:rsidRDefault="001D7BD2" w:rsidP="002070E6">
            <w:pPr>
              <w:jc w:val="both"/>
            </w:pPr>
            <w:r w:rsidRPr="003410C0">
              <w:t>General Public-Adults</w:t>
            </w:r>
          </w:p>
        </w:tc>
        <w:tc>
          <w:tcPr>
            <w:tcW w:w="2340" w:type="dxa"/>
            <w:tcBorders>
              <w:top w:val="single" w:sz="2" w:space="0" w:color="000000"/>
              <w:left w:val="single" w:sz="2" w:space="0" w:color="000000"/>
              <w:bottom w:val="single" w:sz="2" w:space="0" w:color="000000"/>
              <w:right w:val="nil"/>
            </w:tcBorders>
          </w:tcPr>
          <w:p w14:paraId="6CB8C023" w14:textId="306E9EC3" w:rsidR="001D7BD2" w:rsidRPr="003410C0" w:rsidRDefault="001D7BD2" w:rsidP="002070E6">
            <w:pPr>
              <w:ind w:left="-39" w:right="51"/>
            </w:pPr>
            <w:r w:rsidRPr="003410C0">
              <w:t>Follow Up Assessment (Att. 4d)</w:t>
            </w:r>
          </w:p>
        </w:tc>
        <w:tc>
          <w:tcPr>
            <w:tcW w:w="1620" w:type="dxa"/>
            <w:tcBorders>
              <w:top w:val="single" w:sz="2" w:space="0" w:color="000000"/>
              <w:left w:val="single" w:sz="2" w:space="0" w:color="000000"/>
              <w:bottom w:val="single" w:sz="4" w:space="0" w:color="auto"/>
              <w:right w:val="nil"/>
            </w:tcBorders>
            <w:vAlign w:val="center"/>
          </w:tcPr>
          <w:p w14:paraId="06AFEE83" w14:textId="6D3CBA11" w:rsidR="001D7BD2" w:rsidRPr="003410C0" w:rsidRDefault="001D7BD2" w:rsidP="002070E6">
            <w:pPr>
              <w:jc w:val="center"/>
            </w:pPr>
            <w:r w:rsidRPr="003410C0">
              <w:t>75</w:t>
            </w:r>
          </w:p>
        </w:tc>
        <w:tc>
          <w:tcPr>
            <w:tcW w:w="1803" w:type="dxa"/>
            <w:tcBorders>
              <w:top w:val="single" w:sz="2" w:space="0" w:color="000000"/>
              <w:left w:val="single" w:sz="2" w:space="0" w:color="000000"/>
              <w:bottom w:val="single" w:sz="4" w:space="0" w:color="auto"/>
              <w:right w:val="nil"/>
            </w:tcBorders>
            <w:vAlign w:val="center"/>
          </w:tcPr>
          <w:p w14:paraId="265DCB5E" w14:textId="21634FC2" w:rsidR="001D7BD2" w:rsidRPr="003410C0" w:rsidRDefault="001D7BD2" w:rsidP="002070E6">
            <w:pPr>
              <w:ind w:right="-39"/>
              <w:jc w:val="center"/>
            </w:pPr>
            <w:r w:rsidRPr="003410C0">
              <w:t>2</w:t>
            </w:r>
          </w:p>
        </w:tc>
        <w:tc>
          <w:tcPr>
            <w:tcW w:w="1800" w:type="dxa"/>
            <w:tcBorders>
              <w:top w:val="single" w:sz="2" w:space="0" w:color="000000"/>
              <w:left w:val="single" w:sz="2" w:space="0" w:color="000000"/>
              <w:bottom w:val="single" w:sz="4" w:space="0" w:color="auto"/>
              <w:right w:val="single" w:sz="2" w:space="0" w:color="000000"/>
            </w:tcBorders>
            <w:vAlign w:val="center"/>
          </w:tcPr>
          <w:p w14:paraId="774F9C54" w14:textId="7BB40C34" w:rsidR="001D7BD2" w:rsidRPr="003410C0" w:rsidRDefault="001D7BD2" w:rsidP="002070E6">
            <w:pPr>
              <w:ind w:right="-39"/>
              <w:jc w:val="center"/>
            </w:pPr>
            <w:r w:rsidRPr="003410C0">
              <w:t>1</w:t>
            </w:r>
          </w:p>
        </w:tc>
        <w:tc>
          <w:tcPr>
            <w:tcW w:w="1170" w:type="dxa"/>
            <w:tcBorders>
              <w:top w:val="single" w:sz="2" w:space="0" w:color="000000"/>
              <w:left w:val="single" w:sz="2" w:space="0" w:color="000000"/>
              <w:bottom w:val="single" w:sz="4" w:space="0" w:color="auto"/>
              <w:right w:val="single" w:sz="2" w:space="0" w:color="000000"/>
            </w:tcBorders>
            <w:vAlign w:val="center"/>
          </w:tcPr>
          <w:p w14:paraId="442D31C9" w14:textId="51CC07CA" w:rsidR="001D7BD2" w:rsidRPr="003410C0" w:rsidRDefault="001D7BD2" w:rsidP="002070E6">
            <w:pPr>
              <w:jc w:val="center"/>
            </w:pPr>
            <w:r w:rsidRPr="003410C0">
              <w:t>150</w:t>
            </w:r>
          </w:p>
        </w:tc>
      </w:tr>
      <w:tr w:rsidR="008E54D3" w:rsidRPr="00B80F52" w14:paraId="38DBB11E" w14:textId="77777777" w:rsidTr="003410C0">
        <w:trPr>
          <w:cantSplit/>
          <w:trHeight w:val="512"/>
        </w:trPr>
        <w:tc>
          <w:tcPr>
            <w:tcW w:w="1527" w:type="dxa"/>
            <w:tcBorders>
              <w:top w:val="single" w:sz="2" w:space="0" w:color="000000"/>
              <w:left w:val="single" w:sz="2" w:space="0" w:color="000000"/>
              <w:bottom w:val="single" w:sz="4" w:space="0" w:color="auto"/>
              <w:right w:val="nil"/>
            </w:tcBorders>
          </w:tcPr>
          <w:p w14:paraId="63B6546A" w14:textId="77777777" w:rsidR="008E54D3" w:rsidRPr="003410C0" w:rsidRDefault="008E54D3" w:rsidP="002070E6">
            <w:pPr>
              <w:jc w:val="both"/>
            </w:pPr>
            <w:r w:rsidRPr="003410C0">
              <w:t>General Public- Adults</w:t>
            </w:r>
          </w:p>
        </w:tc>
        <w:tc>
          <w:tcPr>
            <w:tcW w:w="2340" w:type="dxa"/>
            <w:tcBorders>
              <w:top w:val="single" w:sz="2" w:space="0" w:color="000000"/>
              <w:left w:val="single" w:sz="2" w:space="0" w:color="000000"/>
              <w:bottom w:val="single" w:sz="2" w:space="0" w:color="000000"/>
              <w:right w:val="nil"/>
            </w:tcBorders>
            <w:vAlign w:val="center"/>
          </w:tcPr>
          <w:p w14:paraId="64D157CC" w14:textId="08A6394B" w:rsidR="008E54D3" w:rsidRPr="003410C0" w:rsidDel="00B76580" w:rsidRDefault="003326E3" w:rsidP="00340359">
            <w:pPr>
              <w:ind w:left="-39" w:right="51"/>
            </w:pPr>
            <w:r w:rsidRPr="003410C0">
              <w:t>Participant</w:t>
            </w:r>
            <w:r w:rsidR="00E07775" w:rsidRPr="003410C0">
              <w:t xml:space="preserve"> </w:t>
            </w:r>
            <w:r w:rsidR="00744A9F" w:rsidRPr="003410C0">
              <w:t>Interview</w:t>
            </w:r>
            <w:r w:rsidR="008E54D3" w:rsidRPr="003410C0">
              <w:t xml:space="preserve"> (Att. </w:t>
            </w:r>
            <w:r w:rsidR="00340359" w:rsidRPr="003410C0">
              <w:t>4e</w:t>
            </w:r>
            <w:r w:rsidR="008E54D3" w:rsidRPr="003410C0">
              <w:t>)</w:t>
            </w:r>
          </w:p>
        </w:tc>
        <w:tc>
          <w:tcPr>
            <w:tcW w:w="1620" w:type="dxa"/>
            <w:tcBorders>
              <w:top w:val="single" w:sz="2" w:space="0" w:color="000000"/>
              <w:left w:val="single" w:sz="2" w:space="0" w:color="000000"/>
              <w:bottom w:val="single" w:sz="2" w:space="0" w:color="000000"/>
              <w:right w:val="nil"/>
            </w:tcBorders>
            <w:vAlign w:val="center"/>
          </w:tcPr>
          <w:p w14:paraId="4E221F86" w14:textId="6BF0B7A1" w:rsidR="008E54D3" w:rsidRPr="003410C0" w:rsidDel="00B76580" w:rsidRDefault="00E07775" w:rsidP="002070E6">
            <w:pPr>
              <w:jc w:val="center"/>
            </w:pPr>
            <w:r w:rsidRPr="003410C0">
              <w:t>10</w:t>
            </w:r>
          </w:p>
        </w:tc>
        <w:tc>
          <w:tcPr>
            <w:tcW w:w="1803" w:type="dxa"/>
            <w:tcBorders>
              <w:top w:val="single" w:sz="2" w:space="0" w:color="000000"/>
              <w:left w:val="single" w:sz="2" w:space="0" w:color="000000"/>
              <w:bottom w:val="single" w:sz="2" w:space="0" w:color="000000"/>
              <w:right w:val="nil"/>
            </w:tcBorders>
            <w:vAlign w:val="center"/>
          </w:tcPr>
          <w:p w14:paraId="0E203F89" w14:textId="77777777" w:rsidR="008E54D3" w:rsidRPr="003410C0" w:rsidRDefault="002D0ED1" w:rsidP="002070E6">
            <w:pPr>
              <w:ind w:right="-39"/>
              <w:jc w:val="center"/>
            </w:pPr>
            <w:r w:rsidRPr="003410C0">
              <w:t>1</w:t>
            </w:r>
          </w:p>
        </w:tc>
        <w:tc>
          <w:tcPr>
            <w:tcW w:w="1800" w:type="dxa"/>
            <w:tcBorders>
              <w:top w:val="single" w:sz="2" w:space="0" w:color="000000"/>
              <w:left w:val="single" w:sz="2" w:space="0" w:color="000000"/>
              <w:bottom w:val="single" w:sz="2" w:space="0" w:color="000000"/>
              <w:right w:val="single" w:sz="2" w:space="0" w:color="000000"/>
            </w:tcBorders>
            <w:vAlign w:val="center"/>
          </w:tcPr>
          <w:p w14:paraId="063214CF" w14:textId="75E41C11" w:rsidR="008E54D3" w:rsidRPr="003410C0" w:rsidRDefault="008E54D3" w:rsidP="002070E6">
            <w:pPr>
              <w:ind w:right="-39"/>
              <w:jc w:val="center"/>
            </w:pPr>
            <w:r w:rsidRPr="003410C0">
              <w:t>1</w:t>
            </w:r>
          </w:p>
        </w:tc>
        <w:tc>
          <w:tcPr>
            <w:tcW w:w="1170" w:type="dxa"/>
            <w:tcBorders>
              <w:top w:val="single" w:sz="2" w:space="0" w:color="000000"/>
              <w:left w:val="single" w:sz="2" w:space="0" w:color="000000"/>
              <w:bottom w:val="single" w:sz="2" w:space="0" w:color="000000"/>
              <w:right w:val="single" w:sz="2" w:space="0" w:color="000000"/>
            </w:tcBorders>
            <w:vAlign w:val="center"/>
          </w:tcPr>
          <w:p w14:paraId="4A54F8DA" w14:textId="4B15C08B" w:rsidR="008E54D3" w:rsidRPr="003410C0" w:rsidDel="00B76580" w:rsidRDefault="00E07775" w:rsidP="002070E6">
            <w:pPr>
              <w:jc w:val="center"/>
            </w:pPr>
            <w:r w:rsidRPr="003410C0">
              <w:t>10</w:t>
            </w:r>
          </w:p>
        </w:tc>
      </w:tr>
      <w:tr w:rsidR="00E07775" w:rsidRPr="00B80F52" w14:paraId="1C8B8CC5" w14:textId="77777777" w:rsidTr="003410C0">
        <w:trPr>
          <w:cantSplit/>
          <w:trHeight w:val="512"/>
        </w:trPr>
        <w:tc>
          <w:tcPr>
            <w:tcW w:w="1527" w:type="dxa"/>
            <w:tcBorders>
              <w:top w:val="single" w:sz="2" w:space="0" w:color="000000"/>
              <w:left w:val="single" w:sz="2" w:space="0" w:color="000000"/>
              <w:bottom w:val="single" w:sz="4" w:space="0" w:color="auto"/>
              <w:right w:val="nil"/>
            </w:tcBorders>
          </w:tcPr>
          <w:p w14:paraId="6C2B4243" w14:textId="5D0D0B09" w:rsidR="00E07775" w:rsidRPr="003410C0" w:rsidRDefault="00E07775" w:rsidP="002070E6">
            <w:pPr>
              <w:jc w:val="both"/>
            </w:pPr>
            <w:r w:rsidRPr="003410C0">
              <w:t>General Public-Adults</w:t>
            </w:r>
          </w:p>
        </w:tc>
        <w:tc>
          <w:tcPr>
            <w:tcW w:w="2340" w:type="dxa"/>
            <w:tcBorders>
              <w:top w:val="single" w:sz="2" w:space="0" w:color="000000"/>
              <w:left w:val="single" w:sz="2" w:space="0" w:color="000000"/>
              <w:bottom w:val="single" w:sz="2" w:space="0" w:color="000000"/>
              <w:right w:val="nil"/>
            </w:tcBorders>
            <w:vAlign w:val="center"/>
          </w:tcPr>
          <w:p w14:paraId="5299E7C5" w14:textId="1C8884D1" w:rsidR="00E07775" w:rsidRPr="003410C0" w:rsidRDefault="00E07775" w:rsidP="003701E2">
            <w:pPr>
              <w:ind w:left="-39" w:right="51"/>
            </w:pPr>
            <w:r w:rsidRPr="003410C0">
              <w:t>Staff Interview (Att. 4</w:t>
            </w:r>
            <w:r w:rsidR="003701E2" w:rsidRPr="003410C0">
              <w:t>e</w:t>
            </w:r>
            <w:r w:rsidRPr="003410C0">
              <w:t>)</w:t>
            </w:r>
          </w:p>
        </w:tc>
        <w:tc>
          <w:tcPr>
            <w:tcW w:w="1620" w:type="dxa"/>
            <w:tcBorders>
              <w:top w:val="single" w:sz="2" w:space="0" w:color="000000"/>
              <w:left w:val="single" w:sz="2" w:space="0" w:color="000000"/>
              <w:bottom w:val="single" w:sz="2" w:space="0" w:color="000000"/>
              <w:right w:val="nil"/>
            </w:tcBorders>
            <w:vAlign w:val="center"/>
          </w:tcPr>
          <w:p w14:paraId="755D4BE7" w14:textId="5057A3B7" w:rsidR="00E07775" w:rsidRPr="003410C0" w:rsidRDefault="00E07775" w:rsidP="002070E6">
            <w:pPr>
              <w:jc w:val="center"/>
            </w:pPr>
            <w:r w:rsidRPr="003410C0">
              <w:t>5</w:t>
            </w:r>
          </w:p>
        </w:tc>
        <w:tc>
          <w:tcPr>
            <w:tcW w:w="1803" w:type="dxa"/>
            <w:tcBorders>
              <w:top w:val="single" w:sz="2" w:space="0" w:color="000000"/>
              <w:left w:val="single" w:sz="2" w:space="0" w:color="000000"/>
              <w:bottom w:val="single" w:sz="2" w:space="0" w:color="000000"/>
              <w:right w:val="nil"/>
            </w:tcBorders>
            <w:vAlign w:val="center"/>
          </w:tcPr>
          <w:p w14:paraId="1735C6DF" w14:textId="425DC783" w:rsidR="00E07775" w:rsidRPr="003410C0" w:rsidRDefault="00E07775" w:rsidP="002070E6">
            <w:pPr>
              <w:ind w:right="-39"/>
              <w:jc w:val="center"/>
            </w:pPr>
            <w:r w:rsidRPr="003410C0">
              <w:t>1</w:t>
            </w:r>
          </w:p>
        </w:tc>
        <w:tc>
          <w:tcPr>
            <w:tcW w:w="1800" w:type="dxa"/>
            <w:tcBorders>
              <w:top w:val="single" w:sz="2" w:space="0" w:color="000000"/>
              <w:left w:val="single" w:sz="2" w:space="0" w:color="000000"/>
              <w:bottom w:val="single" w:sz="2" w:space="0" w:color="000000"/>
              <w:right w:val="single" w:sz="2" w:space="0" w:color="000000"/>
            </w:tcBorders>
            <w:vAlign w:val="center"/>
          </w:tcPr>
          <w:p w14:paraId="051B067F" w14:textId="3116C399" w:rsidR="00E07775" w:rsidRPr="003410C0" w:rsidRDefault="00E07775" w:rsidP="002070E6">
            <w:pPr>
              <w:ind w:right="-39"/>
              <w:jc w:val="center"/>
            </w:pPr>
            <w:r w:rsidRPr="003410C0">
              <w:t>1</w:t>
            </w:r>
          </w:p>
        </w:tc>
        <w:tc>
          <w:tcPr>
            <w:tcW w:w="1170" w:type="dxa"/>
            <w:tcBorders>
              <w:top w:val="single" w:sz="2" w:space="0" w:color="000000"/>
              <w:left w:val="single" w:sz="2" w:space="0" w:color="000000"/>
              <w:bottom w:val="single" w:sz="2" w:space="0" w:color="000000"/>
              <w:right w:val="single" w:sz="2" w:space="0" w:color="000000"/>
            </w:tcBorders>
            <w:vAlign w:val="center"/>
          </w:tcPr>
          <w:p w14:paraId="78D4F36D" w14:textId="30F53235" w:rsidR="00E07775" w:rsidRPr="003410C0" w:rsidRDefault="00E07775" w:rsidP="002070E6">
            <w:pPr>
              <w:jc w:val="center"/>
            </w:pPr>
            <w:r w:rsidRPr="003410C0">
              <w:t>5</w:t>
            </w:r>
          </w:p>
        </w:tc>
      </w:tr>
      <w:tr w:rsidR="008E54D3" w:rsidRPr="00B80F52" w14:paraId="53754B1E" w14:textId="77777777" w:rsidTr="002070E6">
        <w:trPr>
          <w:cantSplit/>
        </w:trPr>
        <w:tc>
          <w:tcPr>
            <w:tcW w:w="9090" w:type="dxa"/>
            <w:gridSpan w:val="5"/>
            <w:tcBorders>
              <w:top w:val="single" w:sz="2" w:space="0" w:color="000000"/>
              <w:left w:val="single" w:sz="2" w:space="0" w:color="000000"/>
              <w:bottom w:val="single" w:sz="2" w:space="0" w:color="000000"/>
              <w:right w:val="single" w:sz="2" w:space="0" w:color="000000"/>
            </w:tcBorders>
          </w:tcPr>
          <w:p w14:paraId="5F269148" w14:textId="77777777" w:rsidR="008E54D3" w:rsidRPr="003410C0" w:rsidRDefault="008E54D3" w:rsidP="002070E6">
            <w:pPr>
              <w:ind w:right="224"/>
              <w:jc w:val="right"/>
              <w:rPr>
                <w:b/>
              </w:rPr>
            </w:pPr>
            <w:r w:rsidRPr="003410C0">
              <w:rPr>
                <w:b/>
              </w:rPr>
              <w:t>Total</w:t>
            </w:r>
          </w:p>
        </w:tc>
        <w:tc>
          <w:tcPr>
            <w:tcW w:w="1170" w:type="dxa"/>
            <w:tcBorders>
              <w:top w:val="single" w:sz="2" w:space="0" w:color="000000"/>
              <w:left w:val="single" w:sz="2" w:space="0" w:color="000000"/>
              <w:bottom w:val="single" w:sz="2" w:space="0" w:color="000000"/>
              <w:right w:val="single" w:sz="2" w:space="0" w:color="000000"/>
            </w:tcBorders>
            <w:vAlign w:val="center"/>
          </w:tcPr>
          <w:p w14:paraId="65A058A3" w14:textId="515A901C" w:rsidR="008E54D3" w:rsidRPr="003410C0" w:rsidRDefault="00A529C2" w:rsidP="002070E6">
            <w:pPr>
              <w:jc w:val="center"/>
              <w:rPr>
                <w:b/>
              </w:rPr>
            </w:pPr>
            <w:r w:rsidRPr="003410C0">
              <w:rPr>
                <w:b/>
              </w:rPr>
              <w:t>255</w:t>
            </w:r>
          </w:p>
        </w:tc>
      </w:tr>
    </w:tbl>
    <w:p w14:paraId="55CF98EF" w14:textId="77777777" w:rsidR="00497580" w:rsidRPr="00B80F52" w:rsidRDefault="00497580" w:rsidP="00332F80">
      <w:pPr>
        <w:rPr>
          <w:b/>
        </w:rPr>
      </w:pPr>
    </w:p>
    <w:p w14:paraId="182AFD44" w14:textId="77777777" w:rsidR="00332F80" w:rsidRPr="003410C0" w:rsidRDefault="00D16552" w:rsidP="00D16552">
      <w:pPr>
        <w:pStyle w:val="Heading2"/>
        <w:numPr>
          <w:ilvl w:val="0"/>
          <w:numId w:val="0"/>
        </w:numPr>
        <w:ind w:left="576" w:hanging="576"/>
        <w:rPr>
          <w:rFonts w:cs="Times New Roman"/>
          <w:b w:val="0"/>
          <w:szCs w:val="24"/>
        </w:rPr>
      </w:pPr>
      <w:bookmarkStart w:id="21" w:name="_Toc444867859"/>
      <w:bookmarkStart w:id="22" w:name="_Toc444883710"/>
      <w:bookmarkStart w:id="23" w:name="_Toc445385235"/>
      <w:bookmarkStart w:id="24" w:name="_Toc510100293"/>
      <w:r>
        <w:rPr>
          <w:rFonts w:cs="Times New Roman"/>
        </w:rPr>
        <w:t xml:space="preserve">12B. </w:t>
      </w:r>
      <w:r w:rsidR="00332F80" w:rsidRPr="003410C0">
        <w:rPr>
          <w:rFonts w:cs="Times New Roman"/>
          <w:szCs w:val="24"/>
        </w:rPr>
        <w:t>Estimated Annualized Burden Cost</w:t>
      </w:r>
      <w:bookmarkEnd w:id="21"/>
      <w:bookmarkEnd w:id="22"/>
      <w:bookmarkEnd w:id="23"/>
      <w:r w:rsidRPr="003410C0">
        <w:rPr>
          <w:rFonts w:cs="Times New Roman"/>
          <w:szCs w:val="24"/>
        </w:rPr>
        <w:t>s</w:t>
      </w:r>
      <w:bookmarkEnd w:id="24"/>
    </w:p>
    <w:p w14:paraId="4442D785" w14:textId="77777777" w:rsidR="00332F80" w:rsidRPr="003410C0" w:rsidRDefault="00332F80" w:rsidP="00332F80"/>
    <w:p w14:paraId="5352DD89" w14:textId="4FB403DC" w:rsidR="00332F80" w:rsidRPr="003410C0" w:rsidRDefault="00332F80" w:rsidP="00E6566E">
      <w:r w:rsidRPr="003410C0">
        <w:t xml:space="preserve">The annualized costs to the respondents are described in Exhibit </w:t>
      </w:r>
      <w:r w:rsidR="0029515C" w:rsidRPr="003410C0">
        <w:t>12</w:t>
      </w:r>
      <w:r w:rsidR="00DE4370" w:rsidRPr="003410C0">
        <w:t>.</w:t>
      </w:r>
      <w:r w:rsidR="00D42B6B" w:rsidRPr="003410C0">
        <w:t>2</w:t>
      </w:r>
      <w:r w:rsidRPr="003410C0">
        <w:t xml:space="preserve">. The United States </w:t>
      </w:r>
      <w:r w:rsidR="0029515C" w:rsidRPr="003410C0">
        <w:t>Bureau</w:t>
      </w:r>
      <w:r w:rsidRPr="003410C0">
        <w:t xml:space="preserve"> of Labor Statistics</w:t>
      </w:r>
      <w:r w:rsidR="0029515C" w:rsidRPr="003410C0">
        <w:t>’ employment and wages estimates from</w:t>
      </w:r>
      <w:r w:rsidRPr="003410C0">
        <w:t xml:space="preserve"> May, 201</w:t>
      </w:r>
      <w:r w:rsidR="00822565" w:rsidRPr="003410C0">
        <w:t>7</w:t>
      </w:r>
      <w:r w:rsidR="005D290C" w:rsidRPr="003410C0">
        <w:t xml:space="preserve"> </w:t>
      </w:r>
      <w:r w:rsidR="0029515C" w:rsidRPr="003410C0">
        <w:t>(</w:t>
      </w:r>
      <w:hyperlink r:id="rId10" w:history="1">
        <w:r w:rsidRPr="003410C0">
          <w:rPr>
            <w:rStyle w:val="Hyperlink"/>
          </w:rPr>
          <w:t>http://www.bls.gov/oes/current/oes_nat.htm</w:t>
        </w:r>
      </w:hyperlink>
      <w:r w:rsidR="00506E45" w:rsidRPr="003410C0">
        <w:t>)</w:t>
      </w:r>
      <w:r w:rsidRPr="003410C0">
        <w:rPr>
          <w:color w:val="0070C0"/>
        </w:rPr>
        <w:t xml:space="preserve"> </w:t>
      </w:r>
      <w:hyperlink w:history="1"/>
      <w:r w:rsidRPr="003410C0">
        <w:t>w</w:t>
      </w:r>
      <w:r w:rsidR="0029515C" w:rsidRPr="003410C0">
        <w:t>ere</w:t>
      </w:r>
      <w:r w:rsidRPr="003410C0">
        <w:t xml:space="preserve"> used to estimate the hourly wage rate for the general public for the purpose of this request. </w:t>
      </w:r>
      <w:r w:rsidR="00182A15" w:rsidRPr="003410C0">
        <w:t>The estimated annualized burden</w:t>
      </w:r>
      <w:r w:rsidR="0036149B" w:rsidRPr="003410C0">
        <w:t xml:space="preserve"> cost</w:t>
      </w:r>
      <w:r w:rsidR="00182A15" w:rsidRPr="003410C0">
        <w:t xml:space="preserve"> is $</w:t>
      </w:r>
      <w:r w:rsidR="009C2741" w:rsidRPr="003410C0">
        <w:t>6206.70</w:t>
      </w:r>
      <w:r w:rsidR="00182A15" w:rsidRPr="003410C0">
        <w:t>.</w:t>
      </w:r>
      <w:r w:rsidR="00943B21" w:rsidRPr="003410C0">
        <w:t xml:space="preserve"> This</w:t>
      </w:r>
      <w:r w:rsidRPr="003410C0">
        <w:t xml:space="preserve"> cost represents the total burden hours of general respondents multiplied by the average hourly wage rate ($</w:t>
      </w:r>
      <w:r w:rsidR="00822565" w:rsidRPr="003410C0">
        <w:t>24.34</w:t>
      </w:r>
      <w:r w:rsidRPr="003410C0">
        <w:t xml:space="preserve">). </w:t>
      </w:r>
    </w:p>
    <w:p w14:paraId="2D09B0E7" w14:textId="77777777" w:rsidR="00497580" w:rsidRPr="003410C0" w:rsidRDefault="00497580" w:rsidP="00497580"/>
    <w:p w14:paraId="67D4697A" w14:textId="77777777" w:rsidR="00E53653" w:rsidRPr="003410C0" w:rsidRDefault="00E53653" w:rsidP="00E6566E">
      <w:pPr>
        <w:pStyle w:val="Caption"/>
        <w:keepNext/>
        <w:rPr>
          <w:sz w:val="24"/>
          <w:szCs w:val="24"/>
        </w:rPr>
      </w:pPr>
      <w:bookmarkStart w:id="25" w:name="Exhibit122"/>
      <w:bookmarkStart w:id="26" w:name="_Toc462246535"/>
      <w:bookmarkEnd w:id="25"/>
      <w:r w:rsidRPr="003410C0">
        <w:rPr>
          <w:sz w:val="24"/>
          <w:szCs w:val="24"/>
        </w:rPr>
        <w:t xml:space="preserve">Exhibit </w:t>
      </w:r>
      <w:r w:rsidR="004163FA" w:rsidRPr="003410C0">
        <w:rPr>
          <w:sz w:val="24"/>
          <w:szCs w:val="24"/>
        </w:rPr>
        <w:fldChar w:fldCharType="begin"/>
      </w:r>
      <w:r w:rsidR="004163FA" w:rsidRPr="003410C0">
        <w:rPr>
          <w:sz w:val="24"/>
          <w:szCs w:val="24"/>
        </w:rPr>
        <w:instrText xml:space="preserve"> STYLEREF 1 \s </w:instrText>
      </w:r>
      <w:r w:rsidR="004163FA" w:rsidRPr="003410C0">
        <w:rPr>
          <w:sz w:val="24"/>
          <w:szCs w:val="24"/>
        </w:rPr>
        <w:fldChar w:fldCharType="separate"/>
      </w:r>
      <w:r w:rsidR="0012454A" w:rsidRPr="003410C0">
        <w:rPr>
          <w:noProof/>
          <w:sz w:val="24"/>
          <w:szCs w:val="24"/>
        </w:rPr>
        <w:t>12</w:t>
      </w:r>
      <w:r w:rsidR="004163FA" w:rsidRPr="003410C0">
        <w:rPr>
          <w:sz w:val="24"/>
          <w:szCs w:val="24"/>
        </w:rPr>
        <w:fldChar w:fldCharType="end"/>
      </w:r>
      <w:r w:rsidR="004163FA" w:rsidRPr="003410C0">
        <w:rPr>
          <w:sz w:val="24"/>
          <w:szCs w:val="24"/>
        </w:rPr>
        <w:t>.</w:t>
      </w:r>
      <w:r w:rsidR="00517979" w:rsidRPr="003410C0">
        <w:rPr>
          <w:sz w:val="24"/>
          <w:szCs w:val="24"/>
        </w:rPr>
        <w:t>2</w:t>
      </w:r>
      <w:r w:rsidRPr="003410C0">
        <w:rPr>
          <w:sz w:val="24"/>
          <w:szCs w:val="24"/>
        </w:rPr>
        <w:t xml:space="preserve">: Estimated Annualized Burden </w:t>
      </w:r>
      <w:r w:rsidR="00CC5FFB" w:rsidRPr="003410C0">
        <w:rPr>
          <w:sz w:val="24"/>
          <w:szCs w:val="24"/>
        </w:rPr>
        <w:t>Costs</w:t>
      </w:r>
      <w:bookmarkEnd w:id="26"/>
    </w:p>
    <w:p w14:paraId="5ADF6C2C" w14:textId="77777777" w:rsidR="00E53653" w:rsidRPr="000F2DF5" w:rsidRDefault="00E53653" w:rsidP="00E53653"/>
    <w:tbl>
      <w:tblPr>
        <w:tblW w:w="10077" w:type="dxa"/>
        <w:tblLayout w:type="fixed"/>
        <w:tblCellMar>
          <w:left w:w="129" w:type="dxa"/>
          <w:right w:w="129" w:type="dxa"/>
        </w:tblCellMar>
        <w:tblLook w:val="0000" w:firstRow="0" w:lastRow="0" w:firstColumn="0" w:lastColumn="0" w:noHBand="0" w:noVBand="0"/>
      </w:tblPr>
      <w:tblGrid>
        <w:gridCol w:w="2195"/>
        <w:gridCol w:w="2392"/>
        <w:gridCol w:w="1530"/>
        <w:gridCol w:w="1980"/>
        <w:gridCol w:w="1980"/>
      </w:tblGrid>
      <w:tr w:rsidR="00332F80" w:rsidRPr="006D3A34" w14:paraId="213CC4AD" w14:textId="77777777" w:rsidTr="006D3A34">
        <w:trPr>
          <w:cantSplit/>
          <w:trHeight w:val="685"/>
          <w:tblHeader/>
        </w:trPr>
        <w:tc>
          <w:tcPr>
            <w:tcW w:w="2195" w:type="dxa"/>
            <w:tcBorders>
              <w:top w:val="single" w:sz="2" w:space="0" w:color="000000"/>
              <w:left w:val="single" w:sz="2" w:space="0" w:color="000000"/>
              <w:bottom w:val="nil"/>
              <w:right w:val="nil"/>
            </w:tcBorders>
          </w:tcPr>
          <w:p w14:paraId="4845C1AE" w14:textId="77777777" w:rsidR="00332F80" w:rsidRPr="003410C0" w:rsidRDefault="00332F80" w:rsidP="006C500C">
            <w:pPr>
              <w:rPr>
                <w:b/>
              </w:rPr>
            </w:pPr>
            <w:r w:rsidRPr="003410C0">
              <w:rPr>
                <w:b/>
              </w:rPr>
              <w:t>Type of Respondent</w:t>
            </w:r>
          </w:p>
        </w:tc>
        <w:tc>
          <w:tcPr>
            <w:tcW w:w="2392" w:type="dxa"/>
            <w:tcBorders>
              <w:top w:val="single" w:sz="2" w:space="0" w:color="000000"/>
              <w:left w:val="single" w:sz="2" w:space="0" w:color="000000"/>
              <w:bottom w:val="nil"/>
              <w:right w:val="nil"/>
            </w:tcBorders>
          </w:tcPr>
          <w:p w14:paraId="3724070E" w14:textId="77777777" w:rsidR="00332F80" w:rsidRPr="003410C0" w:rsidRDefault="00332F80" w:rsidP="005B4518">
            <w:pPr>
              <w:rPr>
                <w:b/>
              </w:rPr>
            </w:pPr>
            <w:r w:rsidRPr="003410C0">
              <w:rPr>
                <w:b/>
              </w:rPr>
              <w:t>Form Name</w:t>
            </w:r>
          </w:p>
        </w:tc>
        <w:tc>
          <w:tcPr>
            <w:tcW w:w="1530" w:type="dxa"/>
            <w:tcBorders>
              <w:top w:val="single" w:sz="2" w:space="0" w:color="000000"/>
              <w:left w:val="single" w:sz="2" w:space="0" w:color="000000"/>
              <w:bottom w:val="nil"/>
              <w:right w:val="nil"/>
            </w:tcBorders>
          </w:tcPr>
          <w:p w14:paraId="7C2F6B90" w14:textId="77777777" w:rsidR="00332F80" w:rsidRPr="003410C0" w:rsidRDefault="00332F80" w:rsidP="005B4518">
            <w:pPr>
              <w:rPr>
                <w:b/>
              </w:rPr>
            </w:pPr>
            <w:r w:rsidRPr="003410C0">
              <w:rPr>
                <w:b/>
              </w:rPr>
              <w:t>Burden</w:t>
            </w:r>
          </w:p>
          <w:p w14:paraId="423E7E74" w14:textId="77777777" w:rsidR="00332F80" w:rsidRPr="003410C0" w:rsidRDefault="00332F80" w:rsidP="005B4518">
            <w:pPr>
              <w:rPr>
                <w:b/>
              </w:rPr>
            </w:pPr>
            <w:r w:rsidRPr="003410C0">
              <w:rPr>
                <w:b/>
              </w:rPr>
              <w:t>Hours</w:t>
            </w:r>
          </w:p>
        </w:tc>
        <w:tc>
          <w:tcPr>
            <w:tcW w:w="1980" w:type="dxa"/>
            <w:tcBorders>
              <w:top w:val="single" w:sz="2" w:space="0" w:color="000000"/>
              <w:left w:val="single" w:sz="2" w:space="0" w:color="000000"/>
              <w:bottom w:val="nil"/>
              <w:right w:val="nil"/>
            </w:tcBorders>
          </w:tcPr>
          <w:p w14:paraId="72860DD1" w14:textId="77777777" w:rsidR="00332F80" w:rsidRPr="003410C0" w:rsidRDefault="00332F80" w:rsidP="005B4518">
            <w:pPr>
              <w:rPr>
                <w:b/>
              </w:rPr>
            </w:pPr>
            <w:r w:rsidRPr="003410C0">
              <w:rPr>
                <w:b/>
              </w:rPr>
              <w:t>Hourly Wage Rate</w:t>
            </w:r>
          </w:p>
        </w:tc>
        <w:tc>
          <w:tcPr>
            <w:tcW w:w="1980" w:type="dxa"/>
            <w:tcBorders>
              <w:top w:val="single" w:sz="2" w:space="0" w:color="000000"/>
              <w:left w:val="single" w:sz="2" w:space="0" w:color="000000"/>
              <w:bottom w:val="nil"/>
              <w:right w:val="single" w:sz="2" w:space="0" w:color="000000"/>
            </w:tcBorders>
          </w:tcPr>
          <w:p w14:paraId="1BCCF76D" w14:textId="77777777" w:rsidR="00332F80" w:rsidRPr="003410C0" w:rsidRDefault="00332F80" w:rsidP="005B4518">
            <w:pPr>
              <w:rPr>
                <w:b/>
              </w:rPr>
            </w:pPr>
            <w:r w:rsidRPr="003410C0">
              <w:rPr>
                <w:b/>
              </w:rPr>
              <w:t>Respondent Costs</w:t>
            </w:r>
          </w:p>
        </w:tc>
      </w:tr>
      <w:tr w:rsidR="00C22FFF" w:rsidRPr="006D3A34" w14:paraId="24969F57" w14:textId="77777777" w:rsidTr="006D3A34">
        <w:trPr>
          <w:cantSplit/>
          <w:trHeight w:val="557"/>
        </w:trPr>
        <w:tc>
          <w:tcPr>
            <w:tcW w:w="2195" w:type="dxa"/>
            <w:tcBorders>
              <w:top w:val="single" w:sz="4" w:space="0" w:color="auto"/>
              <w:left w:val="single" w:sz="4" w:space="0" w:color="auto"/>
              <w:bottom w:val="single" w:sz="4" w:space="0" w:color="auto"/>
              <w:right w:val="single" w:sz="4" w:space="0" w:color="auto"/>
            </w:tcBorders>
          </w:tcPr>
          <w:p w14:paraId="3351DD8A" w14:textId="77777777" w:rsidR="00C22FFF" w:rsidRPr="003410C0" w:rsidRDefault="00C22FFF" w:rsidP="00C22FFF">
            <w:r w:rsidRPr="003410C0">
              <w:t>General Public- Adults</w:t>
            </w:r>
          </w:p>
        </w:tc>
        <w:tc>
          <w:tcPr>
            <w:tcW w:w="2392" w:type="dxa"/>
            <w:tcBorders>
              <w:top w:val="single" w:sz="2" w:space="0" w:color="000000"/>
              <w:left w:val="single" w:sz="4" w:space="0" w:color="auto"/>
              <w:bottom w:val="single" w:sz="2" w:space="0" w:color="000000"/>
              <w:right w:val="nil"/>
            </w:tcBorders>
          </w:tcPr>
          <w:p w14:paraId="66ACD5EA" w14:textId="77777777" w:rsidR="00C22FFF" w:rsidRPr="003410C0" w:rsidRDefault="00164960" w:rsidP="00C22FFF">
            <w:pPr>
              <w:ind w:left="-39" w:right="51"/>
            </w:pPr>
            <w:r w:rsidRPr="003410C0">
              <w:rPr>
                <w:iCs/>
              </w:rPr>
              <w:t>Eligibility</w:t>
            </w:r>
            <w:r w:rsidR="00C22FFF" w:rsidRPr="003410C0">
              <w:rPr>
                <w:iCs/>
              </w:rPr>
              <w:t xml:space="preserve"> </w:t>
            </w:r>
            <w:r w:rsidRPr="003410C0">
              <w:rPr>
                <w:iCs/>
              </w:rPr>
              <w:t xml:space="preserve">Screener </w:t>
            </w:r>
            <w:r w:rsidR="00C22FFF" w:rsidRPr="003410C0">
              <w:rPr>
                <w:iCs/>
              </w:rPr>
              <w:t>(Att. 4</w:t>
            </w:r>
            <w:r w:rsidR="006F55A5" w:rsidRPr="003410C0">
              <w:rPr>
                <w:iCs/>
              </w:rPr>
              <w:t>a</w:t>
            </w:r>
            <w:r w:rsidR="00C22FFF" w:rsidRPr="003410C0">
              <w:rPr>
                <w:iCs/>
              </w:rPr>
              <w:t>)</w:t>
            </w:r>
          </w:p>
        </w:tc>
        <w:tc>
          <w:tcPr>
            <w:tcW w:w="1530" w:type="dxa"/>
            <w:tcBorders>
              <w:top w:val="single" w:sz="2" w:space="0" w:color="000000"/>
              <w:left w:val="single" w:sz="2" w:space="0" w:color="000000"/>
              <w:bottom w:val="single" w:sz="2" w:space="0" w:color="000000"/>
              <w:right w:val="nil"/>
            </w:tcBorders>
            <w:vAlign w:val="center"/>
          </w:tcPr>
          <w:p w14:paraId="0F976999" w14:textId="77777777" w:rsidR="00C22FFF" w:rsidRPr="003410C0" w:rsidRDefault="00587435" w:rsidP="00C22FFF">
            <w:pPr>
              <w:jc w:val="center"/>
            </w:pPr>
            <w:r w:rsidRPr="003410C0">
              <w:t>10</w:t>
            </w:r>
          </w:p>
        </w:tc>
        <w:tc>
          <w:tcPr>
            <w:tcW w:w="1980" w:type="dxa"/>
            <w:tcBorders>
              <w:top w:val="single" w:sz="2" w:space="0" w:color="000000"/>
              <w:left w:val="single" w:sz="2" w:space="0" w:color="000000"/>
              <w:bottom w:val="single" w:sz="2" w:space="0" w:color="000000"/>
              <w:right w:val="nil"/>
            </w:tcBorders>
            <w:vAlign w:val="center"/>
          </w:tcPr>
          <w:p w14:paraId="3EBAC229" w14:textId="4804E34A" w:rsidR="00C22FFF" w:rsidRPr="003410C0" w:rsidRDefault="00345C9B" w:rsidP="00822565">
            <w:pPr>
              <w:ind w:right="-39"/>
              <w:jc w:val="center"/>
            </w:pPr>
            <w:r w:rsidRPr="003410C0">
              <w:t>$</w:t>
            </w:r>
            <w:r w:rsidR="00822565" w:rsidRPr="003410C0">
              <w:t>24.34</w:t>
            </w:r>
          </w:p>
        </w:tc>
        <w:tc>
          <w:tcPr>
            <w:tcW w:w="1980" w:type="dxa"/>
            <w:tcBorders>
              <w:top w:val="single" w:sz="2" w:space="0" w:color="000000"/>
              <w:left w:val="single" w:sz="2" w:space="0" w:color="000000"/>
              <w:bottom w:val="single" w:sz="2" w:space="0" w:color="000000"/>
              <w:right w:val="single" w:sz="2" w:space="0" w:color="000000"/>
            </w:tcBorders>
            <w:vAlign w:val="center"/>
          </w:tcPr>
          <w:p w14:paraId="1DB785D9" w14:textId="7E907BF3" w:rsidR="00C22FFF" w:rsidRPr="003410C0" w:rsidRDefault="00345C9B" w:rsidP="00E07775">
            <w:pPr>
              <w:jc w:val="center"/>
              <w:rPr>
                <w:color w:val="000000"/>
              </w:rPr>
            </w:pPr>
            <w:r w:rsidRPr="003410C0">
              <w:rPr>
                <w:color w:val="000000"/>
              </w:rPr>
              <w:t>$</w:t>
            </w:r>
            <w:r w:rsidR="00E07775" w:rsidRPr="003410C0">
              <w:rPr>
                <w:color w:val="000000"/>
              </w:rPr>
              <w:t>243.40</w:t>
            </w:r>
          </w:p>
        </w:tc>
      </w:tr>
      <w:tr w:rsidR="00C22FFF" w:rsidRPr="006D3A34" w14:paraId="51296947" w14:textId="77777777" w:rsidTr="006D3A34">
        <w:trPr>
          <w:cantSplit/>
          <w:trHeight w:val="530"/>
        </w:trPr>
        <w:tc>
          <w:tcPr>
            <w:tcW w:w="2195" w:type="dxa"/>
            <w:tcBorders>
              <w:top w:val="single" w:sz="4" w:space="0" w:color="auto"/>
              <w:left w:val="single" w:sz="4" w:space="0" w:color="auto"/>
              <w:bottom w:val="single" w:sz="4" w:space="0" w:color="auto"/>
              <w:right w:val="single" w:sz="4" w:space="0" w:color="auto"/>
            </w:tcBorders>
          </w:tcPr>
          <w:p w14:paraId="416B8759" w14:textId="77777777" w:rsidR="00C22FFF" w:rsidRPr="003410C0" w:rsidRDefault="00C22FFF" w:rsidP="00C22FFF">
            <w:r w:rsidRPr="003410C0">
              <w:t xml:space="preserve">General Public- </w:t>
            </w:r>
          </w:p>
          <w:p w14:paraId="55344AC1" w14:textId="77777777" w:rsidR="00C22FFF" w:rsidRPr="003410C0" w:rsidRDefault="00C22FFF" w:rsidP="00C22FFF">
            <w:r w:rsidRPr="003410C0">
              <w:t>Adults</w:t>
            </w:r>
          </w:p>
        </w:tc>
        <w:tc>
          <w:tcPr>
            <w:tcW w:w="2392" w:type="dxa"/>
            <w:tcBorders>
              <w:top w:val="single" w:sz="2" w:space="0" w:color="000000"/>
              <w:left w:val="single" w:sz="4" w:space="0" w:color="auto"/>
              <w:bottom w:val="single" w:sz="2" w:space="0" w:color="000000"/>
              <w:right w:val="nil"/>
            </w:tcBorders>
          </w:tcPr>
          <w:p w14:paraId="5224BDC1" w14:textId="77777777" w:rsidR="00C22FFF" w:rsidRPr="003410C0" w:rsidRDefault="00164960" w:rsidP="00C22FFF">
            <w:pPr>
              <w:ind w:left="-39" w:right="51"/>
            </w:pPr>
            <w:r w:rsidRPr="003410C0">
              <w:t xml:space="preserve">Contact Information </w:t>
            </w:r>
            <w:r w:rsidR="006F55A5" w:rsidRPr="003410C0">
              <w:t xml:space="preserve"> (Att. 4b)</w:t>
            </w:r>
          </w:p>
        </w:tc>
        <w:tc>
          <w:tcPr>
            <w:tcW w:w="1530" w:type="dxa"/>
            <w:tcBorders>
              <w:top w:val="single" w:sz="2" w:space="0" w:color="000000"/>
              <w:left w:val="single" w:sz="2" w:space="0" w:color="000000"/>
              <w:bottom w:val="single" w:sz="2" w:space="0" w:color="000000"/>
              <w:right w:val="nil"/>
            </w:tcBorders>
            <w:vAlign w:val="center"/>
          </w:tcPr>
          <w:p w14:paraId="669087AD" w14:textId="07F012F7" w:rsidR="00C22FFF" w:rsidRPr="003410C0" w:rsidRDefault="009C2741" w:rsidP="00C22FFF">
            <w:pPr>
              <w:jc w:val="center"/>
            </w:pPr>
            <w:r w:rsidRPr="003410C0">
              <w:t>5</w:t>
            </w:r>
          </w:p>
        </w:tc>
        <w:tc>
          <w:tcPr>
            <w:tcW w:w="1980" w:type="dxa"/>
            <w:tcBorders>
              <w:top w:val="single" w:sz="2" w:space="0" w:color="000000"/>
              <w:left w:val="single" w:sz="2" w:space="0" w:color="000000"/>
              <w:bottom w:val="single" w:sz="2" w:space="0" w:color="000000"/>
              <w:right w:val="nil"/>
            </w:tcBorders>
            <w:vAlign w:val="center"/>
          </w:tcPr>
          <w:p w14:paraId="51B1EDA2" w14:textId="2014409C" w:rsidR="00C22FFF" w:rsidRPr="003410C0" w:rsidRDefault="00345C9B" w:rsidP="00822565">
            <w:pPr>
              <w:ind w:right="-39"/>
              <w:jc w:val="center"/>
            </w:pPr>
            <w:r w:rsidRPr="003410C0">
              <w:t>$</w:t>
            </w:r>
            <w:r w:rsidR="00822565" w:rsidRPr="003410C0">
              <w:t>24.34</w:t>
            </w:r>
          </w:p>
        </w:tc>
        <w:tc>
          <w:tcPr>
            <w:tcW w:w="1980" w:type="dxa"/>
            <w:tcBorders>
              <w:top w:val="single" w:sz="2" w:space="0" w:color="000000"/>
              <w:left w:val="single" w:sz="2" w:space="0" w:color="000000"/>
              <w:bottom w:val="single" w:sz="2" w:space="0" w:color="000000"/>
              <w:right w:val="single" w:sz="2" w:space="0" w:color="000000"/>
            </w:tcBorders>
            <w:vAlign w:val="center"/>
          </w:tcPr>
          <w:p w14:paraId="31F64E5F" w14:textId="3737915D" w:rsidR="00C22FFF" w:rsidRPr="003410C0" w:rsidRDefault="00865F6E" w:rsidP="009C2741">
            <w:pPr>
              <w:jc w:val="center"/>
              <w:rPr>
                <w:color w:val="000000"/>
              </w:rPr>
            </w:pPr>
            <w:r w:rsidRPr="003410C0">
              <w:rPr>
                <w:color w:val="000000"/>
              </w:rPr>
              <w:t>$</w:t>
            </w:r>
            <w:r w:rsidR="009C2741" w:rsidRPr="003410C0">
              <w:rPr>
                <w:color w:val="000000"/>
              </w:rPr>
              <w:t>121.70</w:t>
            </w:r>
          </w:p>
        </w:tc>
      </w:tr>
      <w:tr w:rsidR="00C22FFF" w:rsidRPr="006D3A34" w14:paraId="0D56F6B5" w14:textId="77777777" w:rsidTr="006D3A34">
        <w:trPr>
          <w:cantSplit/>
          <w:trHeight w:val="710"/>
        </w:trPr>
        <w:tc>
          <w:tcPr>
            <w:tcW w:w="2195" w:type="dxa"/>
            <w:tcBorders>
              <w:top w:val="single" w:sz="4" w:space="0" w:color="auto"/>
              <w:left w:val="single" w:sz="4" w:space="0" w:color="auto"/>
              <w:bottom w:val="single" w:sz="4" w:space="0" w:color="auto"/>
              <w:right w:val="single" w:sz="4" w:space="0" w:color="auto"/>
            </w:tcBorders>
          </w:tcPr>
          <w:p w14:paraId="3CB8AFAC" w14:textId="77777777" w:rsidR="00C22FFF" w:rsidRPr="003410C0" w:rsidRDefault="00C22FFF" w:rsidP="00C22FFF">
            <w:r w:rsidRPr="003410C0">
              <w:t>General Public- Adults</w:t>
            </w:r>
          </w:p>
        </w:tc>
        <w:tc>
          <w:tcPr>
            <w:tcW w:w="2392" w:type="dxa"/>
            <w:tcBorders>
              <w:top w:val="single" w:sz="2" w:space="0" w:color="000000"/>
              <w:left w:val="single" w:sz="4" w:space="0" w:color="auto"/>
              <w:bottom w:val="single" w:sz="2" w:space="0" w:color="000000"/>
              <w:right w:val="nil"/>
            </w:tcBorders>
          </w:tcPr>
          <w:p w14:paraId="14381C06" w14:textId="270B8EEF" w:rsidR="00C22FFF" w:rsidRPr="003410C0" w:rsidRDefault="003701E2" w:rsidP="00C22FFF">
            <w:pPr>
              <w:ind w:left="-39" w:right="51"/>
            </w:pPr>
            <w:r w:rsidRPr="003410C0">
              <w:t xml:space="preserve">Baseline </w:t>
            </w:r>
            <w:r w:rsidR="006F55A5" w:rsidRPr="003410C0">
              <w:t>Assessment</w:t>
            </w:r>
            <w:r w:rsidR="00C22FFF" w:rsidRPr="003410C0">
              <w:t xml:space="preserve"> (Att. 4</w:t>
            </w:r>
            <w:r w:rsidR="006F55A5" w:rsidRPr="003410C0">
              <w:t>c</w:t>
            </w:r>
            <w:r w:rsidR="00C22FFF" w:rsidRPr="003410C0">
              <w:t>)</w:t>
            </w:r>
          </w:p>
        </w:tc>
        <w:tc>
          <w:tcPr>
            <w:tcW w:w="1530" w:type="dxa"/>
            <w:tcBorders>
              <w:top w:val="single" w:sz="2" w:space="0" w:color="000000"/>
              <w:left w:val="single" w:sz="2" w:space="0" w:color="000000"/>
              <w:bottom w:val="single" w:sz="2" w:space="0" w:color="000000"/>
              <w:right w:val="nil"/>
            </w:tcBorders>
            <w:vAlign w:val="center"/>
          </w:tcPr>
          <w:p w14:paraId="4797D10B" w14:textId="69D06803" w:rsidR="00C22FFF" w:rsidRPr="003410C0" w:rsidRDefault="003701E2" w:rsidP="00C22FFF">
            <w:pPr>
              <w:jc w:val="center"/>
            </w:pPr>
            <w:r w:rsidRPr="003410C0">
              <w:t>75</w:t>
            </w:r>
          </w:p>
        </w:tc>
        <w:tc>
          <w:tcPr>
            <w:tcW w:w="1980" w:type="dxa"/>
            <w:tcBorders>
              <w:top w:val="single" w:sz="2" w:space="0" w:color="000000"/>
              <w:left w:val="single" w:sz="2" w:space="0" w:color="000000"/>
              <w:bottom w:val="single" w:sz="2" w:space="0" w:color="000000"/>
              <w:right w:val="nil"/>
            </w:tcBorders>
            <w:vAlign w:val="center"/>
          </w:tcPr>
          <w:p w14:paraId="263B7C0C" w14:textId="7B332303" w:rsidR="00C22FFF" w:rsidRPr="003410C0" w:rsidRDefault="00345C9B" w:rsidP="00822565">
            <w:pPr>
              <w:ind w:right="-39"/>
              <w:jc w:val="center"/>
            </w:pPr>
            <w:r w:rsidRPr="003410C0">
              <w:t>$</w:t>
            </w:r>
            <w:r w:rsidR="00822565" w:rsidRPr="003410C0">
              <w:t>24.34</w:t>
            </w:r>
          </w:p>
        </w:tc>
        <w:tc>
          <w:tcPr>
            <w:tcW w:w="1980" w:type="dxa"/>
            <w:tcBorders>
              <w:top w:val="single" w:sz="2" w:space="0" w:color="000000"/>
              <w:left w:val="single" w:sz="2" w:space="0" w:color="000000"/>
              <w:bottom w:val="single" w:sz="2" w:space="0" w:color="000000"/>
              <w:right w:val="single" w:sz="2" w:space="0" w:color="000000"/>
            </w:tcBorders>
            <w:vAlign w:val="center"/>
          </w:tcPr>
          <w:p w14:paraId="5312A529" w14:textId="06AB7557" w:rsidR="00C22FFF" w:rsidRPr="003410C0" w:rsidRDefault="005D290C" w:rsidP="003701E2">
            <w:pPr>
              <w:jc w:val="center"/>
              <w:rPr>
                <w:color w:val="000000"/>
              </w:rPr>
            </w:pPr>
            <w:r w:rsidRPr="003410C0">
              <w:rPr>
                <w:color w:val="000000"/>
              </w:rPr>
              <w:t>$</w:t>
            </w:r>
            <w:r w:rsidR="003701E2" w:rsidRPr="003410C0">
              <w:rPr>
                <w:color w:val="000000"/>
              </w:rPr>
              <w:t>1825.50</w:t>
            </w:r>
          </w:p>
        </w:tc>
      </w:tr>
      <w:tr w:rsidR="003701E2" w:rsidRPr="006D3A34" w14:paraId="752921F4" w14:textId="77777777" w:rsidTr="006D3A34">
        <w:trPr>
          <w:cantSplit/>
          <w:trHeight w:val="710"/>
        </w:trPr>
        <w:tc>
          <w:tcPr>
            <w:tcW w:w="2195" w:type="dxa"/>
            <w:tcBorders>
              <w:top w:val="single" w:sz="4" w:space="0" w:color="auto"/>
              <w:left w:val="single" w:sz="4" w:space="0" w:color="auto"/>
              <w:bottom w:val="single" w:sz="4" w:space="0" w:color="auto"/>
              <w:right w:val="single" w:sz="4" w:space="0" w:color="auto"/>
            </w:tcBorders>
          </w:tcPr>
          <w:p w14:paraId="18972D42" w14:textId="7CBDD2CD" w:rsidR="003701E2" w:rsidRPr="003410C0" w:rsidRDefault="003701E2" w:rsidP="00C22FFF">
            <w:r w:rsidRPr="003410C0">
              <w:t>General Public-Adults</w:t>
            </w:r>
          </w:p>
        </w:tc>
        <w:tc>
          <w:tcPr>
            <w:tcW w:w="2392" w:type="dxa"/>
            <w:tcBorders>
              <w:top w:val="single" w:sz="2" w:space="0" w:color="000000"/>
              <w:left w:val="single" w:sz="4" w:space="0" w:color="auto"/>
              <w:bottom w:val="single" w:sz="2" w:space="0" w:color="000000"/>
              <w:right w:val="nil"/>
            </w:tcBorders>
          </w:tcPr>
          <w:p w14:paraId="7AB002A8" w14:textId="3AA5A19A" w:rsidR="003701E2" w:rsidRPr="003410C0" w:rsidRDefault="003701E2" w:rsidP="00C22FFF">
            <w:pPr>
              <w:ind w:left="-39" w:right="51"/>
            </w:pPr>
            <w:r w:rsidRPr="003410C0">
              <w:t>Follow Up Assessment (Att. 4d)</w:t>
            </w:r>
          </w:p>
        </w:tc>
        <w:tc>
          <w:tcPr>
            <w:tcW w:w="1530" w:type="dxa"/>
            <w:tcBorders>
              <w:top w:val="single" w:sz="2" w:space="0" w:color="000000"/>
              <w:left w:val="single" w:sz="2" w:space="0" w:color="000000"/>
              <w:bottom w:val="single" w:sz="2" w:space="0" w:color="000000"/>
              <w:right w:val="nil"/>
            </w:tcBorders>
            <w:vAlign w:val="center"/>
          </w:tcPr>
          <w:p w14:paraId="4D62E463" w14:textId="25AB6462" w:rsidR="003701E2" w:rsidRPr="003410C0" w:rsidRDefault="003701E2" w:rsidP="00C22FFF">
            <w:pPr>
              <w:jc w:val="center"/>
            </w:pPr>
            <w:r w:rsidRPr="003410C0">
              <w:t>150</w:t>
            </w:r>
          </w:p>
        </w:tc>
        <w:tc>
          <w:tcPr>
            <w:tcW w:w="1980" w:type="dxa"/>
            <w:tcBorders>
              <w:top w:val="single" w:sz="2" w:space="0" w:color="000000"/>
              <w:left w:val="single" w:sz="2" w:space="0" w:color="000000"/>
              <w:bottom w:val="single" w:sz="2" w:space="0" w:color="000000"/>
              <w:right w:val="nil"/>
            </w:tcBorders>
            <w:vAlign w:val="center"/>
          </w:tcPr>
          <w:p w14:paraId="65E07F75" w14:textId="122A8300" w:rsidR="003701E2" w:rsidRPr="003410C0" w:rsidRDefault="003701E2" w:rsidP="00822565">
            <w:pPr>
              <w:ind w:right="-39"/>
              <w:jc w:val="center"/>
            </w:pPr>
            <w:r w:rsidRPr="003410C0">
              <w:t>$24.34</w:t>
            </w:r>
          </w:p>
        </w:tc>
        <w:tc>
          <w:tcPr>
            <w:tcW w:w="1980" w:type="dxa"/>
            <w:tcBorders>
              <w:top w:val="single" w:sz="2" w:space="0" w:color="000000"/>
              <w:left w:val="single" w:sz="2" w:space="0" w:color="000000"/>
              <w:bottom w:val="single" w:sz="2" w:space="0" w:color="000000"/>
              <w:right w:val="single" w:sz="2" w:space="0" w:color="000000"/>
            </w:tcBorders>
            <w:vAlign w:val="center"/>
          </w:tcPr>
          <w:p w14:paraId="70868F02" w14:textId="759C3FD0" w:rsidR="003701E2" w:rsidRPr="003410C0" w:rsidRDefault="003701E2" w:rsidP="00E07775">
            <w:pPr>
              <w:jc w:val="center"/>
              <w:rPr>
                <w:color w:val="000000"/>
              </w:rPr>
            </w:pPr>
            <w:r w:rsidRPr="003410C0">
              <w:rPr>
                <w:color w:val="000000"/>
              </w:rPr>
              <w:t>$3651.00</w:t>
            </w:r>
          </w:p>
        </w:tc>
      </w:tr>
      <w:tr w:rsidR="00C22FFF" w:rsidRPr="006D3A34" w14:paraId="2F4EFFF9" w14:textId="77777777" w:rsidTr="006D3A34">
        <w:trPr>
          <w:cantSplit/>
          <w:trHeight w:val="456"/>
        </w:trPr>
        <w:tc>
          <w:tcPr>
            <w:tcW w:w="2195" w:type="dxa"/>
            <w:tcBorders>
              <w:top w:val="single" w:sz="4" w:space="0" w:color="auto"/>
              <w:left w:val="single" w:sz="4" w:space="0" w:color="auto"/>
              <w:bottom w:val="single" w:sz="4" w:space="0" w:color="auto"/>
              <w:right w:val="single" w:sz="4" w:space="0" w:color="auto"/>
            </w:tcBorders>
          </w:tcPr>
          <w:p w14:paraId="5C4324F1" w14:textId="77777777" w:rsidR="00C22FFF" w:rsidRPr="003410C0" w:rsidRDefault="00C22FFF" w:rsidP="00C22FFF">
            <w:r w:rsidRPr="003410C0">
              <w:t>General</w:t>
            </w:r>
            <w:r w:rsidRPr="003410C0" w:rsidDel="006C500C">
              <w:t xml:space="preserve"> </w:t>
            </w:r>
            <w:r w:rsidRPr="003410C0">
              <w:t>Public- Adults</w:t>
            </w:r>
          </w:p>
        </w:tc>
        <w:tc>
          <w:tcPr>
            <w:tcW w:w="2392" w:type="dxa"/>
            <w:tcBorders>
              <w:top w:val="single" w:sz="2" w:space="0" w:color="000000"/>
              <w:left w:val="single" w:sz="4" w:space="0" w:color="auto"/>
              <w:bottom w:val="single" w:sz="2" w:space="0" w:color="000000"/>
              <w:right w:val="nil"/>
            </w:tcBorders>
            <w:vAlign w:val="center"/>
          </w:tcPr>
          <w:p w14:paraId="16ED0B51" w14:textId="7AC13A2F" w:rsidR="00C22FFF" w:rsidRPr="003410C0" w:rsidRDefault="003326E3" w:rsidP="003701E2">
            <w:pPr>
              <w:ind w:left="-39" w:right="51"/>
            </w:pPr>
            <w:r w:rsidRPr="003410C0">
              <w:t>Participant</w:t>
            </w:r>
            <w:r w:rsidR="00E07775" w:rsidRPr="003410C0">
              <w:t xml:space="preserve"> </w:t>
            </w:r>
            <w:r w:rsidR="006F55A5" w:rsidRPr="003410C0">
              <w:t xml:space="preserve">Interview (Att. </w:t>
            </w:r>
            <w:r w:rsidR="003701E2" w:rsidRPr="003410C0">
              <w:t>4e</w:t>
            </w:r>
            <w:r w:rsidR="006F55A5" w:rsidRPr="003410C0">
              <w:t>)</w:t>
            </w:r>
          </w:p>
        </w:tc>
        <w:tc>
          <w:tcPr>
            <w:tcW w:w="1530" w:type="dxa"/>
            <w:tcBorders>
              <w:top w:val="single" w:sz="2" w:space="0" w:color="000000"/>
              <w:left w:val="single" w:sz="2" w:space="0" w:color="000000"/>
              <w:bottom w:val="single" w:sz="2" w:space="0" w:color="000000"/>
              <w:right w:val="nil"/>
            </w:tcBorders>
            <w:vAlign w:val="center"/>
          </w:tcPr>
          <w:p w14:paraId="1ED7ED22" w14:textId="61E20406" w:rsidR="00C22FFF" w:rsidRPr="003410C0" w:rsidRDefault="00E07775" w:rsidP="00C22FFF">
            <w:pPr>
              <w:jc w:val="center"/>
            </w:pPr>
            <w:r w:rsidRPr="003410C0">
              <w:t>10</w:t>
            </w:r>
          </w:p>
        </w:tc>
        <w:tc>
          <w:tcPr>
            <w:tcW w:w="1980" w:type="dxa"/>
            <w:tcBorders>
              <w:top w:val="single" w:sz="2" w:space="0" w:color="000000"/>
              <w:left w:val="single" w:sz="2" w:space="0" w:color="000000"/>
              <w:bottom w:val="single" w:sz="2" w:space="0" w:color="000000"/>
              <w:right w:val="nil"/>
            </w:tcBorders>
            <w:vAlign w:val="center"/>
          </w:tcPr>
          <w:p w14:paraId="5CB0E87F" w14:textId="36C14A33" w:rsidR="00C22FFF" w:rsidRPr="003410C0" w:rsidRDefault="00345C9B" w:rsidP="00822565">
            <w:pPr>
              <w:ind w:right="-39"/>
              <w:jc w:val="center"/>
            </w:pPr>
            <w:r w:rsidRPr="003410C0">
              <w:t>$</w:t>
            </w:r>
            <w:r w:rsidR="00822565" w:rsidRPr="003410C0">
              <w:t>24.34</w:t>
            </w:r>
          </w:p>
        </w:tc>
        <w:tc>
          <w:tcPr>
            <w:tcW w:w="1980" w:type="dxa"/>
            <w:tcBorders>
              <w:top w:val="single" w:sz="2" w:space="0" w:color="000000"/>
              <w:left w:val="single" w:sz="2" w:space="0" w:color="000000"/>
              <w:bottom w:val="single" w:sz="2" w:space="0" w:color="000000"/>
              <w:right w:val="single" w:sz="2" w:space="0" w:color="000000"/>
            </w:tcBorders>
            <w:vAlign w:val="center"/>
          </w:tcPr>
          <w:p w14:paraId="09D4445B" w14:textId="30484F36" w:rsidR="00C22FFF" w:rsidRPr="003410C0" w:rsidRDefault="00865F6E" w:rsidP="003326E3">
            <w:pPr>
              <w:jc w:val="center"/>
              <w:rPr>
                <w:color w:val="000000"/>
              </w:rPr>
            </w:pPr>
            <w:r w:rsidRPr="003410C0">
              <w:rPr>
                <w:color w:val="000000"/>
              </w:rPr>
              <w:t>$</w:t>
            </w:r>
            <w:r w:rsidR="003326E3" w:rsidRPr="003410C0">
              <w:rPr>
                <w:color w:val="000000"/>
              </w:rPr>
              <w:t>243.40</w:t>
            </w:r>
          </w:p>
        </w:tc>
      </w:tr>
      <w:tr w:rsidR="00E07775" w:rsidRPr="006D3A34" w14:paraId="51485119" w14:textId="77777777" w:rsidTr="006D3A34">
        <w:trPr>
          <w:cantSplit/>
          <w:trHeight w:val="456"/>
        </w:trPr>
        <w:tc>
          <w:tcPr>
            <w:tcW w:w="2195" w:type="dxa"/>
            <w:tcBorders>
              <w:top w:val="single" w:sz="4" w:space="0" w:color="auto"/>
              <w:left w:val="single" w:sz="4" w:space="0" w:color="auto"/>
              <w:bottom w:val="single" w:sz="4" w:space="0" w:color="auto"/>
              <w:right w:val="single" w:sz="4" w:space="0" w:color="auto"/>
            </w:tcBorders>
          </w:tcPr>
          <w:p w14:paraId="1D771226" w14:textId="371D7BD5" w:rsidR="00E07775" w:rsidRPr="003410C0" w:rsidRDefault="00E07775" w:rsidP="00C22FFF">
            <w:r w:rsidRPr="003410C0">
              <w:t>General Public-Adults</w:t>
            </w:r>
          </w:p>
        </w:tc>
        <w:tc>
          <w:tcPr>
            <w:tcW w:w="2392" w:type="dxa"/>
            <w:tcBorders>
              <w:top w:val="single" w:sz="2" w:space="0" w:color="000000"/>
              <w:left w:val="single" w:sz="4" w:space="0" w:color="auto"/>
              <w:bottom w:val="single" w:sz="2" w:space="0" w:color="000000"/>
              <w:right w:val="nil"/>
            </w:tcBorders>
            <w:vAlign w:val="center"/>
          </w:tcPr>
          <w:p w14:paraId="7C000A40" w14:textId="6113856F" w:rsidR="00E07775" w:rsidRPr="003410C0" w:rsidRDefault="00E07775" w:rsidP="003701E2">
            <w:pPr>
              <w:ind w:left="-39" w:right="51"/>
            </w:pPr>
            <w:r w:rsidRPr="003410C0">
              <w:t>Staff Interview (Att. 4</w:t>
            </w:r>
            <w:r w:rsidR="003701E2" w:rsidRPr="003410C0">
              <w:t>e</w:t>
            </w:r>
            <w:r w:rsidRPr="003410C0">
              <w:t>)</w:t>
            </w:r>
          </w:p>
        </w:tc>
        <w:tc>
          <w:tcPr>
            <w:tcW w:w="1530" w:type="dxa"/>
            <w:tcBorders>
              <w:top w:val="single" w:sz="2" w:space="0" w:color="000000"/>
              <w:left w:val="single" w:sz="2" w:space="0" w:color="000000"/>
              <w:bottom w:val="single" w:sz="2" w:space="0" w:color="000000"/>
              <w:right w:val="nil"/>
            </w:tcBorders>
            <w:vAlign w:val="center"/>
          </w:tcPr>
          <w:p w14:paraId="28964046" w14:textId="24954469" w:rsidR="00E07775" w:rsidRPr="003410C0" w:rsidRDefault="00E07775" w:rsidP="00C22FFF">
            <w:pPr>
              <w:jc w:val="center"/>
            </w:pPr>
            <w:r w:rsidRPr="003410C0">
              <w:t>5</w:t>
            </w:r>
          </w:p>
        </w:tc>
        <w:tc>
          <w:tcPr>
            <w:tcW w:w="1980" w:type="dxa"/>
            <w:tcBorders>
              <w:top w:val="single" w:sz="2" w:space="0" w:color="000000"/>
              <w:left w:val="single" w:sz="2" w:space="0" w:color="000000"/>
              <w:bottom w:val="single" w:sz="2" w:space="0" w:color="000000"/>
              <w:right w:val="nil"/>
            </w:tcBorders>
            <w:vAlign w:val="center"/>
          </w:tcPr>
          <w:p w14:paraId="272C7D32" w14:textId="0D9EA547" w:rsidR="00E07775" w:rsidRPr="003410C0" w:rsidRDefault="003326E3" w:rsidP="00822565">
            <w:pPr>
              <w:ind w:right="-39"/>
              <w:jc w:val="center"/>
            </w:pPr>
            <w:r w:rsidRPr="003410C0">
              <w:t>$24.34</w:t>
            </w:r>
          </w:p>
        </w:tc>
        <w:tc>
          <w:tcPr>
            <w:tcW w:w="1980" w:type="dxa"/>
            <w:tcBorders>
              <w:top w:val="single" w:sz="2" w:space="0" w:color="000000"/>
              <w:left w:val="single" w:sz="2" w:space="0" w:color="000000"/>
              <w:bottom w:val="single" w:sz="2" w:space="0" w:color="000000"/>
              <w:right w:val="single" w:sz="2" w:space="0" w:color="000000"/>
            </w:tcBorders>
            <w:vAlign w:val="center"/>
          </w:tcPr>
          <w:p w14:paraId="70CBB0BE" w14:textId="552DB097" w:rsidR="00E07775" w:rsidRPr="003410C0" w:rsidRDefault="003326E3" w:rsidP="00E07775">
            <w:pPr>
              <w:jc w:val="center"/>
              <w:rPr>
                <w:color w:val="000000"/>
              </w:rPr>
            </w:pPr>
            <w:r w:rsidRPr="003410C0">
              <w:rPr>
                <w:color w:val="000000"/>
              </w:rPr>
              <w:t>$121.70</w:t>
            </w:r>
          </w:p>
        </w:tc>
      </w:tr>
      <w:tr w:rsidR="00E95779" w:rsidRPr="006D3A34" w14:paraId="2219A4DC" w14:textId="77777777" w:rsidTr="006D3A34">
        <w:trPr>
          <w:cantSplit/>
          <w:trHeight w:val="228"/>
        </w:trPr>
        <w:tc>
          <w:tcPr>
            <w:tcW w:w="10077" w:type="dxa"/>
            <w:gridSpan w:val="5"/>
            <w:tcBorders>
              <w:top w:val="single" w:sz="2" w:space="0" w:color="000000"/>
              <w:left w:val="single" w:sz="2" w:space="0" w:color="000000"/>
              <w:bottom w:val="single" w:sz="2" w:space="0" w:color="000000"/>
              <w:right w:val="single" w:sz="2" w:space="0" w:color="000000"/>
            </w:tcBorders>
          </w:tcPr>
          <w:p w14:paraId="04BEADAE" w14:textId="3516CF01" w:rsidR="00E95779" w:rsidRPr="003410C0" w:rsidRDefault="00182A15" w:rsidP="009C2741">
            <w:pPr>
              <w:ind w:right="224"/>
              <w:jc w:val="right"/>
              <w:rPr>
                <w:b/>
              </w:rPr>
            </w:pPr>
            <w:r w:rsidRPr="003410C0">
              <w:rPr>
                <w:b/>
              </w:rPr>
              <w:t xml:space="preserve">Total </w:t>
            </w:r>
            <w:r w:rsidR="00865F6E" w:rsidRPr="003410C0">
              <w:rPr>
                <w:b/>
              </w:rPr>
              <w:t>$</w:t>
            </w:r>
            <w:r w:rsidR="009C2741" w:rsidRPr="003410C0">
              <w:rPr>
                <w:b/>
              </w:rPr>
              <w:t>6206.70</w:t>
            </w:r>
          </w:p>
        </w:tc>
      </w:tr>
    </w:tbl>
    <w:p w14:paraId="4CD64BAF" w14:textId="77777777" w:rsidR="00B12EA3" w:rsidRPr="003410C0" w:rsidRDefault="00B12EA3" w:rsidP="00E53653">
      <w:pPr>
        <w:pStyle w:val="Heading1"/>
        <w:rPr>
          <w:rFonts w:cs="Times New Roman"/>
          <w:szCs w:val="24"/>
        </w:rPr>
      </w:pPr>
      <w:bookmarkStart w:id="27" w:name="_Toc510100294"/>
      <w:r w:rsidRPr="003410C0">
        <w:rPr>
          <w:rFonts w:cs="Times New Roman"/>
          <w:szCs w:val="24"/>
        </w:rPr>
        <w:t>Estimates of Other Total Annual Cost Burden to Respondents and Record Keepers</w:t>
      </w:r>
      <w:bookmarkEnd w:id="27"/>
    </w:p>
    <w:p w14:paraId="54226884" w14:textId="77777777" w:rsidR="00332F80" w:rsidRPr="003410C0" w:rsidRDefault="00332F80" w:rsidP="00F951D1"/>
    <w:p w14:paraId="47107807" w14:textId="77777777" w:rsidR="00332F80" w:rsidRPr="003410C0" w:rsidRDefault="00332F80" w:rsidP="00F951D1">
      <w:r w:rsidRPr="003410C0">
        <w:t xml:space="preserve">There are no </w:t>
      </w:r>
      <w:r w:rsidR="00747020" w:rsidRPr="003410C0">
        <w:t xml:space="preserve">other </w:t>
      </w:r>
      <w:r w:rsidRPr="003410C0">
        <w:t>costs to respondents for participating in this survey.</w:t>
      </w:r>
    </w:p>
    <w:p w14:paraId="5DD989D8" w14:textId="77777777" w:rsidR="00332F80" w:rsidRPr="003410C0" w:rsidRDefault="00332F80" w:rsidP="00F951D1"/>
    <w:p w14:paraId="7D8A137C" w14:textId="77777777" w:rsidR="00B12EA3" w:rsidRPr="003410C0" w:rsidRDefault="00B12EA3" w:rsidP="00E53653">
      <w:pPr>
        <w:pStyle w:val="Heading1"/>
        <w:rPr>
          <w:rFonts w:cs="Times New Roman"/>
          <w:szCs w:val="24"/>
        </w:rPr>
      </w:pPr>
      <w:bookmarkStart w:id="28" w:name="_Toc510100295"/>
      <w:r w:rsidRPr="003410C0">
        <w:rPr>
          <w:rFonts w:cs="Times New Roman"/>
          <w:szCs w:val="24"/>
        </w:rPr>
        <w:t>Annualized Cost to the Federal Government</w:t>
      </w:r>
      <w:bookmarkEnd w:id="28"/>
    </w:p>
    <w:p w14:paraId="351A6B17" w14:textId="77777777" w:rsidR="00332F80" w:rsidRPr="003410C0" w:rsidRDefault="00332F80" w:rsidP="00F951D1"/>
    <w:p w14:paraId="518B32B0" w14:textId="2C831D64" w:rsidR="002070E6" w:rsidRPr="003410C0" w:rsidRDefault="002070E6" w:rsidP="001C4BE8">
      <w:pPr>
        <w:spacing w:after="200" w:line="276" w:lineRule="auto"/>
      </w:pPr>
      <w:r w:rsidRPr="003410C0">
        <w:t xml:space="preserve">The annual cost to </w:t>
      </w:r>
      <w:r w:rsidR="00DE4927" w:rsidRPr="003410C0">
        <w:t>the</w:t>
      </w:r>
      <w:r w:rsidRPr="003410C0">
        <w:t xml:space="preserve"> government</w:t>
      </w:r>
      <w:r w:rsidR="00E740AE" w:rsidRPr="003410C0">
        <w:t xml:space="preserve"> for the data collection is estimated to be </w:t>
      </w:r>
      <w:r w:rsidRPr="003410C0">
        <w:t>$</w:t>
      </w:r>
      <w:r w:rsidR="00EB2024" w:rsidRPr="003410C0">
        <w:t>695,535</w:t>
      </w:r>
      <w:r w:rsidRPr="003410C0">
        <w:t xml:space="preserve"> (Exhibit 14.1). </w:t>
      </w:r>
    </w:p>
    <w:p w14:paraId="642461E7" w14:textId="77777777" w:rsidR="00071DD6" w:rsidRPr="003410C0" w:rsidRDefault="00071DD6" w:rsidP="00071DD6"/>
    <w:p w14:paraId="62CCBE32" w14:textId="77777777" w:rsidR="006A33D7" w:rsidRPr="003410C0" w:rsidRDefault="006A33D7" w:rsidP="00071DD6"/>
    <w:p w14:paraId="7767D16A" w14:textId="77777777" w:rsidR="00DE4927" w:rsidRPr="003410C0" w:rsidRDefault="00DE4927" w:rsidP="00071DD6">
      <w:pPr>
        <w:rPr>
          <w:b/>
        </w:rPr>
      </w:pPr>
      <w:bookmarkStart w:id="29" w:name="Exhibit141"/>
      <w:bookmarkEnd w:id="29"/>
      <w:r w:rsidRPr="003410C0">
        <w:rPr>
          <w:b/>
        </w:rPr>
        <w:t>Exhibit 14.1: Annualized Cost to the Government</w:t>
      </w:r>
    </w:p>
    <w:p w14:paraId="64D9CCF0" w14:textId="77777777" w:rsidR="00940C8B" w:rsidRPr="003410C0" w:rsidRDefault="00940C8B" w:rsidP="00071DD6">
      <w:pPr>
        <w:rPr>
          <w:b/>
        </w:rPr>
      </w:pPr>
    </w:p>
    <w:tbl>
      <w:tblPr>
        <w:tblW w:w="0" w:type="auto"/>
        <w:tblInd w:w="-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firstRow="1" w:lastRow="1" w:firstColumn="1" w:lastColumn="1" w:noHBand="0" w:noVBand="0"/>
      </w:tblPr>
      <w:tblGrid>
        <w:gridCol w:w="1980"/>
        <w:gridCol w:w="5480"/>
        <w:gridCol w:w="1895"/>
      </w:tblGrid>
      <w:tr w:rsidR="002070E6" w:rsidRPr="003410C0" w14:paraId="29B8EBB3" w14:textId="77777777" w:rsidTr="002070E6">
        <w:tc>
          <w:tcPr>
            <w:tcW w:w="1980" w:type="dxa"/>
          </w:tcPr>
          <w:p w14:paraId="1297EFBA"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sidRPr="003410C0">
              <w:rPr>
                <w:b/>
                <w:bCs/>
              </w:rPr>
              <w:t>Expense Type</w:t>
            </w:r>
          </w:p>
        </w:tc>
        <w:tc>
          <w:tcPr>
            <w:tcW w:w="5480" w:type="dxa"/>
          </w:tcPr>
          <w:p w14:paraId="69D4728F"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r w:rsidRPr="003410C0">
              <w:rPr>
                <w:b/>
                <w:bCs/>
              </w:rPr>
              <w:t>Expense Explanation</w:t>
            </w:r>
          </w:p>
        </w:tc>
        <w:tc>
          <w:tcPr>
            <w:tcW w:w="1895" w:type="dxa"/>
          </w:tcPr>
          <w:p w14:paraId="163BB670" w14:textId="77777777" w:rsidR="002070E6" w:rsidRPr="003410C0" w:rsidRDefault="002070E6" w:rsidP="002070E6">
            <w:pPr>
              <w:tabs>
                <w:tab w:val="center" w:pos="4320"/>
                <w:tab w:val="right" w:pos="8640"/>
              </w:tabs>
              <w:spacing w:line="50" w:lineRule="exact"/>
            </w:pPr>
          </w:p>
          <w:p w14:paraId="0BD29C0A"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rPr>
            </w:pPr>
            <w:r w:rsidRPr="003410C0">
              <w:rPr>
                <w:b/>
                <w:bCs/>
              </w:rPr>
              <w:t>Annual Costs (dollars)</w:t>
            </w:r>
          </w:p>
        </w:tc>
      </w:tr>
      <w:tr w:rsidR="002070E6" w:rsidRPr="003410C0" w14:paraId="7D140E8C" w14:textId="77777777" w:rsidTr="002070E6">
        <w:tc>
          <w:tcPr>
            <w:tcW w:w="1980" w:type="dxa"/>
          </w:tcPr>
          <w:p w14:paraId="3636F11E"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3410C0">
              <w:t>Direct Costs to the Federal Government</w:t>
            </w:r>
          </w:p>
        </w:tc>
        <w:tc>
          <w:tcPr>
            <w:tcW w:w="5480" w:type="dxa"/>
            <w:vAlign w:val="center"/>
          </w:tcPr>
          <w:p w14:paraId="74CCE37D"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3410C0">
              <w:t>CDC, Project Officer (GS-13 0.40 FTE)</w:t>
            </w:r>
          </w:p>
        </w:tc>
        <w:tc>
          <w:tcPr>
            <w:tcW w:w="1895" w:type="dxa"/>
            <w:vAlign w:val="center"/>
          </w:tcPr>
          <w:p w14:paraId="73401935"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pPr>
            <w:r w:rsidRPr="003410C0">
              <w:t>$40,810</w:t>
            </w:r>
          </w:p>
        </w:tc>
      </w:tr>
      <w:tr w:rsidR="002070E6" w:rsidRPr="003410C0" w14:paraId="0AD43D51" w14:textId="77777777" w:rsidTr="002070E6">
        <w:tc>
          <w:tcPr>
            <w:tcW w:w="1980" w:type="dxa"/>
          </w:tcPr>
          <w:p w14:paraId="057EFA4A"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tc>
        <w:tc>
          <w:tcPr>
            <w:tcW w:w="5480" w:type="dxa"/>
            <w:vAlign w:val="center"/>
          </w:tcPr>
          <w:p w14:paraId="73548BDF"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3410C0">
              <w:t>CDC Scientist (GS-13, 0.20 FTE)</w:t>
            </w:r>
          </w:p>
        </w:tc>
        <w:tc>
          <w:tcPr>
            <w:tcW w:w="1895" w:type="dxa"/>
            <w:vAlign w:val="center"/>
          </w:tcPr>
          <w:p w14:paraId="0D86E38C"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pPr>
            <w:r w:rsidRPr="003410C0">
              <w:t>$20,405</w:t>
            </w:r>
          </w:p>
        </w:tc>
      </w:tr>
      <w:tr w:rsidR="002070E6" w:rsidRPr="003410C0" w14:paraId="015999FE" w14:textId="77777777" w:rsidTr="002070E6">
        <w:tc>
          <w:tcPr>
            <w:tcW w:w="1980" w:type="dxa"/>
          </w:tcPr>
          <w:p w14:paraId="0B40FC89"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tc>
        <w:tc>
          <w:tcPr>
            <w:tcW w:w="5480" w:type="dxa"/>
            <w:vAlign w:val="center"/>
          </w:tcPr>
          <w:p w14:paraId="5724B869"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3410C0">
              <w:t>CDC</w:t>
            </w:r>
            <w:r w:rsidR="00DE4927" w:rsidRPr="003410C0">
              <w:t xml:space="preserve"> Project Coordinator (GS-12, 0.4</w:t>
            </w:r>
            <w:r w:rsidRPr="003410C0">
              <w:t xml:space="preserve">0 FTE) </w:t>
            </w:r>
          </w:p>
        </w:tc>
        <w:tc>
          <w:tcPr>
            <w:tcW w:w="1895" w:type="dxa"/>
            <w:vAlign w:val="center"/>
          </w:tcPr>
          <w:p w14:paraId="36C3672A"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pPr>
            <w:r w:rsidRPr="003410C0">
              <w:t>$</w:t>
            </w:r>
            <w:r w:rsidR="00DE4927" w:rsidRPr="003410C0">
              <w:t>34,320</w:t>
            </w:r>
          </w:p>
        </w:tc>
      </w:tr>
      <w:tr w:rsidR="002070E6" w:rsidRPr="003410C0" w14:paraId="17B3DB08" w14:textId="77777777" w:rsidTr="002070E6">
        <w:tc>
          <w:tcPr>
            <w:tcW w:w="1980" w:type="dxa"/>
          </w:tcPr>
          <w:p w14:paraId="65754FAE"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tc>
        <w:tc>
          <w:tcPr>
            <w:tcW w:w="5480" w:type="dxa"/>
            <w:vAlign w:val="center"/>
          </w:tcPr>
          <w:p w14:paraId="607EBF12"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3410C0">
              <w:rPr>
                <w:b/>
              </w:rPr>
              <w:t xml:space="preserve">           Subtotal, Direct Costs</w:t>
            </w:r>
          </w:p>
        </w:tc>
        <w:tc>
          <w:tcPr>
            <w:tcW w:w="1895" w:type="dxa"/>
            <w:vAlign w:val="center"/>
          </w:tcPr>
          <w:p w14:paraId="7974FA50"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pPr>
            <w:r w:rsidRPr="003410C0">
              <w:rPr>
                <w:b/>
              </w:rPr>
              <w:t>$</w:t>
            </w:r>
            <w:r w:rsidR="00DE4927" w:rsidRPr="003410C0">
              <w:rPr>
                <w:b/>
              </w:rPr>
              <w:t>95,535</w:t>
            </w:r>
          </w:p>
        </w:tc>
      </w:tr>
      <w:tr w:rsidR="002070E6" w:rsidRPr="003410C0" w14:paraId="4DA8F625" w14:textId="77777777" w:rsidTr="002070E6">
        <w:tc>
          <w:tcPr>
            <w:tcW w:w="1980" w:type="dxa"/>
          </w:tcPr>
          <w:p w14:paraId="69E68112"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3410C0">
              <w:t xml:space="preserve">Cooperative Agreement Costs </w:t>
            </w:r>
          </w:p>
        </w:tc>
        <w:tc>
          <w:tcPr>
            <w:tcW w:w="5480" w:type="dxa"/>
            <w:vAlign w:val="center"/>
          </w:tcPr>
          <w:p w14:paraId="4AF26E19" w14:textId="77777777" w:rsidR="002070E6" w:rsidRPr="003410C0" w:rsidRDefault="00DE4927"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r w:rsidRPr="003410C0">
              <w:rPr>
                <w:b/>
              </w:rPr>
              <w:t xml:space="preserve">Annual </w:t>
            </w:r>
            <w:r w:rsidR="002070E6" w:rsidRPr="003410C0">
              <w:rPr>
                <w:b/>
              </w:rPr>
              <w:t xml:space="preserve">Cooperative Agreement #PS15-002 Costs                 </w:t>
            </w:r>
          </w:p>
        </w:tc>
        <w:tc>
          <w:tcPr>
            <w:tcW w:w="1895" w:type="dxa"/>
            <w:vAlign w:val="center"/>
          </w:tcPr>
          <w:p w14:paraId="517697C3" w14:textId="77777777" w:rsidR="002070E6" w:rsidRPr="003410C0" w:rsidRDefault="002070E6" w:rsidP="003C244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rPr>
            </w:pPr>
            <w:r w:rsidRPr="003410C0">
              <w:rPr>
                <w:b/>
              </w:rPr>
              <w:t>$</w:t>
            </w:r>
            <w:r w:rsidR="003C244B" w:rsidRPr="003410C0">
              <w:rPr>
                <w:b/>
              </w:rPr>
              <w:t>600,000</w:t>
            </w:r>
          </w:p>
        </w:tc>
      </w:tr>
      <w:tr w:rsidR="002070E6" w:rsidRPr="003410C0" w14:paraId="489E6C86" w14:textId="77777777" w:rsidTr="002070E6">
        <w:tc>
          <w:tcPr>
            <w:tcW w:w="1980" w:type="dxa"/>
          </w:tcPr>
          <w:p w14:paraId="65F7CF44"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tc>
        <w:tc>
          <w:tcPr>
            <w:tcW w:w="5480" w:type="dxa"/>
          </w:tcPr>
          <w:p w14:paraId="6ED75E22"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r w:rsidRPr="003410C0">
              <w:rPr>
                <w:b/>
              </w:rPr>
              <w:t>ANNUALIZED COST TO THE GOVERNMENT</w:t>
            </w:r>
          </w:p>
        </w:tc>
        <w:tc>
          <w:tcPr>
            <w:tcW w:w="1895" w:type="dxa"/>
          </w:tcPr>
          <w:p w14:paraId="574336E9" w14:textId="77777777" w:rsidR="002070E6" w:rsidRPr="003410C0" w:rsidRDefault="002070E6" w:rsidP="00EB202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rPr>
            </w:pPr>
            <w:r w:rsidRPr="003410C0">
              <w:rPr>
                <w:b/>
              </w:rPr>
              <w:t>$</w:t>
            </w:r>
            <w:r w:rsidR="00EB2024" w:rsidRPr="003410C0">
              <w:rPr>
                <w:b/>
              </w:rPr>
              <w:t>695,535</w:t>
            </w:r>
          </w:p>
        </w:tc>
      </w:tr>
    </w:tbl>
    <w:p w14:paraId="00B62F65" w14:textId="77777777" w:rsidR="002070E6" w:rsidRPr="00071DD6" w:rsidRDefault="002070E6" w:rsidP="00071DD6"/>
    <w:p w14:paraId="6844D994" w14:textId="77777777" w:rsidR="00B12EA3" w:rsidRPr="003410C0" w:rsidRDefault="00B12EA3" w:rsidP="00E53653">
      <w:pPr>
        <w:pStyle w:val="Heading1"/>
        <w:rPr>
          <w:rFonts w:cs="Times New Roman"/>
          <w:szCs w:val="24"/>
        </w:rPr>
      </w:pPr>
      <w:bookmarkStart w:id="30" w:name="_Toc510100296"/>
      <w:r w:rsidRPr="003410C0">
        <w:rPr>
          <w:rFonts w:cs="Times New Roman"/>
          <w:szCs w:val="24"/>
        </w:rPr>
        <w:t>Explanation for Program Changes or Adjustments</w:t>
      </w:r>
      <w:bookmarkEnd w:id="30"/>
    </w:p>
    <w:p w14:paraId="345C0332" w14:textId="77777777" w:rsidR="00332F80" w:rsidRPr="003410C0" w:rsidRDefault="00332F80" w:rsidP="00F951D1"/>
    <w:p w14:paraId="48F360D7" w14:textId="77777777" w:rsidR="00332F80" w:rsidRPr="003410C0" w:rsidRDefault="00332F80" w:rsidP="00E90840">
      <w:pPr>
        <w:autoSpaceDE w:val="0"/>
        <w:autoSpaceDN w:val="0"/>
        <w:adjustRightInd w:val="0"/>
        <w:contextualSpacing/>
        <w:jc w:val="both"/>
        <w:rPr>
          <w:bCs/>
        </w:rPr>
      </w:pPr>
      <w:r w:rsidRPr="003410C0">
        <w:rPr>
          <w:bCs/>
        </w:rPr>
        <w:t xml:space="preserve">This is a new </w:t>
      </w:r>
      <w:r w:rsidR="00AE6E31" w:rsidRPr="003410C0">
        <w:rPr>
          <w:bCs/>
        </w:rPr>
        <w:t>i</w:t>
      </w:r>
      <w:r w:rsidRPr="003410C0">
        <w:rPr>
          <w:bCs/>
        </w:rPr>
        <w:t xml:space="preserve">nformation collection request (ICR). </w:t>
      </w:r>
    </w:p>
    <w:p w14:paraId="3BD7037A" w14:textId="77777777" w:rsidR="00B12EA3" w:rsidRPr="003410C0" w:rsidRDefault="00B12EA3" w:rsidP="00E53653">
      <w:pPr>
        <w:pStyle w:val="Heading1"/>
        <w:rPr>
          <w:rFonts w:cs="Times New Roman"/>
          <w:szCs w:val="24"/>
        </w:rPr>
      </w:pPr>
      <w:bookmarkStart w:id="31" w:name="_Toc510100297"/>
      <w:r w:rsidRPr="003410C0">
        <w:rPr>
          <w:rFonts w:cs="Times New Roman"/>
          <w:szCs w:val="24"/>
        </w:rPr>
        <w:t>Plans for Tabulation and Publication and Project Time Schedule</w:t>
      </w:r>
      <w:bookmarkEnd w:id="31"/>
    </w:p>
    <w:p w14:paraId="42AD4453" w14:textId="77777777" w:rsidR="00332F80" w:rsidRPr="003410C0" w:rsidRDefault="00332F80" w:rsidP="00F951D1"/>
    <w:p w14:paraId="0C22F84D" w14:textId="54C2E6EA" w:rsidR="00935914" w:rsidRPr="003410C0" w:rsidRDefault="00935914" w:rsidP="00935914">
      <w:r w:rsidRPr="003410C0">
        <w:t xml:space="preserve">Our analysis </w:t>
      </w:r>
      <w:r w:rsidR="00A0088A" w:rsidRPr="003410C0">
        <w:t xml:space="preserve">will focus on questions related to the study objectives. Our analysis plans for assessing the </w:t>
      </w:r>
      <w:r w:rsidR="00A84BB4" w:rsidRPr="003410C0">
        <w:t xml:space="preserve">pre-post </w:t>
      </w:r>
      <w:r w:rsidR="00A0088A" w:rsidRPr="003410C0">
        <w:t xml:space="preserve">efficacy of the intervention include a tabular analysis to </w:t>
      </w:r>
      <w:r w:rsidR="00F61D44" w:rsidRPr="003410C0">
        <w:t>measure</w:t>
      </w:r>
      <w:r w:rsidR="00A0088A" w:rsidRPr="003410C0">
        <w:t xml:space="preserve"> baseline variables </w:t>
      </w:r>
      <w:r w:rsidR="00F61D44" w:rsidRPr="003410C0">
        <w:t>and assess their distribution in the sample</w:t>
      </w:r>
      <w:r w:rsidR="00A0088A" w:rsidRPr="003410C0">
        <w:t xml:space="preserve"> during the follow up time points (4 and 8 months). </w:t>
      </w:r>
      <w:r w:rsidR="00C06462" w:rsidRPr="003410C0">
        <w:t>Specifically,</w:t>
      </w:r>
      <w:r w:rsidR="00A0088A" w:rsidRPr="003410C0">
        <w:t xml:space="preserve"> we</w:t>
      </w:r>
      <w:r w:rsidRPr="003410C0">
        <w:t xml:space="preserve"> will measure the change in number of condomless anal sex acts from baseline to 4 and 8 months</w:t>
      </w:r>
      <w:r w:rsidR="00B728D2" w:rsidRPr="003410C0">
        <w:t>.</w:t>
      </w:r>
      <w:r w:rsidRPr="003410C0">
        <w:t xml:space="preserve"> </w:t>
      </w:r>
    </w:p>
    <w:p w14:paraId="349C54C6" w14:textId="77777777" w:rsidR="00071DD6" w:rsidRPr="003410C0" w:rsidRDefault="00071DD6" w:rsidP="00332F80">
      <w:pPr>
        <w:jc w:val="both"/>
      </w:pPr>
    </w:p>
    <w:p w14:paraId="6C6D0F9C" w14:textId="616C56DB" w:rsidR="00332F80" w:rsidRPr="003410C0" w:rsidRDefault="00B24E32" w:rsidP="00332F80">
      <w:pPr>
        <w:jc w:val="both"/>
      </w:pPr>
      <w:r w:rsidRPr="003410C0">
        <w:t xml:space="preserve">Data collection will </w:t>
      </w:r>
      <w:r w:rsidR="00D5252D" w:rsidRPr="003410C0">
        <w:t xml:space="preserve">occur over a period of </w:t>
      </w:r>
      <w:r w:rsidR="00935914" w:rsidRPr="003410C0">
        <w:t>18</w:t>
      </w:r>
      <w:r w:rsidR="00D5252D" w:rsidRPr="003410C0">
        <w:t xml:space="preserve"> months, beginning </w:t>
      </w:r>
      <w:r w:rsidR="003B5E7D" w:rsidRPr="003410C0">
        <w:t xml:space="preserve">in </w:t>
      </w:r>
      <w:r w:rsidR="0050062D" w:rsidRPr="003410C0">
        <w:t>January</w:t>
      </w:r>
      <w:r w:rsidR="0092650B" w:rsidRPr="003410C0">
        <w:t xml:space="preserve"> </w:t>
      </w:r>
      <w:r w:rsidR="00935914" w:rsidRPr="003410C0">
        <w:t xml:space="preserve">of </w:t>
      </w:r>
      <w:r w:rsidR="0050062D" w:rsidRPr="003410C0">
        <w:t xml:space="preserve">2019 </w:t>
      </w:r>
      <w:r w:rsidR="00D253C3" w:rsidRPr="003410C0">
        <w:t>(</w:t>
      </w:r>
      <w:r w:rsidR="001F5F93" w:rsidRPr="003410C0">
        <w:t>2 months after OMB approval)</w:t>
      </w:r>
      <w:r w:rsidRPr="003410C0">
        <w:t xml:space="preserve">, analyses will be carried out in </w:t>
      </w:r>
      <w:r w:rsidR="0050062D" w:rsidRPr="003410C0">
        <w:t>July 2020 – October 2020</w:t>
      </w:r>
      <w:r w:rsidR="00D253C3" w:rsidRPr="003410C0">
        <w:t xml:space="preserve"> (</w:t>
      </w:r>
      <w:r w:rsidR="00935914" w:rsidRPr="003410C0">
        <w:t xml:space="preserve">19 – 22 </w:t>
      </w:r>
      <w:r w:rsidR="001F5F93" w:rsidRPr="003410C0">
        <w:t>months after OMB approval)</w:t>
      </w:r>
      <w:r w:rsidRPr="003410C0">
        <w:t xml:space="preserve">, and the final data set and report will be submitted in </w:t>
      </w:r>
      <w:r w:rsidR="0050062D" w:rsidRPr="003410C0">
        <w:t>December 2020</w:t>
      </w:r>
      <w:r w:rsidR="00D253C3" w:rsidRPr="003410C0">
        <w:t xml:space="preserve"> (</w:t>
      </w:r>
      <w:r w:rsidR="00935914" w:rsidRPr="003410C0">
        <w:t>24</w:t>
      </w:r>
      <w:r w:rsidR="001F5F93" w:rsidRPr="003410C0">
        <w:t xml:space="preserve"> months after OMB approval)</w:t>
      </w:r>
      <w:r w:rsidRPr="003410C0">
        <w:t xml:space="preserve">. </w:t>
      </w:r>
      <w:r w:rsidR="008605AA" w:rsidRPr="003410C0">
        <w:t xml:space="preserve">We are requesting approval for </w:t>
      </w:r>
      <w:r w:rsidR="00935914" w:rsidRPr="003410C0">
        <w:t>18</w:t>
      </w:r>
      <w:r w:rsidR="00BC3B38" w:rsidRPr="003410C0">
        <w:t xml:space="preserve"> </w:t>
      </w:r>
      <w:r w:rsidR="008310E4" w:rsidRPr="003410C0">
        <w:t>months</w:t>
      </w:r>
      <w:r w:rsidR="008605AA" w:rsidRPr="003410C0">
        <w:t xml:space="preserve"> of data collection. </w:t>
      </w:r>
      <w:r w:rsidR="00332F80" w:rsidRPr="003410C0">
        <w:t>The project timeline is detailed in exhibit 16.1.</w:t>
      </w:r>
    </w:p>
    <w:p w14:paraId="2EFCD227" w14:textId="77777777" w:rsidR="00F87729" w:rsidRPr="003410C0" w:rsidRDefault="00F87729" w:rsidP="00332F80">
      <w:pPr>
        <w:jc w:val="both"/>
        <w:rPr>
          <w:highlight w:val="yellow"/>
        </w:rPr>
      </w:pPr>
    </w:p>
    <w:p w14:paraId="3416ED06" w14:textId="77777777" w:rsidR="00A259FB" w:rsidRPr="003410C0" w:rsidRDefault="00A259FB" w:rsidP="00A259FB">
      <w:pPr>
        <w:pStyle w:val="Caption"/>
        <w:keepNext/>
        <w:rPr>
          <w:sz w:val="24"/>
          <w:szCs w:val="24"/>
        </w:rPr>
      </w:pPr>
      <w:bookmarkStart w:id="32" w:name="Exhibit161"/>
      <w:bookmarkStart w:id="33" w:name="_Toc449541626"/>
      <w:bookmarkEnd w:id="32"/>
      <w:r w:rsidRPr="003410C0">
        <w:rPr>
          <w:sz w:val="24"/>
          <w:szCs w:val="24"/>
        </w:rPr>
        <w:t xml:space="preserve">Exhibit </w:t>
      </w:r>
      <w:r w:rsidRPr="003410C0">
        <w:rPr>
          <w:sz w:val="24"/>
          <w:szCs w:val="24"/>
        </w:rPr>
        <w:fldChar w:fldCharType="begin"/>
      </w:r>
      <w:r w:rsidRPr="003410C0">
        <w:rPr>
          <w:sz w:val="24"/>
          <w:szCs w:val="24"/>
        </w:rPr>
        <w:instrText xml:space="preserve"> STYLEREF 1 \s </w:instrText>
      </w:r>
      <w:r w:rsidRPr="003410C0">
        <w:rPr>
          <w:sz w:val="24"/>
          <w:szCs w:val="24"/>
        </w:rPr>
        <w:fldChar w:fldCharType="separate"/>
      </w:r>
      <w:r w:rsidR="0012454A" w:rsidRPr="003410C0">
        <w:rPr>
          <w:noProof/>
          <w:sz w:val="24"/>
          <w:szCs w:val="24"/>
        </w:rPr>
        <w:t>16</w:t>
      </w:r>
      <w:r w:rsidRPr="003410C0">
        <w:rPr>
          <w:sz w:val="24"/>
          <w:szCs w:val="24"/>
        </w:rPr>
        <w:fldChar w:fldCharType="end"/>
      </w:r>
      <w:r w:rsidRPr="003410C0">
        <w:rPr>
          <w:sz w:val="24"/>
          <w:szCs w:val="24"/>
        </w:rPr>
        <w:t>.</w:t>
      </w:r>
      <w:r w:rsidRPr="003410C0">
        <w:rPr>
          <w:sz w:val="24"/>
          <w:szCs w:val="24"/>
        </w:rPr>
        <w:fldChar w:fldCharType="begin"/>
      </w:r>
      <w:r w:rsidRPr="003410C0">
        <w:rPr>
          <w:sz w:val="24"/>
          <w:szCs w:val="24"/>
        </w:rPr>
        <w:instrText xml:space="preserve"> SEQ Exhibit \* ARABIC \s 1 </w:instrText>
      </w:r>
      <w:r w:rsidRPr="003410C0">
        <w:rPr>
          <w:sz w:val="24"/>
          <w:szCs w:val="24"/>
        </w:rPr>
        <w:fldChar w:fldCharType="separate"/>
      </w:r>
      <w:r w:rsidR="0012454A" w:rsidRPr="003410C0">
        <w:rPr>
          <w:noProof/>
          <w:sz w:val="24"/>
          <w:szCs w:val="24"/>
        </w:rPr>
        <w:t>1</w:t>
      </w:r>
      <w:r w:rsidRPr="003410C0">
        <w:rPr>
          <w:sz w:val="24"/>
          <w:szCs w:val="24"/>
        </w:rPr>
        <w:fldChar w:fldCharType="end"/>
      </w:r>
      <w:r w:rsidRPr="003410C0">
        <w:rPr>
          <w:sz w:val="24"/>
          <w:szCs w:val="24"/>
        </w:rPr>
        <w:t>: Project Time Schedule</w:t>
      </w:r>
      <w:bookmarkEnd w:id="33"/>
    </w:p>
    <w:p w14:paraId="6E8FC443" w14:textId="77777777" w:rsidR="00A259FB" w:rsidRPr="003410C0" w:rsidRDefault="00A259FB" w:rsidP="00A259FB"/>
    <w:tbl>
      <w:tblPr>
        <w:tblW w:w="0" w:type="auto"/>
        <w:jc w:val="center"/>
        <w:tblCellMar>
          <w:left w:w="0" w:type="dxa"/>
          <w:right w:w="0" w:type="dxa"/>
        </w:tblCellMar>
        <w:tblLook w:val="04A0" w:firstRow="1" w:lastRow="0" w:firstColumn="1" w:lastColumn="0" w:noHBand="0" w:noVBand="1"/>
      </w:tblPr>
      <w:tblGrid>
        <w:gridCol w:w="4300"/>
        <w:gridCol w:w="3660"/>
      </w:tblGrid>
      <w:tr w:rsidR="00A259FB" w:rsidRPr="003410C0" w14:paraId="4EF375C0" w14:textId="77777777" w:rsidTr="0011056E">
        <w:trPr>
          <w:jc w:val="center"/>
        </w:trPr>
        <w:tc>
          <w:tcPr>
            <w:tcW w:w="430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1C692A50" w14:textId="77777777" w:rsidR="00A259FB" w:rsidRPr="003410C0" w:rsidRDefault="00A259FB" w:rsidP="001F507F">
            <w:pPr>
              <w:spacing w:before="100" w:beforeAutospacing="1" w:after="100" w:afterAutospacing="1"/>
            </w:pPr>
            <w:r w:rsidRPr="003410C0">
              <w:t> </w:t>
            </w:r>
          </w:p>
          <w:p w14:paraId="09890F2A" w14:textId="77777777" w:rsidR="00A259FB" w:rsidRPr="003410C0" w:rsidRDefault="00A259FB" w:rsidP="001F507F">
            <w:pPr>
              <w:spacing w:before="100" w:beforeAutospacing="1" w:after="100" w:afterAutospacing="1"/>
            </w:pPr>
            <w:r w:rsidRPr="003410C0">
              <w:rPr>
                <w:b/>
                <w:bCs/>
              </w:rPr>
              <w:t>Activity</w:t>
            </w:r>
          </w:p>
        </w:tc>
        <w:tc>
          <w:tcPr>
            <w:tcW w:w="366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A177866" w14:textId="77777777" w:rsidR="00A259FB" w:rsidRPr="003410C0" w:rsidRDefault="00A259FB" w:rsidP="001F507F">
            <w:pPr>
              <w:spacing w:before="100" w:beforeAutospacing="1" w:after="100" w:afterAutospacing="1"/>
              <w:jc w:val="center"/>
            </w:pPr>
            <w:r w:rsidRPr="003410C0">
              <w:t> </w:t>
            </w:r>
          </w:p>
          <w:p w14:paraId="2172DF76" w14:textId="77777777" w:rsidR="00A259FB" w:rsidRPr="003410C0" w:rsidRDefault="00A259FB" w:rsidP="001F507F">
            <w:pPr>
              <w:spacing w:before="100" w:beforeAutospacing="1" w:after="100" w:afterAutospacing="1"/>
              <w:jc w:val="center"/>
            </w:pPr>
            <w:r w:rsidRPr="003410C0">
              <w:rPr>
                <w:b/>
                <w:bCs/>
              </w:rPr>
              <w:t>Time Schedule</w:t>
            </w:r>
          </w:p>
        </w:tc>
      </w:tr>
      <w:tr w:rsidR="00A259FB" w:rsidRPr="003410C0" w14:paraId="01EB92BB" w14:textId="77777777" w:rsidTr="0011056E">
        <w:trPr>
          <w:jc w:val="center"/>
        </w:trPr>
        <w:tc>
          <w:tcPr>
            <w:tcW w:w="430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CF93651" w14:textId="77777777" w:rsidR="00A259FB" w:rsidRPr="003410C0" w:rsidRDefault="00A259FB" w:rsidP="001F507F">
            <w:pPr>
              <w:spacing w:before="100" w:beforeAutospacing="1" w:after="100" w:afterAutospacing="1"/>
            </w:pPr>
            <w:r w:rsidRPr="003410C0">
              <w:t xml:space="preserve">Develop data collection tools, sampling and data plans, study protocol </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14:paraId="2FA5AD06" w14:textId="77777777" w:rsidR="00A259FB" w:rsidRPr="003410C0" w:rsidRDefault="00A259FB" w:rsidP="00A259FB">
            <w:pPr>
              <w:spacing w:before="100" w:beforeAutospacing="1" w:after="100" w:afterAutospacing="1"/>
            </w:pPr>
            <w:r w:rsidRPr="003410C0">
              <w:t>September 2016 – July 2017</w:t>
            </w:r>
          </w:p>
        </w:tc>
      </w:tr>
      <w:tr w:rsidR="00A259FB" w:rsidRPr="003410C0" w14:paraId="3567E6AB" w14:textId="77777777" w:rsidTr="0011056E">
        <w:trPr>
          <w:jc w:val="center"/>
        </w:trPr>
        <w:tc>
          <w:tcPr>
            <w:tcW w:w="430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4568B15A" w14:textId="77777777" w:rsidR="00A259FB" w:rsidRPr="003410C0" w:rsidRDefault="00A259FB" w:rsidP="001F507F">
            <w:pPr>
              <w:spacing w:before="100" w:beforeAutospacing="1" w:after="100" w:afterAutospacing="1"/>
            </w:pPr>
            <w:r w:rsidRPr="003410C0">
              <w:t>OMB Submission</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14:paraId="5C68A3FC" w14:textId="77777777" w:rsidR="00A259FB" w:rsidRPr="003410C0" w:rsidRDefault="00A259FB" w:rsidP="001F507F">
            <w:pPr>
              <w:spacing w:before="100" w:beforeAutospacing="1" w:after="100" w:afterAutospacing="1"/>
            </w:pPr>
            <w:r w:rsidRPr="003410C0">
              <w:t>August 2017</w:t>
            </w:r>
          </w:p>
        </w:tc>
      </w:tr>
      <w:tr w:rsidR="00A259FB" w:rsidRPr="003410C0" w14:paraId="55772B15" w14:textId="77777777" w:rsidTr="0011056E">
        <w:trPr>
          <w:jc w:val="center"/>
        </w:trPr>
        <w:tc>
          <w:tcPr>
            <w:tcW w:w="430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E090C14" w14:textId="77777777" w:rsidR="00A259FB" w:rsidRPr="003410C0" w:rsidRDefault="00A259FB" w:rsidP="001F507F">
            <w:pPr>
              <w:spacing w:before="100" w:beforeAutospacing="1" w:after="100" w:afterAutospacing="1"/>
            </w:pPr>
            <w:r w:rsidRPr="003410C0">
              <w:t>Recruitment  </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14:paraId="6C2152EC" w14:textId="77777777" w:rsidR="00A259FB" w:rsidRPr="003410C0" w:rsidRDefault="00A259FB" w:rsidP="001F507F">
            <w:pPr>
              <w:spacing w:before="100" w:beforeAutospacing="1" w:after="100" w:afterAutospacing="1"/>
            </w:pPr>
            <w:r w:rsidRPr="003410C0">
              <w:t>1 month after OMB Approval</w:t>
            </w:r>
          </w:p>
        </w:tc>
      </w:tr>
      <w:tr w:rsidR="00A259FB" w:rsidRPr="003410C0" w14:paraId="3C5015B2" w14:textId="77777777" w:rsidTr="0011056E">
        <w:trPr>
          <w:jc w:val="center"/>
        </w:trPr>
        <w:tc>
          <w:tcPr>
            <w:tcW w:w="430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57BCAE80" w14:textId="77777777" w:rsidR="00A259FB" w:rsidRPr="003410C0" w:rsidRDefault="00A259FB" w:rsidP="001F507F">
            <w:pPr>
              <w:spacing w:before="100" w:beforeAutospacing="1" w:after="100" w:afterAutospacing="1"/>
            </w:pPr>
            <w:r w:rsidRPr="003410C0">
              <w:t>Data Collection  </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14:paraId="7C7F5796" w14:textId="77777777" w:rsidR="00A259FB" w:rsidRPr="003410C0" w:rsidRDefault="00A259FB" w:rsidP="001F507F">
            <w:pPr>
              <w:spacing w:before="100" w:beforeAutospacing="1" w:after="100" w:afterAutospacing="1"/>
            </w:pPr>
            <w:r w:rsidRPr="003410C0">
              <w:t>2-19 months after OMB Approval</w:t>
            </w:r>
          </w:p>
        </w:tc>
      </w:tr>
      <w:tr w:rsidR="00A259FB" w:rsidRPr="003410C0" w14:paraId="3CAD21F8" w14:textId="77777777" w:rsidTr="0011056E">
        <w:trPr>
          <w:jc w:val="center"/>
        </w:trPr>
        <w:tc>
          <w:tcPr>
            <w:tcW w:w="430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75D1F69" w14:textId="77777777" w:rsidR="00A259FB" w:rsidRPr="003410C0" w:rsidRDefault="00A259FB" w:rsidP="001F507F">
            <w:pPr>
              <w:spacing w:before="100" w:beforeAutospacing="1" w:after="100" w:afterAutospacing="1"/>
            </w:pPr>
            <w:r w:rsidRPr="003410C0">
              <w:t>Data analysis finalized and report drafted</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14:paraId="7A8ADF80" w14:textId="77777777" w:rsidR="00A259FB" w:rsidRPr="003410C0" w:rsidRDefault="00A259FB" w:rsidP="001F507F">
            <w:pPr>
              <w:spacing w:before="100" w:beforeAutospacing="1" w:after="100" w:afterAutospacing="1"/>
            </w:pPr>
            <w:r w:rsidRPr="003410C0">
              <w:t>19-22 months after OMB Approval</w:t>
            </w:r>
          </w:p>
        </w:tc>
      </w:tr>
      <w:tr w:rsidR="00A259FB" w:rsidRPr="003410C0" w14:paraId="756C736C" w14:textId="77777777" w:rsidTr="0011056E">
        <w:trPr>
          <w:jc w:val="center"/>
        </w:trPr>
        <w:tc>
          <w:tcPr>
            <w:tcW w:w="430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58FCF34B" w14:textId="77777777" w:rsidR="00A259FB" w:rsidRPr="003410C0" w:rsidRDefault="00A259FB" w:rsidP="00EB2024">
            <w:pPr>
              <w:spacing w:before="100" w:beforeAutospacing="1" w:after="100" w:afterAutospacing="1"/>
            </w:pPr>
            <w:r w:rsidRPr="003410C0">
              <w:t xml:space="preserve">Final </w:t>
            </w:r>
            <w:r w:rsidR="00753EA2" w:rsidRPr="003410C0">
              <w:t xml:space="preserve">de-identified </w:t>
            </w:r>
            <w:r w:rsidRPr="003410C0">
              <w:t>data set submitted to CDC</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14:paraId="7B0E7A08" w14:textId="77777777" w:rsidR="00A259FB" w:rsidRPr="003410C0" w:rsidRDefault="00A259FB" w:rsidP="001F507F">
            <w:pPr>
              <w:spacing w:before="100" w:beforeAutospacing="1" w:after="100" w:afterAutospacing="1"/>
            </w:pPr>
            <w:r w:rsidRPr="003410C0">
              <w:t xml:space="preserve">24 months after OMB Approval </w:t>
            </w:r>
          </w:p>
        </w:tc>
      </w:tr>
    </w:tbl>
    <w:p w14:paraId="5C94F370" w14:textId="77777777" w:rsidR="001F507F" w:rsidRDefault="001F507F" w:rsidP="001F507F">
      <w:pPr>
        <w:rPr>
          <w:rFonts w:eastAsia="Calibri"/>
          <w:color w:val="000000"/>
        </w:rPr>
      </w:pPr>
    </w:p>
    <w:p w14:paraId="594BFD9B" w14:textId="6303EA35" w:rsidR="00A259FB" w:rsidRPr="001F507F" w:rsidRDefault="001F507F" w:rsidP="00332F80">
      <w:pPr>
        <w:jc w:val="both"/>
      </w:pPr>
      <w:r>
        <w:t xml:space="preserve">In compliance with the CDC policy on data management and access, we will develop a final, de-identified (names, </w:t>
      </w:r>
      <w:r w:rsidR="00A85F31">
        <w:t>contact information</w:t>
      </w:r>
      <w:r>
        <w:t xml:space="preserve">, and locations will be removed) qualitative database for this study along with the corresponding data documentation, which will be made publicly available within 30 months of the end of data collection. It is anticipated that the data collected through this study will be shared as summary data tables and restricted use dataset(s). </w:t>
      </w:r>
      <w:r w:rsidR="0026670E" w:rsidRPr="00CB58A9">
        <w:rPr>
          <w:rFonts w:eastAsia="Calibri"/>
          <w:color w:val="000000"/>
        </w:rPr>
        <w:t>A data use</w:t>
      </w:r>
      <w:r w:rsidR="00935914" w:rsidRPr="00CB58A9">
        <w:rPr>
          <w:rFonts w:eastAsia="Calibri"/>
          <w:color w:val="000000"/>
        </w:rPr>
        <w:t xml:space="preserve"> </w:t>
      </w:r>
      <w:r w:rsidR="00EB6788">
        <w:rPr>
          <w:rFonts w:eastAsia="Calibri"/>
          <w:color w:val="000000"/>
        </w:rPr>
        <w:t>plan</w:t>
      </w:r>
      <w:r w:rsidR="00935914" w:rsidRPr="00CB58A9">
        <w:rPr>
          <w:rFonts w:eastAsia="Calibri"/>
          <w:color w:val="000000"/>
        </w:rPr>
        <w:t xml:space="preserve"> </w:t>
      </w:r>
      <w:r w:rsidR="0026670E" w:rsidRPr="00CB58A9">
        <w:rPr>
          <w:rFonts w:eastAsia="Calibri"/>
          <w:color w:val="000000"/>
        </w:rPr>
        <w:t>for information collected during this study has</w:t>
      </w:r>
      <w:r w:rsidR="00935914" w:rsidRPr="00CB58A9">
        <w:rPr>
          <w:rFonts w:eastAsia="Calibri"/>
          <w:color w:val="000000"/>
        </w:rPr>
        <w:t xml:space="preserve"> be</w:t>
      </w:r>
      <w:r w:rsidR="0026670E" w:rsidRPr="00CB58A9">
        <w:rPr>
          <w:rFonts w:eastAsia="Calibri"/>
          <w:color w:val="000000"/>
        </w:rPr>
        <w:t>en</w:t>
      </w:r>
      <w:r w:rsidR="00935914" w:rsidRPr="00CB58A9">
        <w:rPr>
          <w:rFonts w:eastAsia="Calibri"/>
          <w:color w:val="000000"/>
        </w:rPr>
        <w:t xml:space="preserve"> </w:t>
      </w:r>
      <w:r w:rsidR="0026670E" w:rsidRPr="00CB58A9">
        <w:rPr>
          <w:rFonts w:eastAsia="Calibri"/>
          <w:color w:val="000000"/>
        </w:rPr>
        <w:t xml:space="preserve">developed. The </w:t>
      </w:r>
      <w:r w:rsidR="00EB6788">
        <w:rPr>
          <w:rFonts w:eastAsia="Calibri"/>
          <w:color w:val="000000"/>
        </w:rPr>
        <w:t>plan</w:t>
      </w:r>
      <w:r w:rsidR="00935914" w:rsidRPr="00CB58A9">
        <w:rPr>
          <w:rFonts w:eastAsia="Calibri"/>
          <w:color w:val="000000"/>
        </w:rPr>
        <w:t xml:space="preserve"> describe</w:t>
      </w:r>
      <w:r w:rsidR="0026670E" w:rsidRPr="00CB58A9">
        <w:rPr>
          <w:rFonts w:eastAsia="Calibri"/>
          <w:color w:val="000000"/>
        </w:rPr>
        <w:t>s</w:t>
      </w:r>
      <w:r w:rsidR="00935914" w:rsidRPr="00CB58A9">
        <w:rPr>
          <w:rFonts w:eastAsia="Calibri"/>
          <w:color w:val="000000"/>
        </w:rPr>
        <w:t xml:space="preserve"> in detail how data access will be provided and the provisions for protection of privacy, security, intellectual property, or other rights</w:t>
      </w:r>
      <w:r w:rsidR="0026670E" w:rsidRPr="00CB58A9">
        <w:rPr>
          <w:rFonts w:eastAsia="Calibri"/>
          <w:color w:val="000000"/>
        </w:rPr>
        <w:t xml:space="preserve"> (</w:t>
      </w:r>
      <w:r w:rsidR="00EB6788">
        <w:rPr>
          <w:rFonts w:eastAsia="Calibri"/>
          <w:b/>
          <w:color w:val="000000"/>
        </w:rPr>
        <w:t>Attachment 7</w:t>
      </w:r>
      <w:r w:rsidR="0026670E" w:rsidRPr="00CB58A9">
        <w:rPr>
          <w:rFonts w:eastAsia="Calibri"/>
          <w:color w:val="000000"/>
        </w:rPr>
        <w:t>)</w:t>
      </w:r>
      <w:r w:rsidR="00935914" w:rsidRPr="00CB58A9">
        <w:rPr>
          <w:rFonts w:eastAsia="Calibri"/>
          <w:color w:val="000000"/>
        </w:rPr>
        <w:t>.</w:t>
      </w:r>
      <w:r w:rsidR="00935914">
        <w:rPr>
          <w:rFonts w:eastAsia="Calibri"/>
          <w:color w:val="000000"/>
        </w:rPr>
        <w:t xml:space="preserve"> </w:t>
      </w:r>
    </w:p>
    <w:p w14:paraId="534D0F0E" w14:textId="77777777" w:rsidR="00B12EA3" w:rsidRPr="000F2DF5" w:rsidRDefault="00B12EA3" w:rsidP="00E53653">
      <w:pPr>
        <w:pStyle w:val="Heading1"/>
        <w:rPr>
          <w:rFonts w:cs="Times New Roman"/>
        </w:rPr>
      </w:pPr>
      <w:bookmarkStart w:id="34" w:name="_Toc510100298"/>
      <w:r w:rsidRPr="000F2DF5">
        <w:rPr>
          <w:rFonts w:cs="Times New Roman"/>
        </w:rPr>
        <w:t>Reason(s) Display of OMB Expiration Date is Inappropriate</w:t>
      </w:r>
      <w:bookmarkEnd w:id="34"/>
    </w:p>
    <w:p w14:paraId="4E476D91" w14:textId="77777777" w:rsidR="00332F80" w:rsidRPr="000F2DF5" w:rsidRDefault="00332F80" w:rsidP="00F951D1"/>
    <w:p w14:paraId="25433995" w14:textId="77777777" w:rsidR="00332F80" w:rsidRPr="000F2DF5" w:rsidRDefault="00332F80" w:rsidP="00F951D1">
      <w:r w:rsidRPr="000F2DF5">
        <w:t xml:space="preserve">We do not seek approval to eliminate the expiration date. </w:t>
      </w:r>
    </w:p>
    <w:p w14:paraId="1F04BDCE" w14:textId="77777777" w:rsidR="00542640" w:rsidRPr="00C469CA" w:rsidRDefault="00B12EA3" w:rsidP="00E53653">
      <w:pPr>
        <w:pStyle w:val="Heading1"/>
        <w:rPr>
          <w:rFonts w:cs="Times New Roman"/>
        </w:rPr>
      </w:pPr>
      <w:bookmarkStart w:id="35" w:name="_Toc510100299"/>
      <w:r w:rsidRPr="000F2DF5">
        <w:rPr>
          <w:rFonts w:cs="Times New Roman"/>
        </w:rPr>
        <w:t>E</w:t>
      </w:r>
      <w:r w:rsidRPr="00C469CA">
        <w:rPr>
          <w:rStyle w:val="Heading1Char"/>
          <w:rFonts w:cs="Times New Roman"/>
        </w:rPr>
        <w:t>x</w:t>
      </w:r>
      <w:r w:rsidRPr="00C469CA">
        <w:rPr>
          <w:rFonts w:cs="Times New Roman"/>
        </w:rPr>
        <w:t>ceptions to Certification for Paperwork Reduction Act Submissions</w:t>
      </w:r>
      <w:bookmarkEnd w:id="35"/>
    </w:p>
    <w:p w14:paraId="13F255EA" w14:textId="77777777" w:rsidR="00332F80" w:rsidRPr="00B80F52" w:rsidRDefault="00332F80" w:rsidP="00F951D1"/>
    <w:p w14:paraId="52D6AFD3" w14:textId="77777777" w:rsidR="00CC6AB1" w:rsidRDefault="00332F80" w:rsidP="00753EA2">
      <w:r w:rsidRPr="00B80F52">
        <w:t>There are no exemptions to the certification.</w:t>
      </w:r>
    </w:p>
    <w:p w14:paraId="112405E0" w14:textId="77777777" w:rsidR="00753EA2" w:rsidRPr="00B80F52" w:rsidRDefault="00753EA2" w:rsidP="00753EA2"/>
    <w:p w14:paraId="3F211A1D" w14:textId="77777777" w:rsidR="0011056E" w:rsidRDefault="0011056E">
      <w:pPr>
        <w:spacing w:after="200" w:line="276" w:lineRule="auto"/>
        <w:rPr>
          <w:rFonts w:eastAsiaTheme="majorEastAsia"/>
          <w:b/>
          <w:szCs w:val="32"/>
        </w:rPr>
      </w:pPr>
      <w:bookmarkStart w:id="36" w:name="_Toc510100300"/>
      <w:r>
        <w:br w:type="page"/>
      </w:r>
    </w:p>
    <w:p w14:paraId="2E021C25" w14:textId="121EB562" w:rsidR="000460E0" w:rsidRPr="0011056E" w:rsidRDefault="006C655A" w:rsidP="003A67BA">
      <w:pPr>
        <w:pStyle w:val="Heading1"/>
        <w:numPr>
          <w:ilvl w:val="0"/>
          <w:numId w:val="0"/>
        </w:numPr>
        <w:rPr>
          <w:rFonts w:cs="Times New Roman"/>
          <w:szCs w:val="24"/>
        </w:rPr>
      </w:pPr>
      <w:r w:rsidRPr="0011056E">
        <w:rPr>
          <w:rFonts w:cs="Times New Roman"/>
          <w:szCs w:val="24"/>
        </w:rPr>
        <w:t>References:</w:t>
      </w:r>
      <w:bookmarkEnd w:id="36"/>
    </w:p>
    <w:p w14:paraId="21FE9302" w14:textId="4382F620" w:rsidR="003D13A8" w:rsidRPr="0011056E" w:rsidRDefault="003D13A8" w:rsidP="00FB2BB3">
      <w:pPr>
        <w:numPr>
          <w:ilvl w:val="0"/>
          <w:numId w:val="19"/>
        </w:numPr>
        <w:autoSpaceDE w:val="0"/>
        <w:autoSpaceDN w:val="0"/>
        <w:adjustRightInd w:val="0"/>
        <w:spacing w:after="160" w:line="259" w:lineRule="auto"/>
        <w:ind w:left="360" w:firstLine="0"/>
        <w:contextualSpacing/>
        <w:rPr>
          <w:rFonts w:eastAsia="Calibri"/>
        </w:rPr>
      </w:pPr>
      <w:r w:rsidRPr="0011056E">
        <w:rPr>
          <w:rFonts w:eastAsia="Calibri"/>
        </w:rPr>
        <w:t xml:space="preserve">Centers for Disease Control and Prevention. Compendium of Evidence-Based Interventions and Best Practices for HIV Prevention. March 2017; </w:t>
      </w:r>
      <w:r w:rsidR="007F3258" w:rsidRPr="0011056E">
        <w:t>https://www.cdc.gov/hiv/research/interventionresearch/compendium/rr/complete.html</w:t>
      </w:r>
      <w:r w:rsidRPr="0011056E">
        <w:rPr>
          <w:rFonts w:eastAsia="Calibri"/>
        </w:rPr>
        <w:t>. Accessed March 2</w:t>
      </w:r>
      <w:r w:rsidR="007F3258" w:rsidRPr="0011056E">
        <w:rPr>
          <w:rFonts w:eastAsia="Calibri"/>
        </w:rPr>
        <w:t>9</w:t>
      </w:r>
      <w:r w:rsidRPr="0011056E">
        <w:rPr>
          <w:rFonts w:eastAsia="Calibri"/>
        </w:rPr>
        <w:t>, 2017.</w:t>
      </w:r>
    </w:p>
    <w:p w14:paraId="3E5A65DB" w14:textId="77777777" w:rsidR="00E70AF2" w:rsidRPr="0011056E" w:rsidRDefault="00E70AF2" w:rsidP="00E70AF2">
      <w:pPr>
        <w:numPr>
          <w:ilvl w:val="0"/>
          <w:numId w:val="19"/>
        </w:numPr>
        <w:autoSpaceDE w:val="0"/>
        <w:autoSpaceDN w:val="0"/>
        <w:adjustRightInd w:val="0"/>
        <w:spacing w:after="160" w:line="259" w:lineRule="auto"/>
        <w:ind w:left="360"/>
        <w:contextualSpacing/>
        <w:rPr>
          <w:rFonts w:eastAsia="Calibri"/>
        </w:rPr>
      </w:pPr>
      <w:r w:rsidRPr="0011056E">
        <w:rPr>
          <w:rFonts w:eastAsia="Calibri"/>
        </w:rPr>
        <w:t>Office of National AIDS Policy. National HIV/AIDS strategy for the United States: Updated to</w:t>
      </w:r>
    </w:p>
    <w:p w14:paraId="2D0249E4" w14:textId="77777777" w:rsidR="00E70AF2" w:rsidRPr="0011056E" w:rsidRDefault="00E70AF2" w:rsidP="00E70AF2">
      <w:pPr>
        <w:autoSpaceDE w:val="0"/>
        <w:autoSpaceDN w:val="0"/>
        <w:adjustRightInd w:val="0"/>
        <w:ind w:left="-360" w:firstLine="720"/>
        <w:rPr>
          <w:rFonts w:eastAsia="Calibri"/>
        </w:rPr>
      </w:pPr>
      <w:r w:rsidRPr="0011056E">
        <w:rPr>
          <w:rFonts w:eastAsia="Calibri"/>
        </w:rPr>
        <w:t>2020. Washington, DC July 2015.</w:t>
      </w:r>
    </w:p>
    <w:p w14:paraId="4BD986AB" w14:textId="77777777" w:rsidR="00E70AF2" w:rsidRPr="0011056E" w:rsidRDefault="00E70AF2" w:rsidP="00E70AF2">
      <w:pPr>
        <w:numPr>
          <w:ilvl w:val="0"/>
          <w:numId w:val="19"/>
        </w:numPr>
        <w:autoSpaceDE w:val="0"/>
        <w:autoSpaceDN w:val="0"/>
        <w:adjustRightInd w:val="0"/>
        <w:spacing w:after="160" w:line="259" w:lineRule="auto"/>
        <w:ind w:left="360"/>
        <w:contextualSpacing/>
        <w:rPr>
          <w:rFonts w:eastAsia="Calibri"/>
        </w:rPr>
      </w:pPr>
      <w:r w:rsidRPr="0011056E">
        <w:rPr>
          <w:rFonts w:eastAsia="Calibri"/>
        </w:rPr>
        <w:t>Herbst JH, Jacobs ED, Finlayson TJ, McKleroy VS, Neumann MS, Crepaz N. Estimating</w:t>
      </w:r>
    </w:p>
    <w:p w14:paraId="73103BF7" w14:textId="77777777" w:rsidR="00E70AF2" w:rsidRPr="0011056E" w:rsidRDefault="00E70AF2" w:rsidP="00E70AF2">
      <w:pPr>
        <w:autoSpaceDE w:val="0"/>
        <w:autoSpaceDN w:val="0"/>
        <w:adjustRightInd w:val="0"/>
        <w:ind w:left="-360" w:firstLine="720"/>
        <w:rPr>
          <w:rFonts w:eastAsia="Calibri"/>
        </w:rPr>
      </w:pPr>
      <w:r w:rsidRPr="0011056E">
        <w:rPr>
          <w:rFonts w:eastAsia="Calibri"/>
        </w:rPr>
        <w:t>HIV prevalence and risk behaviors of transgender persons in the United States: a systematic</w:t>
      </w:r>
    </w:p>
    <w:p w14:paraId="50D95782" w14:textId="77777777" w:rsidR="00E70AF2" w:rsidRPr="0011056E" w:rsidRDefault="00E70AF2" w:rsidP="00E70AF2">
      <w:pPr>
        <w:autoSpaceDE w:val="0"/>
        <w:autoSpaceDN w:val="0"/>
        <w:adjustRightInd w:val="0"/>
        <w:ind w:left="-360" w:firstLine="720"/>
        <w:rPr>
          <w:rFonts w:eastAsia="Calibri"/>
        </w:rPr>
      </w:pPr>
      <w:r w:rsidRPr="0011056E">
        <w:rPr>
          <w:rFonts w:eastAsia="Calibri"/>
        </w:rPr>
        <w:t>review. AIDS Behav. Jan 2008;12(1):1-17.</w:t>
      </w:r>
    </w:p>
    <w:p w14:paraId="3CFEFBE8" w14:textId="77777777" w:rsidR="00E70AF2" w:rsidRPr="0011056E" w:rsidRDefault="00E70AF2" w:rsidP="00E70AF2">
      <w:pPr>
        <w:numPr>
          <w:ilvl w:val="0"/>
          <w:numId w:val="19"/>
        </w:numPr>
        <w:autoSpaceDE w:val="0"/>
        <w:autoSpaceDN w:val="0"/>
        <w:adjustRightInd w:val="0"/>
        <w:spacing w:after="160" w:line="259" w:lineRule="auto"/>
        <w:ind w:left="360"/>
        <w:contextualSpacing/>
        <w:rPr>
          <w:rFonts w:eastAsia="Calibri"/>
        </w:rPr>
      </w:pPr>
      <w:r w:rsidRPr="0011056E">
        <w:rPr>
          <w:rFonts w:eastAsia="Calibri"/>
        </w:rPr>
        <w:t>Schulden J, Song, B, Barros, A, Mares-DelGrasso, A, Martin, CW, Ramirez, R, Smith, LC,</w:t>
      </w:r>
    </w:p>
    <w:p w14:paraId="1D12B96B" w14:textId="77777777" w:rsidR="00E70AF2" w:rsidRPr="0011056E" w:rsidRDefault="00E70AF2" w:rsidP="00E70AF2">
      <w:pPr>
        <w:autoSpaceDE w:val="0"/>
        <w:autoSpaceDN w:val="0"/>
        <w:adjustRightInd w:val="0"/>
        <w:ind w:left="-360" w:firstLine="720"/>
        <w:rPr>
          <w:rFonts w:eastAsia="Calibri"/>
        </w:rPr>
      </w:pPr>
      <w:r w:rsidRPr="0011056E">
        <w:rPr>
          <w:rFonts w:eastAsia="Calibri"/>
        </w:rPr>
        <w:t>Wheeler, DP, Oster, AM, Sullivan, PS, Heffelfinger, JD. Rapid HIV testing in transgender</w:t>
      </w:r>
    </w:p>
    <w:p w14:paraId="725FF1F2" w14:textId="77777777" w:rsidR="00E70AF2" w:rsidRPr="0011056E" w:rsidRDefault="00E70AF2" w:rsidP="00E70AF2">
      <w:pPr>
        <w:autoSpaceDE w:val="0"/>
        <w:autoSpaceDN w:val="0"/>
        <w:adjustRightInd w:val="0"/>
        <w:ind w:left="360"/>
        <w:rPr>
          <w:rFonts w:eastAsia="Calibri"/>
        </w:rPr>
      </w:pPr>
      <w:r w:rsidRPr="0011056E">
        <w:rPr>
          <w:rFonts w:eastAsia="Calibri"/>
        </w:rPr>
        <w:t>communities by community-based organizations in three cities. Public Health Rep.</w:t>
      </w:r>
    </w:p>
    <w:p w14:paraId="65D1B3F8" w14:textId="77777777" w:rsidR="00E70AF2" w:rsidRPr="0011056E" w:rsidRDefault="00E70AF2" w:rsidP="00E70AF2">
      <w:pPr>
        <w:autoSpaceDE w:val="0"/>
        <w:autoSpaceDN w:val="0"/>
        <w:adjustRightInd w:val="0"/>
        <w:ind w:left="-360" w:firstLine="720"/>
        <w:rPr>
          <w:rFonts w:eastAsia="Calibri"/>
        </w:rPr>
      </w:pPr>
      <w:r w:rsidRPr="0011056E">
        <w:rPr>
          <w:rFonts w:eastAsia="Calibri"/>
        </w:rPr>
        <w:t>2008;123(Suppl 3):101-114.</w:t>
      </w:r>
    </w:p>
    <w:p w14:paraId="38F21007" w14:textId="77777777" w:rsidR="00E70AF2" w:rsidRPr="0011056E" w:rsidRDefault="00E70AF2" w:rsidP="00E70AF2">
      <w:pPr>
        <w:numPr>
          <w:ilvl w:val="0"/>
          <w:numId w:val="19"/>
        </w:numPr>
        <w:autoSpaceDE w:val="0"/>
        <w:autoSpaceDN w:val="0"/>
        <w:adjustRightInd w:val="0"/>
        <w:spacing w:after="160" w:line="259" w:lineRule="auto"/>
        <w:ind w:left="360"/>
        <w:contextualSpacing/>
        <w:rPr>
          <w:rFonts w:eastAsia="Calibri"/>
        </w:rPr>
      </w:pPr>
      <w:r w:rsidRPr="0011056E">
        <w:rPr>
          <w:rFonts w:eastAsia="Calibri"/>
        </w:rPr>
        <w:t>Garofalo R, Deleon J, Osmer E, Doll M, Harper G. Overlooked, misunderstood and at-risk:</w:t>
      </w:r>
    </w:p>
    <w:p w14:paraId="395DBBB4" w14:textId="77777777" w:rsidR="00E70AF2" w:rsidRPr="0011056E" w:rsidRDefault="00E70AF2" w:rsidP="00E70AF2">
      <w:pPr>
        <w:autoSpaceDE w:val="0"/>
        <w:autoSpaceDN w:val="0"/>
        <w:adjustRightInd w:val="0"/>
        <w:ind w:left="-360" w:firstLine="720"/>
        <w:rPr>
          <w:rFonts w:eastAsia="Calibri"/>
        </w:rPr>
      </w:pPr>
      <w:r w:rsidRPr="0011056E">
        <w:rPr>
          <w:rFonts w:eastAsia="Calibri"/>
        </w:rPr>
        <w:t>Exploring the lives and HIV risk of ethnic minority male-to-female transgender youth. Journal</w:t>
      </w:r>
    </w:p>
    <w:p w14:paraId="5BF6B617" w14:textId="77777777" w:rsidR="00E70AF2" w:rsidRPr="0011056E" w:rsidRDefault="00E70AF2" w:rsidP="00E70AF2">
      <w:pPr>
        <w:autoSpaceDE w:val="0"/>
        <w:autoSpaceDN w:val="0"/>
        <w:adjustRightInd w:val="0"/>
        <w:ind w:left="-360" w:firstLine="720"/>
        <w:rPr>
          <w:rFonts w:eastAsia="Calibri"/>
        </w:rPr>
      </w:pPr>
      <w:r w:rsidRPr="0011056E">
        <w:rPr>
          <w:rFonts w:eastAsia="Calibri"/>
        </w:rPr>
        <w:t>of Adolescent Health. 2006;38:230-236.</w:t>
      </w:r>
    </w:p>
    <w:p w14:paraId="22B4780F" w14:textId="77777777" w:rsidR="00E70AF2" w:rsidRPr="0011056E" w:rsidRDefault="00E70AF2" w:rsidP="00E70AF2">
      <w:pPr>
        <w:numPr>
          <w:ilvl w:val="0"/>
          <w:numId w:val="19"/>
        </w:numPr>
        <w:autoSpaceDE w:val="0"/>
        <w:autoSpaceDN w:val="0"/>
        <w:adjustRightInd w:val="0"/>
        <w:spacing w:after="160" w:line="259" w:lineRule="auto"/>
        <w:ind w:left="360"/>
        <w:contextualSpacing/>
        <w:rPr>
          <w:rFonts w:eastAsia="Calibri"/>
        </w:rPr>
      </w:pPr>
      <w:r w:rsidRPr="0011056E">
        <w:rPr>
          <w:rFonts w:eastAsia="Calibri"/>
        </w:rPr>
        <w:t>Garofalo R, Osmer E, Sullivan C, Doll M, Harper G. Environmental, psychosocial, and</w:t>
      </w:r>
    </w:p>
    <w:p w14:paraId="006E99EA" w14:textId="77777777" w:rsidR="00E70AF2" w:rsidRPr="0011056E" w:rsidRDefault="00E70AF2" w:rsidP="00E70AF2">
      <w:pPr>
        <w:autoSpaceDE w:val="0"/>
        <w:autoSpaceDN w:val="0"/>
        <w:adjustRightInd w:val="0"/>
        <w:ind w:left="-360" w:firstLine="720"/>
        <w:rPr>
          <w:rFonts w:eastAsia="Calibri"/>
        </w:rPr>
      </w:pPr>
      <w:r w:rsidRPr="0011056E">
        <w:rPr>
          <w:rFonts w:eastAsia="Calibri"/>
        </w:rPr>
        <w:t>individual correlates of HIV risk in ethnic minority male-to-female transgender youth. Journal of</w:t>
      </w:r>
    </w:p>
    <w:p w14:paraId="2E135DE8" w14:textId="77777777" w:rsidR="00E70AF2" w:rsidRPr="0011056E" w:rsidRDefault="00E70AF2" w:rsidP="00E70AF2">
      <w:pPr>
        <w:autoSpaceDE w:val="0"/>
        <w:autoSpaceDN w:val="0"/>
        <w:adjustRightInd w:val="0"/>
        <w:ind w:left="-360" w:firstLine="720"/>
        <w:rPr>
          <w:rFonts w:eastAsia="Calibri"/>
        </w:rPr>
      </w:pPr>
      <w:r w:rsidRPr="0011056E">
        <w:rPr>
          <w:rFonts w:eastAsia="Calibri"/>
        </w:rPr>
        <w:t>HIV/AIDS Prevention in Children &amp; Youth. 2006;7(2):89-104.</w:t>
      </w:r>
    </w:p>
    <w:p w14:paraId="38065417" w14:textId="77777777" w:rsidR="00E70AF2" w:rsidRPr="0011056E" w:rsidRDefault="00E70AF2" w:rsidP="00E70AF2">
      <w:pPr>
        <w:numPr>
          <w:ilvl w:val="0"/>
          <w:numId w:val="19"/>
        </w:numPr>
        <w:autoSpaceDE w:val="0"/>
        <w:autoSpaceDN w:val="0"/>
        <w:adjustRightInd w:val="0"/>
        <w:spacing w:after="160" w:line="259" w:lineRule="auto"/>
        <w:ind w:left="360"/>
        <w:contextualSpacing/>
        <w:rPr>
          <w:rFonts w:eastAsia="Calibri"/>
        </w:rPr>
      </w:pPr>
      <w:r w:rsidRPr="0011056E">
        <w:rPr>
          <w:rFonts w:eastAsia="Calibri"/>
        </w:rPr>
        <w:t>Reisner SL, Bailey Z, Sevelius J. Racial/ethnic disparities in history of incarceration,</w:t>
      </w:r>
    </w:p>
    <w:p w14:paraId="65D4CE48" w14:textId="77777777" w:rsidR="00E70AF2" w:rsidRPr="0011056E" w:rsidRDefault="00E70AF2" w:rsidP="00E70AF2">
      <w:pPr>
        <w:autoSpaceDE w:val="0"/>
        <w:autoSpaceDN w:val="0"/>
        <w:adjustRightInd w:val="0"/>
        <w:ind w:left="-360" w:firstLine="720"/>
        <w:rPr>
          <w:rFonts w:eastAsia="Calibri"/>
        </w:rPr>
      </w:pPr>
      <w:r w:rsidRPr="0011056E">
        <w:rPr>
          <w:rFonts w:eastAsia="Calibri"/>
        </w:rPr>
        <w:t>experiences of victimization, and associated health indicators among transgender women in</w:t>
      </w:r>
    </w:p>
    <w:p w14:paraId="2FFA9319" w14:textId="77777777" w:rsidR="00E70AF2" w:rsidRPr="0011056E" w:rsidRDefault="00E70AF2" w:rsidP="00E70AF2">
      <w:pPr>
        <w:autoSpaceDE w:val="0"/>
        <w:autoSpaceDN w:val="0"/>
        <w:adjustRightInd w:val="0"/>
        <w:ind w:left="-360" w:firstLine="720"/>
        <w:rPr>
          <w:rFonts w:eastAsia="Calibri"/>
        </w:rPr>
      </w:pPr>
      <w:r w:rsidRPr="0011056E">
        <w:rPr>
          <w:rFonts w:eastAsia="Calibri"/>
        </w:rPr>
        <w:t>the U.S. Women &amp; health. 2014;54(8):750-767.</w:t>
      </w:r>
    </w:p>
    <w:p w14:paraId="3AE9F1FC" w14:textId="77777777" w:rsidR="00E70AF2" w:rsidRPr="0011056E" w:rsidRDefault="00E70AF2" w:rsidP="00E70AF2">
      <w:pPr>
        <w:numPr>
          <w:ilvl w:val="0"/>
          <w:numId w:val="19"/>
        </w:numPr>
        <w:autoSpaceDE w:val="0"/>
        <w:autoSpaceDN w:val="0"/>
        <w:adjustRightInd w:val="0"/>
        <w:spacing w:after="160" w:line="259" w:lineRule="auto"/>
        <w:ind w:left="360"/>
        <w:contextualSpacing/>
        <w:rPr>
          <w:rFonts w:eastAsia="Calibri"/>
        </w:rPr>
      </w:pPr>
      <w:r w:rsidRPr="0011056E">
        <w:rPr>
          <w:rFonts w:eastAsia="Calibri"/>
        </w:rPr>
        <w:t>Wilson EC, Chen YH, Arayasirikul S, et al. Differential HIV Risk for Racial/Ethnic Minority</w:t>
      </w:r>
    </w:p>
    <w:p w14:paraId="3BF52A76" w14:textId="77777777" w:rsidR="00E70AF2" w:rsidRPr="0011056E" w:rsidRDefault="00E70AF2" w:rsidP="00E70AF2">
      <w:pPr>
        <w:autoSpaceDE w:val="0"/>
        <w:autoSpaceDN w:val="0"/>
        <w:adjustRightInd w:val="0"/>
        <w:ind w:left="-360" w:firstLine="720"/>
        <w:rPr>
          <w:rFonts w:eastAsia="Calibri"/>
        </w:rPr>
      </w:pPr>
      <w:r w:rsidRPr="0011056E">
        <w:rPr>
          <w:rFonts w:eastAsia="Calibri"/>
        </w:rPr>
        <w:t>Trans*female Youths and Socioeconomic Disparities in Housing, Residential Stability, and</w:t>
      </w:r>
    </w:p>
    <w:p w14:paraId="476AC982" w14:textId="77777777" w:rsidR="00E70AF2" w:rsidRPr="0011056E" w:rsidRDefault="00E70AF2" w:rsidP="00E70AF2">
      <w:pPr>
        <w:autoSpaceDE w:val="0"/>
        <w:autoSpaceDN w:val="0"/>
        <w:adjustRightInd w:val="0"/>
        <w:ind w:left="-360" w:firstLine="720"/>
        <w:rPr>
          <w:rFonts w:eastAsia="Calibri"/>
        </w:rPr>
      </w:pPr>
      <w:r w:rsidRPr="0011056E">
        <w:rPr>
          <w:rFonts w:eastAsia="Calibri"/>
        </w:rPr>
        <w:t>Education. Am J Public Health. Jul 2015;105 Suppl 3:e41-47.</w:t>
      </w:r>
    </w:p>
    <w:p w14:paraId="66C1557E" w14:textId="77777777" w:rsidR="00E70AF2" w:rsidRPr="0011056E" w:rsidRDefault="00E70AF2" w:rsidP="00E70AF2">
      <w:pPr>
        <w:numPr>
          <w:ilvl w:val="0"/>
          <w:numId w:val="19"/>
        </w:numPr>
        <w:autoSpaceDE w:val="0"/>
        <w:autoSpaceDN w:val="0"/>
        <w:adjustRightInd w:val="0"/>
        <w:spacing w:after="160" w:line="259" w:lineRule="auto"/>
        <w:ind w:left="360"/>
        <w:contextualSpacing/>
        <w:rPr>
          <w:rFonts w:eastAsia="Calibri"/>
        </w:rPr>
      </w:pPr>
      <w:r w:rsidRPr="0011056E">
        <w:rPr>
          <w:rFonts w:eastAsia="Calibri"/>
        </w:rPr>
        <w:t>Wilson EC, Garofalo R, Harris RD, et al. Transgender female youth and sex work: HIV risk</w:t>
      </w:r>
    </w:p>
    <w:p w14:paraId="21F9B7BD" w14:textId="77777777" w:rsidR="00E70AF2" w:rsidRPr="0011056E" w:rsidRDefault="00E70AF2" w:rsidP="00E70AF2">
      <w:pPr>
        <w:autoSpaceDE w:val="0"/>
        <w:autoSpaceDN w:val="0"/>
        <w:adjustRightInd w:val="0"/>
        <w:ind w:left="-360" w:firstLine="720"/>
        <w:rPr>
          <w:rFonts w:eastAsia="Calibri"/>
        </w:rPr>
      </w:pPr>
      <w:r w:rsidRPr="0011056E">
        <w:rPr>
          <w:rFonts w:eastAsia="Calibri"/>
        </w:rPr>
        <w:t>and a comparison of life factors related to engagement in sex work. AIDS and Behavior. 2009</w:t>
      </w:r>
    </w:p>
    <w:p w14:paraId="040A95E5" w14:textId="77777777" w:rsidR="00E70AF2" w:rsidRPr="0011056E" w:rsidRDefault="00E70AF2" w:rsidP="00E70AF2">
      <w:pPr>
        <w:autoSpaceDE w:val="0"/>
        <w:autoSpaceDN w:val="0"/>
        <w:adjustRightInd w:val="0"/>
        <w:ind w:left="-360" w:firstLine="720"/>
        <w:rPr>
          <w:rFonts w:eastAsia="Calibri"/>
        </w:rPr>
      </w:pPr>
      <w:r w:rsidRPr="0011056E">
        <w:rPr>
          <w:rFonts w:eastAsia="Calibri"/>
        </w:rPr>
        <w:t>2009;13(5):902-913.</w:t>
      </w:r>
    </w:p>
    <w:p w14:paraId="25252991" w14:textId="77777777" w:rsidR="00E70AF2" w:rsidRPr="0011056E" w:rsidRDefault="00E70AF2" w:rsidP="00E70AF2">
      <w:pPr>
        <w:numPr>
          <w:ilvl w:val="0"/>
          <w:numId w:val="19"/>
        </w:numPr>
        <w:autoSpaceDE w:val="0"/>
        <w:autoSpaceDN w:val="0"/>
        <w:adjustRightInd w:val="0"/>
        <w:spacing w:after="160" w:line="259" w:lineRule="auto"/>
        <w:ind w:left="360"/>
        <w:contextualSpacing/>
        <w:rPr>
          <w:rFonts w:eastAsia="Calibri"/>
        </w:rPr>
      </w:pPr>
      <w:r w:rsidRPr="0011056E">
        <w:rPr>
          <w:rFonts w:eastAsia="Calibri"/>
        </w:rPr>
        <w:t>Brennan J, Kuhns LM, Johnson AK, et al. Syndemic theory and HIV-related risk among</w:t>
      </w:r>
    </w:p>
    <w:p w14:paraId="1DB85C12" w14:textId="77777777" w:rsidR="00E70AF2" w:rsidRPr="0011056E" w:rsidRDefault="00E70AF2" w:rsidP="00E70AF2">
      <w:pPr>
        <w:autoSpaceDE w:val="0"/>
        <w:autoSpaceDN w:val="0"/>
        <w:adjustRightInd w:val="0"/>
        <w:ind w:left="-360" w:firstLine="720"/>
        <w:rPr>
          <w:rFonts w:eastAsia="Calibri"/>
        </w:rPr>
      </w:pPr>
      <w:r w:rsidRPr="0011056E">
        <w:rPr>
          <w:rFonts w:eastAsia="Calibri"/>
        </w:rPr>
        <w:t>young transgender women: the role of multiple, co-occurring health problems and social</w:t>
      </w:r>
    </w:p>
    <w:p w14:paraId="44B0E173" w14:textId="77777777" w:rsidR="00E70AF2" w:rsidRPr="0011056E" w:rsidRDefault="00E70AF2" w:rsidP="00E70AF2">
      <w:pPr>
        <w:autoSpaceDE w:val="0"/>
        <w:autoSpaceDN w:val="0"/>
        <w:adjustRightInd w:val="0"/>
        <w:ind w:left="-360" w:firstLine="720"/>
        <w:rPr>
          <w:rFonts w:eastAsia="Calibri"/>
        </w:rPr>
      </w:pPr>
      <w:r w:rsidRPr="0011056E">
        <w:rPr>
          <w:rFonts w:eastAsia="Calibri"/>
        </w:rPr>
        <w:t>marginalization. Am J Public Health. Sep 2012;102(9):1751-1757.</w:t>
      </w:r>
    </w:p>
    <w:p w14:paraId="50C5DA7C" w14:textId="77777777" w:rsidR="00E70AF2" w:rsidRPr="0011056E" w:rsidRDefault="00E70AF2" w:rsidP="00E70AF2">
      <w:pPr>
        <w:numPr>
          <w:ilvl w:val="0"/>
          <w:numId w:val="19"/>
        </w:numPr>
        <w:autoSpaceDE w:val="0"/>
        <w:autoSpaceDN w:val="0"/>
        <w:adjustRightInd w:val="0"/>
        <w:spacing w:after="160" w:line="259" w:lineRule="auto"/>
        <w:ind w:left="360"/>
        <w:contextualSpacing/>
        <w:rPr>
          <w:rFonts w:eastAsia="Calibri"/>
        </w:rPr>
      </w:pPr>
      <w:r w:rsidRPr="0011056E">
        <w:rPr>
          <w:rFonts w:eastAsia="Calibri"/>
        </w:rPr>
        <w:t>Deutsch MB, Glidden DV, Sevelius J, et al. HIV pre-exposure prophylaxis in transgender</w:t>
      </w:r>
    </w:p>
    <w:p w14:paraId="515B9B7E" w14:textId="77777777" w:rsidR="00E70AF2" w:rsidRPr="0011056E" w:rsidRDefault="00E70AF2" w:rsidP="00E70AF2">
      <w:pPr>
        <w:autoSpaceDE w:val="0"/>
        <w:autoSpaceDN w:val="0"/>
        <w:adjustRightInd w:val="0"/>
        <w:ind w:left="-360" w:firstLine="720"/>
        <w:rPr>
          <w:rFonts w:eastAsia="Calibri"/>
        </w:rPr>
      </w:pPr>
      <w:r w:rsidRPr="0011056E">
        <w:rPr>
          <w:rFonts w:eastAsia="Calibri"/>
        </w:rPr>
        <w:t>women: a subgroup analysis of the iPrEx trial. The lancet. HIV. Dec 2015;2(12):e512-519.</w:t>
      </w:r>
    </w:p>
    <w:p w14:paraId="4268FF73" w14:textId="77777777" w:rsidR="00E70AF2" w:rsidRPr="0011056E" w:rsidRDefault="00E70AF2" w:rsidP="00E70AF2">
      <w:pPr>
        <w:numPr>
          <w:ilvl w:val="0"/>
          <w:numId w:val="19"/>
        </w:numPr>
        <w:autoSpaceDE w:val="0"/>
        <w:autoSpaceDN w:val="0"/>
        <w:adjustRightInd w:val="0"/>
        <w:spacing w:after="160" w:line="259" w:lineRule="auto"/>
        <w:ind w:left="360"/>
        <w:contextualSpacing/>
        <w:rPr>
          <w:rFonts w:eastAsia="Calibri"/>
        </w:rPr>
      </w:pPr>
      <w:r w:rsidRPr="0011056E">
        <w:rPr>
          <w:rFonts w:eastAsia="Calibri"/>
        </w:rPr>
        <w:t>Grant RM, Anderson PL, McMahan V, et al. Uptake of pre-exposure prophylaxis, sexual</w:t>
      </w:r>
    </w:p>
    <w:p w14:paraId="511CADFA" w14:textId="77777777" w:rsidR="00E70AF2" w:rsidRPr="0011056E" w:rsidRDefault="00E70AF2" w:rsidP="00E70AF2">
      <w:pPr>
        <w:autoSpaceDE w:val="0"/>
        <w:autoSpaceDN w:val="0"/>
        <w:adjustRightInd w:val="0"/>
        <w:ind w:left="-360" w:firstLine="720"/>
        <w:rPr>
          <w:rFonts w:eastAsia="Calibri"/>
        </w:rPr>
      </w:pPr>
      <w:r w:rsidRPr="0011056E">
        <w:rPr>
          <w:rFonts w:eastAsia="Calibri"/>
        </w:rPr>
        <w:t>practices, and HIV incidence in men and transgender women who have sex with men: a</w:t>
      </w:r>
    </w:p>
    <w:p w14:paraId="544B296F" w14:textId="77777777" w:rsidR="00E70AF2" w:rsidRPr="0011056E" w:rsidRDefault="00E70AF2" w:rsidP="00E70AF2">
      <w:pPr>
        <w:autoSpaceDE w:val="0"/>
        <w:autoSpaceDN w:val="0"/>
        <w:adjustRightInd w:val="0"/>
        <w:ind w:left="-360" w:firstLine="720"/>
        <w:rPr>
          <w:rFonts w:eastAsia="Calibri"/>
        </w:rPr>
      </w:pPr>
      <w:r w:rsidRPr="0011056E">
        <w:rPr>
          <w:rFonts w:eastAsia="Calibri"/>
        </w:rPr>
        <w:t>cohort study. The Lancet. Infectious diseases. Sep 2014;14(9):820-829.</w:t>
      </w:r>
    </w:p>
    <w:p w14:paraId="62816A74" w14:textId="77777777" w:rsidR="00E70AF2" w:rsidRPr="0011056E" w:rsidRDefault="00E70AF2" w:rsidP="00E70AF2">
      <w:pPr>
        <w:numPr>
          <w:ilvl w:val="0"/>
          <w:numId w:val="19"/>
        </w:numPr>
        <w:autoSpaceDE w:val="0"/>
        <w:autoSpaceDN w:val="0"/>
        <w:adjustRightInd w:val="0"/>
        <w:spacing w:after="160" w:line="259" w:lineRule="auto"/>
        <w:ind w:left="360"/>
        <w:contextualSpacing/>
        <w:rPr>
          <w:rFonts w:eastAsia="Calibri"/>
        </w:rPr>
      </w:pPr>
      <w:r w:rsidRPr="0011056E">
        <w:rPr>
          <w:rFonts w:eastAsia="Calibri"/>
        </w:rPr>
        <w:t>Kuhns LM, Reisner SL, Mimiaga MJ, Gayles T, Shelendich M, Garofalo R. Correlates of</w:t>
      </w:r>
    </w:p>
    <w:p w14:paraId="19DDC9E5" w14:textId="77777777" w:rsidR="00E70AF2" w:rsidRPr="0011056E" w:rsidRDefault="00E70AF2" w:rsidP="00E70AF2">
      <w:pPr>
        <w:autoSpaceDE w:val="0"/>
        <w:autoSpaceDN w:val="0"/>
        <w:adjustRightInd w:val="0"/>
        <w:ind w:left="-360" w:firstLine="720"/>
        <w:rPr>
          <w:rFonts w:eastAsia="Calibri"/>
        </w:rPr>
      </w:pPr>
      <w:r w:rsidRPr="0011056E">
        <w:rPr>
          <w:rFonts w:eastAsia="Calibri"/>
        </w:rPr>
        <w:t>PrEP Indication in a Multi-Site Cohort of Young HIV-Uninfected Transgender Women. AIDS</w:t>
      </w:r>
    </w:p>
    <w:p w14:paraId="6C97234A" w14:textId="77777777" w:rsidR="00E70AF2" w:rsidRPr="0011056E" w:rsidRDefault="00E70AF2" w:rsidP="00E70AF2">
      <w:pPr>
        <w:autoSpaceDE w:val="0"/>
        <w:autoSpaceDN w:val="0"/>
        <w:adjustRightInd w:val="0"/>
        <w:ind w:left="-360" w:firstLine="720"/>
        <w:rPr>
          <w:rFonts w:eastAsia="Calibri"/>
        </w:rPr>
      </w:pPr>
      <w:r w:rsidRPr="0011056E">
        <w:rPr>
          <w:rFonts w:eastAsia="Calibri"/>
        </w:rPr>
        <w:t>Behav. Sep 3 2015.</w:t>
      </w:r>
    </w:p>
    <w:p w14:paraId="7D31CA8F" w14:textId="77777777" w:rsidR="00E70AF2" w:rsidRPr="0011056E" w:rsidRDefault="00E70AF2" w:rsidP="00E70AF2">
      <w:pPr>
        <w:numPr>
          <w:ilvl w:val="0"/>
          <w:numId w:val="19"/>
        </w:numPr>
        <w:autoSpaceDE w:val="0"/>
        <w:autoSpaceDN w:val="0"/>
        <w:adjustRightInd w:val="0"/>
        <w:spacing w:after="160" w:line="259" w:lineRule="auto"/>
        <w:ind w:left="360"/>
        <w:contextualSpacing/>
        <w:rPr>
          <w:rFonts w:eastAsia="Calibri"/>
        </w:rPr>
      </w:pPr>
      <w:r w:rsidRPr="0011056E">
        <w:rPr>
          <w:rFonts w:eastAsia="Calibri"/>
        </w:rPr>
        <w:t>Wilson EC, Jin H, Liu A, Raymond HF. Knowledge, Indications and Willingness to Take</w:t>
      </w:r>
    </w:p>
    <w:p w14:paraId="7A34D9BD" w14:textId="77777777" w:rsidR="00E70AF2" w:rsidRPr="0011056E" w:rsidRDefault="00E70AF2" w:rsidP="00E70AF2">
      <w:pPr>
        <w:autoSpaceDE w:val="0"/>
        <w:autoSpaceDN w:val="0"/>
        <w:adjustRightInd w:val="0"/>
        <w:ind w:left="-360" w:firstLine="720"/>
        <w:rPr>
          <w:rFonts w:eastAsia="Calibri"/>
        </w:rPr>
      </w:pPr>
      <w:r w:rsidRPr="0011056E">
        <w:rPr>
          <w:rFonts w:eastAsia="Calibri"/>
        </w:rPr>
        <w:t>Pre-Exposure Prophylaxis among Transwomen in San Francisco, 2013. PLoS One.</w:t>
      </w:r>
    </w:p>
    <w:p w14:paraId="5892295C" w14:textId="77777777" w:rsidR="00E70AF2" w:rsidRPr="0011056E" w:rsidRDefault="00E70AF2" w:rsidP="00E70AF2">
      <w:pPr>
        <w:autoSpaceDE w:val="0"/>
        <w:autoSpaceDN w:val="0"/>
        <w:adjustRightInd w:val="0"/>
        <w:ind w:left="360"/>
        <w:rPr>
          <w:rFonts w:eastAsia="Calibri"/>
        </w:rPr>
      </w:pPr>
      <w:r w:rsidRPr="0011056E">
        <w:rPr>
          <w:rFonts w:eastAsia="Calibri"/>
        </w:rPr>
        <w:t>2015;10(6):e0128971.B.2</w:t>
      </w:r>
    </w:p>
    <w:p w14:paraId="7A499871" w14:textId="77777777" w:rsidR="00E70AF2" w:rsidRPr="0011056E" w:rsidRDefault="00E70AF2" w:rsidP="009A7358">
      <w:pPr>
        <w:numPr>
          <w:ilvl w:val="0"/>
          <w:numId w:val="19"/>
        </w:numPr>
        <w:spacing w:line="276" w:lineRule="auto"/>
        <w:ind w:left="360"/>
        <w:contextualSpacing/>
        <w:rPr>
          <w:rFonts w:eastAsia="Calibri"/>
        </w:rPr>
      </w:pPr>
      <w:r w:rsidRPr="0011056E">
        <w:rPr>
          <w:rFonts w:eastAsia="Calibri"/>
        </w:rPr>
        <w:t xml:space="preserve">Centers for Disease Control and Prevention (CDC). </w:t>
      </w:r>
      <w:r w:rsidRPr="0011056E">
        <w:rPr>
          <w:rFonts w:eastAsia="Calibri"/>
          <w:i/>
        </w:rPr>
        <w:t xml:space="preserve">Establishing a Holistic Framework to Reduce Inequities in HIV, Viral Hepatitis, STDs, and Tuberculosis in the United States. </w:t>
      </w:r>
      <w:r w:rsidRPr="0011056E">
        <w:rPr>
          <w:rFonts w:eastAsia="Calibri"/>
        </w:rPr>
        <w:t>Atlanta, GA: U.S. Department of Health and Human Services, Centers for Disease Control and Prevention;2010.</w:t>
      </w:r>
    </w:p>
    <w:p w14:paraId="746A2813" w14:textId="77777777" w:rsidR="00E70AF2" w:rsidRPr="0011056E" w:rsidRDefault="00E70AF2" w:rsidP="009A7358">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Beltran VM, Harrison KM, Hall HI, Dean HD. Collection of social determinant of health measures in U.S. national surveillance systems for HIV, viral hepatitis, STDs, and TB. </w:t>
      </w:r>
      <w:r w:rsidRPr="0011056E">
        <w:rPr>
          <w:rFonts w:ascii="Times New Roman" w:hAnsi="Times New Roman"/>
          <w:i/>
          <w:sz w:val="24"/>
          <w:szCs w:val="24"/>
        </w:rPr>
        <w:t xml:space="preserve">Public Health Rep. </w:t>
      </w:r>
      <w:r w:rsidRPr="0011056E">
        <w:rPr>
          <w:rFonts w:ascii="Times New Roman" w:hAnsi="Times New Roman"/>
          <w:sz w:val="24"/>
          <w:szCs w:val="24"/>
        </w:rPr>
        <w:t>Sep-Oct 2011;126 Suppl 3:41-53.</w:t>
      </w:r>
      <w:bookmarkStart w:id="37" w:name="_ENREF_39"/>
    </w:p>
    <w:p w14:paraId="27905904" w14:textId="77777777" w:rsidR="00E70AF2" w:rsidRPr="0011056E" w:rsidRDefault="00E70AF2" w:rsidP="00E70AF2">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Sharpe TT, Harrison KM, Dean HD. Summary of CDC consultation to address social determinants of health for prevention of disparities in HIV/AIDS, viral hepatitis, sexually transmitted diseases, and tuberculosis. December 9-10, 2008. </w:t>
      </w:r>
      <w:r w:rsidRPr="0011056E">
        <w:rPr>
          <w:rFonts w:ascii="Times New Roman" w:hAnsi="Times New Roman"/>
          <w:i/>
          <w:sz w:val="24"/>
          <w:szCs w:val="24"/>
        </w:rPr>
        <w:t xml:space="preserve">Public Health Rep. </w:t>
      </w:r>
      <w:r w:rsidRPr="0011056E">
        <w:rPr>
          <w:rFonts w:ascii="Times New Roman" w:hAnsi="Times New Roman"/>
          <w:sz w:val="24"/>
          <w:szCs w:val="24"/>
        </w:rPr>
        <w:t>Jul-Aug 2010;125 Suppl 4:11-15.</w:t>
      </w:r>
      <w:bookmarkEnd w:id="37"/>
    </w:p>
    <w:p w14:paraId="67B3A885" w14:textId="77777777" w:rsidR="00E70AF2" w:rsidRPr="0011056E" w:rsidRDefault="00E70AF2" w:rsidP="00E70AF2">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Testa RJ, Habarth J, Peta J, Balsam K, Bockting W. Development of the Gender Minority Stress and Resilience Measure. </w:t>
      </w:r>
      <w:r w:rsidRPr="0011056E">
        <w:rPr>
          <w:rFonts w:ascii="Times New Roman" w:hAnsi="Times New Roman"/>
          <w:i/>
          <w:sz w:val="24"/>
          <w:szCs w:val="24"/>
        </w:rPr>
        <w:t xml:space="preserve">Psychology of Sexual Orientation and Gender Diversity. </w:t>
      </w:r>
      <w:r w:rsidRPr="0011056E">
        <w:rPr>
          <w:rFonts w:ascii="Times New Roman" w:hAnsi="Times New Roman"/>
          <w:sz w:val="24"/>
          <w:szCs w:val="24"/>
        </w:rPr>
        <w:t>2015;2(1):65-77.</w:t>
      </w:r>
      <w:bookmarkStart w:id="38" w:name="_ENREF_61"/>
    </w:p>
    <w:p w14:paraId="7254EDC0" w14:textId="77777777" w:rsidR="00E70AF2" w:rsidRPr="0011056E" w:rsidRDefault="00E70AF2" w:rsidP="00E70AF2">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Hendricks ML, Testa RJ. A conceptual framework for clinical work with transgender and gender nonconforming clients: An adaptation of the Minority Stress Model. . </w:t>
      </w:r>
      <w:r w:rsidRPr="0011056E">
        <w:rPr>
          <w:rFonts w:ascii="Times New Roman" w:hAnsi="Times New Roman"/>
          <w:i/>
          <w:sz w:val="24"/>
          <w:szCs w:val="24"/>
        </w:rPr>
        <w:t xml:space="preserve">Professional Psychology: Research and Practice. </w:t>
      </w:r>
      <w:r w:rsidRPr="0011056E">
        <w:rPr>
          <w:rFonts w:ascii="Times New Roman" w:hAnsi="Times New Roman"/>
          <w:sz w:val="24"/>
          <w:szCs w:val="24"/>
        </w:rPr>
        <w:t>2012;43(5):460-467.</w:t>
      </w:r>
      <w:bookmarkEnd w:id="38"/>
    </w:p>
    <w:p w14:paraId="3F31CD1F" w14:textId="77777777" w:rsidR="00E70AF2" w:rsidRPr="0011056E" w:rsidRDefault="00E70AF2" w:rsidP="00E70AF2">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Donenberg GR, Emerson E, Bryant FB, Wilson H, Weber-Shifrin E. Understanding AIDS-risk behavior among adolescents in psychiatric care: Links to psychopathology and peer relationships. </w:t>
      </w:r>
      <w:r w:rsidRPr="0011056E">
        <w:rPr>
          <w:rFonts w:ascii="Times New Roman" w:hAnsi="Times New Roman"/>
          <w:i/>
          <w:sz w:val="24"/>
          <w:szCs w:val="24"/>
        </w:rPr>
        <w:t xml:space="preserve">J Am Acad Child Adolesc Psychiatry. </w:t>
      </w:r>
      <w:r w:rsidRPr="0011056E">
        <w:rPr>
          <w:rFonts w:ascii="Times New Roman" w:hAnsi="Times New Roman"/>
          <w:sz w:val="24"/>
          <w:szCs w:val="24"/>
        </w:rPr>
        <w:t>Jun 2001;40(6):642-653.</w:t>
      </w:r>
    </w:p>
    <w:p w14:paraId="7496E72A" w14:textId="77777777" w:rsidR="00E70AF2" w:rsidRPr="0011056E" w:rsidRDefault="00E70AF2" w:rsidP="00E70AF2">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Sevelius JM. Gender Affirmation: A Framework for Conceptualizing Risk Behavior among Transgender Women of Color. </w:t>
      </w:r>
      <w:r w:rsidRPr="0011056E">
        <w:rPr>
          <w:rFonts w:ascii="Times New Roman" w:hAnsi="Times New Roman"/>
          <w:i/>
          <w:sz w:val="24"/>
          <w:szCs w:val="24"/>
        </w:rPr>
        <w:t xml:space="preserve">Sex Roles. </w:t>
      </w:r>
      <w:r w:rsidRPr="0011056E">
        <w:rPr>
          <w:rFonts w:ascii="Times New Roman" w:hAnsi="Times New Roman"/>
          <w:sz w:val="24"/>
          <w:szCs w:val="24"/>
        </w:rPr>
        <w:t>Jun 1 2013;68(11-12):675-689.</w:t>
      </w:r>
      <w:bookmarkStart w:id="39" w:name="_ENREF_127"/>
    </w:p>
    <w:p w14:paraId="5C2F2C58" w14:textId="77777777" w:rsidR="00E70AF2" w:rsidRPr="0011056E" w:rsidRDefault="00E70AF2" w:rsidP="00E70AF2">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Crocker J, Luhtanen, R. Collective self-esteem and ingroup bias. </w:t>
      </w:r>
      <w:r w:rsidRPr="0011056E">
        <w:rPr>
          <w:rFonts w:ascii="Times New Roman" w:hAnsi="Times New Roman"/>
          <w:i/>
          <w:sz w:val="24"/>
          <w:szCs w:val="24"/>
        </w:rPr>
        <w:t xml:space="preserve">Journal of Personality &amp; Social Psychology. </w:t>
      </w:r>
      <w:r w:rsidRPr="0011056E">
        <w:rPr>
          <w:rFonts w:ascii="Times New Roman" w:hAnsi="Times New Roman"/>
          <w:sz w:val="24"/>
          <w:szCs w:val="24"/>
        </w:rPr>
        <w:t>1990;58:60-67.</w:t>
      </w:r>
      <w:bookmarkStart w:id="40" w:name="_ENREF_128"/>
      <w:bookmarkEnd w:id="39"/>
    </w:p>
    <w:p w14:paraId="18C51000" w14:textId="77777777" w:rsidR="00E70AF2" w:rsidRPr="0011056E" w:rsidRDefault="00E70AF2" w:rsidP="00E70AF2">
      <w:pPr>
        <w:pStyle w:val="ListParagraph"/>
        <w:numPr>
          <w:ilvl w:val="0"/>
          <w:numId w:val="19"/>
        </w:numPr>
        <w:ind w:left="360"/>
        <w:rPr>
          <w:rFonts w:ascii="Times New Roman" w:hAnsi="Times New Roman"/>
          <w:sz w:val="24"/>
          <w:szCs w:val="24"/>
        </w:rPr>
      </w:pPr>
      <w:bookmarkStart w:id="41" w:name="_ENREF_129"/>
      <w:bookmarkEnd w:id="40"/>
      <w:r w:rsidRPr="0011056E">
        <w:rPr>
          <w:rFonts w:ascii="Times New Roman" w:hAnsi="Times New Roman"/>
          <w:sz w:val="24"/>
          <w:szCs w:val="24"/>
        </w:rPr>
        <w:t xml:space="preserve">Larsen DL, Attkisson CC, Hargreaves WA, Nguyen TD. Assessment of client/patient satisfaction: Development of a general scale. </w:t>
      </w:r>
      <w:r w:rsidRPr="0011056E">
        <w:rPr>
          <w:rFonts w:ascii="Times New Roman" w:hAnsi="Times New Roman"/>
          <w:i/>
          <w:sz w:val="24"/>
          <w:szCs w:val="24"/>
        </w:rPr>
        <w:t xml:space="preserve">Evaluation and Program Planning. </w:t>
      </w:r>
      <w:r w:rsidRPr="0011056E">
        <w:rPr>
          <w:rFonts w:ascii="Times New Roman" w:hAnsi="Times New Roman"/>
          <w:sz w:val="24"/>
          <w:szCs w:val="24"/>
        </w:rPr>
        <w:t>1979;2:197-207.</w:t>
      </w:r>
      <w:bookmarkEnd w:id="41"/>
    </w:p>
    <w:p w14:paraId="5B039648" w14:textId="77777777" w:rsidR="00E70AF2" w:rsidRPr="0011056E" w:rsidRDefault="00E70AF2" w:rsidP="00E70AF2">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Achenbach TM, McConaughy SH, Howell CT. Child adolescent behavioral and emotional problems - implications of cross-informant correlations for situational specificity. </w:t>
      </w:r>
      <w:r w:rsidRPr="0011056E">
        <w:rPr>
          <w:rFonts w:ascii="Times New Roman" w:hAnsi="Times New Roman"/>
          <w:i/>
          <w:sz w:val="24"/>
          <w:szCs w:val="24"/>
        </w:rPr>
        <w:t xml:space="preserve">Psychological Bulletin. </w:t>
      </w:r>
      <w:r w:rsidRPr="0011056E">
        <w:rPr>
          <w:rFonts w:ascii="Times New Roman" w:hAnsi="Times New Roman"/>
          <w:sz w:val="24"/>
          <w:szCs w:val="24"/>
        </w:rPr>
        <w:t>Mar 1987;101(2):213-232.</w:t>
      </w:r>
      <w:bookmarkStart w:id="42" w:name="_ENREF_97"/>
    </w:p>
    <w:p w14:paraId="33A93088" w14:textId="77777777" w:rsidR="00E70AF2" w:rsidRPr="0011056E" w:rsidRDefault="00E70AF2" w:rsidP="00E70AF2">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Boekeloo BO, Schiavo L, Rabin DL, Conlon RT, Jordan CS, Mundt DJ. Self-reports of risk factors by patients at a sexually transmitted disease clinic - audio vs written questionnaires. </w:t>
      </w:r>
      <w:r w:rsidRPr="0011056E">
        <w:rPr>
          <w:rFonts w:ascii="Times New Roman" w:hAnsi="Times New Roman"/>
          <w:i/>
          <w:sz w:val="24"/>
          <w:szCs w:val="24"/>
        </w:rPr>
        <w:t xml:space="preserve">American Journal of Public Health. </w:t>
      </w:r>
      <w:r w:rsidRPr="0011056E">
        <w:rPr>
          <w:rFonts w:ascii="Times New Roman" w:hAnsi="Times New Roman"/>
          <w:sz w:val="24"/>
          <w:szCs w:val="24"/>
        </w:rPr>
        <w:t>May 1994;84(5):754-760.</w:t>
      </w:r>
      <w:bookmarkStart w:id="43" w:name="_ENREF_98"/>
      <w:bookmarkEnd w:id="42"/>
    </w:p>
    <w:p w14:paraId="7CB7AC37" w14:textId="77777777" w:rsidR="00E70AF2" w:rsidRPr="0011056E" w:rsidRDefault="00E70AF2" w:rsidP="00E70AF2">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Romer D, Black M, Ricardo I, et al. Social influences on the sexual behavior of youth at risk for HIV exposure. </w:t>
      </w:r>
      <w:r w:rsidRPr="0011056E">
        <w:rPr>
          <w:rFonts w:ascii="Times New Roman" w:hAnsi="Times New Roman"/>
          <w:i/>
          <w:sz w:val="24"/>
          <w:szCs w:val="24"/>
        </w:rPr>
        <w:t xml:space="preserve">American Journal of Public Health. </w:t>
      </w:r>
      <w:r w:rsidRPr="0011056E">
        <w:rPr>
          <w:rFonts w:ascii="Times New Roman" w:hAnsi="Times New Roman"/>
          <w:sz w:val="24"/>
          <w:szCs w:val="24"/>
        </w:rPr>
        <w:t>1994;84:977-985.</w:t>
      </w:r>
      <w:bookmarkEnd w:id="43"/>
    </w:p>
    <w:p w14:paraId="2D56BFE1" w14:textId="77777777" w:rsidR="00E70AF2" w:rsidRPr="0011056E" w:rsidRDefault="00E70AF2" w:rsidP="00E70AF2">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Garofalo R, Johnson AK, Kuhns LM, Cotten C, Joseph H, Margolis A. Life skills: evaluation of a theory-driven behavioral HIV prevention intervention for young transgender women. </w:t>
      </w:r>
      <w:r w:rsidRPr="0011056E">
        <w:rPr>
          <w:rFonts w:ascii="Times New Roman" w:hAnsi="Times New Roman"/>
          <w:i/>
          <w:sz w:val="24"/>
          <w:szCs w:val="24"/>
        </w:rPr>
        <w:t xml:space="preserve">Journal of urban health : bulletin of the New York Academy of Medicine. </w:t>
      </w:r>
      <w:r w:rsidRPr="0011056E">
        <w:rPr>
          <w:rFonts w:ascii="Times New Roman" w:hAnsi="Times New Roman"/>
          <w:sz w:val="24"/>
          <w:szCs w:val="24"/>
        </w:rPr>
        <w:t>Jun 2012;89(3):419-431.</w:t>
      </w:r>
    </w:p>
    <w:p w14:paraId="740BE4FD" w14:textId="77777777" w:rsidR="00E70AF2" w:rsidRPr="0011056E" w:rsidRDefault="00E70AF2" w:rsidP="00E70AF2">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Bockting WO, Rosser BR, Scheltema K. Transgender HIV prevention: implementation and evaluation of a workshop. </w:t>
      </w:r>
      <w:r w:rsidRPr="0011056E">
        <w:rPr>
          <w:rFonts w:ascii="Times New Roman" w:hAnsi="Times New Roman"/>
          <w:i/>
          <w:sz w:val="24"/>
          <w:szCs w:val="24"/>
        </w:rPr>
        <w:t xml:space="preserve">Health Educ Res. </w:t>
      </w:r>
      <w:r w:rsidRPr="0011056E">
        <w:rPr>
          <w:rFonts w:ascii="Times New Roman" w:hAnsi="Times New Roman"/>
          <w:sz w:val="24"/>
          <w:szCs w:val="24"/>
        </w:rPr>
        <w:t>Apr 1999;14(2):177-183.</w:t>
      </w:r>
      <w:bookmarkStart w:id="44" w:name="_ENREF_35"/>
    </w:p>
    <w:p w14:paraId="075CBE57" w14:textId="77777777" w:rsidR="00E70AF2" w:rsidRPr="0011056E" w:rsidRDefault="00E70AF2" w:rsidP="00E70AF2">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Nemoto T, Operario D, Keatley J, Nguyen H, Sugano E. Promoting health for transgender women: Transgender Resources and Neighborhood Space (TRANS) program in San Francisco. </w:t>
      </w:r>
      <w:r w:rsidRPr="0011056E">
        <w:rPr>
          <w:rFonts w:ascii="Times New Roman" w:hAnsi="Times New Roman"/>
          <w:i/>
          <w:sz w:val="24"/>
          <w:szCs w:val="24"/>
        </w:rPr>
        <w:t xml:space="preserve">Am J Public Health. </w:t>
      </w:r>
      <w:r w:rsidRPr="0011056E">
        <w:rPr>
          <w:rFonts w:ascii="Times New Roman" w:hAnsi="Times New Roman"/>
          <w:sz w:val="24"/>
          <w:szCs w:val="24"/>
        </w:rPr>
        <w:t>Mar 2005;95(3):382-384.</w:t>
      </w:r>
      <w:bookmarkStart w:id="45" w:name="_ENREF_36"/>
      <w:bookmarkEnd w:id="44"/>
    </w:p>
    <w:p w14:paraId="0BFECFF9" w14:textId="77777777" w:rsidR="00E70AF2" w:rsidRPr="0011056E" w:rsidRDefault="00E70AF2" w:rsidP="00E70AF2">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DeSantis JP, Martin CW, Lester A. An educational program on HIV prevention for male-to-female transgender women in South Beach, Florida. </w:t>
      </w:r>
      <w:r w:rsidRPr="0011056E">
        <w:rPr>
          <w:rFonts w:ascii="Times New Roman" w:hAnsi="Times New Roman"/>
          <w:i/>
          <w:sz w:val="24"/>
          <w:szCs w:val="24"/>
        </w:rPr>
        <w:t xml:space="preserve">Journal of the Association of Nurses in AIDS Care. </w:t>
      </w:r>
      <w:r w:rsidRPr="0011056E">
        <w:rPr>
          <w:rFonts w:ascii="Times New Roman" w:hAnsi="Times New Roman"/>
          <w:sz w:val="24"/>
          <w:szCs w:val="24"/>
        </w:rPr>
        <w:t>2010;21(3):265-271.</w:t>
      </w:r>
      <w:bookmarkStart w:id="46" w:name="_ENREF_37"/>
      <w:bookmarkEnd w:id="45"/>
    </w:p>
    <w:p w14:paraId="497D380E" w14:textId="77777777" w:rsidR="00E70AF2" w:rsidRPr="0011056E" w:rsidRDefault="00E70AF2" w:rsidP="00E70AF2">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Taylor RD, Bimbi DS, Joseph HA, Margolis AD, Parsons JT. Girlfriends: evaluation of an HIV-risk reduction intervention for adult transgender women. </w:t>
      </w:r>
      <w:r w:rsidRPr="0011056E">
        <w:rPr>
          <w:rFonts w:ascii="Times New Roman" w:hAnsi="Times New Roman"/>
          <w:i/>
          <w:sz w:val="24"/>
          <w:szCs w:val="24"/>
        </w:rPr>
        <w:t xml:space="preserve">AIDS education and prevention : official publication of the International Society for AIDS Education. </w:t>
      </w:r>
      <w:r w:rsidRPr="0011056E">
        <w:rPr>
          <w:rFonts w:ascii="Times New Roman" w:hAnsi="Times New Roman"/>
          <w:sz w:val="24"/>
          <w:szCs w:val="24"/>
        </w:rPr>
        <w:t>Oct 2011;23(5):469-478.</w:t>
      </w:r>
      <w:bookmarkEnd w:id="46"/>
    </w:p>
    <w:p w14:paraId="63DC5E8E" w14:textId="77777777" w:rsidR="005D0B19" w:rsidRPr="0011056E" w:rsidRDefault="005D0B19" w:rsidP="005D0B19">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Huba GJ, L.A. M, A.T. P, et al. Risk factors and characteristics of youth living with or at high risk for HIV. </w:t>
      </w:r>
      <w:r w:rsidRPr="0011056E">
        <w:rPr>
          <w:rFonts w:ascii="Times New Roman" w:hAnsi="Times New Roman"/>
          <w:i/>
          <w:sz w:val="24"/>
          <w:szCs w:val="24"/>
        </w:rPr>
        <w:t xml:space="preserve">AIDS Education &amp; Prevention. </w:t>
      </w:r>
      <w:r w:rsidRPr="0011056E">
        <w:rPr>
          <w:rFonts w:ascii="Times New Roman" w:hAnsi="Times New Roman"/>
          <w:sz w:val="24"/>
          <w:szCs w:val="24"/>
        </w:rPr>
        <w:t>2000;12:557-575.</w:t>
      </w:r>
    </w:p>
    <w:p w14:paraId="182455E4" w14:textId="77777777" w:rsidR="005D0B19" w:rsidRPr="0011056E" w:rsidRDefault="005D0B19" w:rsidP="005D0B19">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Garofalo R, Osmer E, Sullivan C, Doll M, Harper G. Environmental, psychosocial, and individual correlates of HIV risk in ethnic minority male-to-female transgender youth. </w:t>
      </w:r>
      <w:r w:rsidRPr="0011056E">
        <w:rPr>
          <w:rFonts w:ascii="Times New Roman" w:hAnsi="Times New Roman"/>
          <w:i/>
          <w:sz w:val="24"/>
          <w:szCs w:val="24"/>
        </w:rPr>
        <w:t xml:space="preserve">Journal of HIV/AIDS Prevention in Children &amp; Youth </w:t>
      </w:r>
      <w:r w:rsidRPr="0011056E">
        <w:rPr>
          <w:rFonts w:ascii="Times New Roman" w:hAnsi="Times New Roman"/>
          <w:sz w:val="24"/>
          <w:szCs w:val="24"/>
        </w:rPr>
        <w:t>2006;7(2):89-104.</w:t>
      </w:r>
    </w:p>
    <w:p w14:paraId="44FFB94F" w14:textId="77777777" w:rsidR="005D0B19" w:rsidRPr="0011056E" w:rsidRDefault="005D0B19" w:rsidP="005D0B19">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Clements-Nolle K, Marx K, Guzman R, Katz M. HIV prevalence, risk behaviors, health care use, and mental health status of transgender personse: Implications for public health intervention. </w:t>
      </w:r>
      <w:r w:rsidRPr="0011056E">
        <w:rPr>
          <w:rFonts w:ascii="Times New Roman" w:hAnsi="Times New Roman"/>
          <w:i/>
          <w:sz w:val="24"/>
          <w:szCs w:val="24"/>
        </w:rPr>
        <w:t xml:space="preserve">American Journal of Public Health. </w:t>
      </w:r>
      <w:r w:rsidRPr="0011056E">
        <w:rPr>
          <w:rFonts w:ascii="Times New Roman" w:hAnsi="Times New Roman"/>
          <w:sz w:val="24"/>
          <w:szCs w:val="24"/>
        </w:rPr>
        <w:t>2001;91(6):915-921.</w:t>
      </w:r>
      <w:bookmarkStart w:id="47" w:name="_ENREF_50"/>
    </w:p>
    <w:p w14:paraId="2174EF5B" w14:textId="77777777" w:rsidR="005D0B19" w:rsidRPr="0011056E" w:rsidRDefault="005D0B19" w:rsidP="005D0B19">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Kenagy GP. HIV among transgendered people. </w:t>
      </w:r>
      <w:r w:rsidRPr="0011056E">
        <w:rPr>
          <w:rFonts w:ascii="Times New Roman" w:hAnsi="Times New Roman"/>
          <w:i/>
          <w:sz w:val="24"/>
          <w:szCs w:val="24"/>
        </w:rPr>
        <w:t xml:space="preserve">AIDS care. </w:t>
      </w:r>
      <w:r w:rsidRPr="0011056E">
        <w:rPr>
          <w:rFonts w:ascii="Times New Roman" w:hAnsi="Times New Roman"/>
          <w:sz w:val="24"/>
          <w:szCs w:val="24"/>
        </w:rPr>
        <w:t>2007 2002;14(1):127-134.</w:t>
      </w:r>
      <w:bookmarkEnd w:id="47"/>
    </w:p>
    <w:p w14:paraId="1E0F3FDE" w14:textId="77777777" w:rsidR="005D0B19" w:rsidRPr="0011056E" w:rsidRDefault="005D0B19" w:rsidP="005D0B19">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Nemoto T, Luke, D., Mamo, A., Ching, A., &amp; Patria, J. . HIV risk behaviors among male-to-female transgenders in comparison with homosexual or bisexual males and heterosexual females. </w:t>
      </w:r>
      <w:r w:rsidRPr="0011056E">
        <w:rPr>
          <w:rFonts w:ascii="Times New Roman" w:hAnsi="Times New Roman"/>
          <w:i/>
          <w:sz w:val="24"/>
          <w:szCs w:val="24"/>
        </w:rPr>
        <w:t xml:space="preserve">AIDS care. </w:t>
      </w:r>
      <w:r w:rsidRPr="0011056E">
        <w:rPr>
          <w:rFonts w:ascii="Times New Roman" w:hAnsi="Times New Roman"/>
          <w:sz w:val="24"/>
          <w:szCs w:val="24"/>
        </w:rPr>
        <w:t>1999;11(3):297-312.</w:t>
      </w:r>
    </w:p>
    <w:p w14:paraId="4A11D7E7" w14:textId="77777777" w:rsidR="005D0B19" w:rsidRPr="0011056E" w:rsidRDefault="005D0B19" w:rsidP="005D0B19">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Wilson EC, Garofalo R, Harris DR, Belzer M. Sexual risk taking among transgender male-to-female youths  with different partner types. </w:t>
      </w:r>
      <w:r w:rsidRPr="0011056E">
        <w:rPr>
          <w:rFonts w:ascii="Times New Roman" w:hAnsi="Times New Roman"/>
          <w:i/>
          <w:sz w:val="24"/>
          <w:szCs w:val="24"/>
        </w:rPr>
        <w:t xml:space="preserve">American Journal of Public Health. </w:t>
      </w:r>
      <w:r w:rsidRPr="0011056E">
        <w:rPr>
          <w:rFonts w:ascii="Times New Roman" w:hAnsi="Times New Roman"/>
          <w:sz w:val="24"/>
          <w:szCs w:val="24"/>
        </w:rPr>
        <w:t>2010;100(8):1500-1505.</w:t>
      </w:r>
    </w:p>
    <w:p w14:paraId="299491DC" w14:textId="77777777" w:rsidR="005D0B19" w:rsidRPr="0011056E" w:rsidRDefault="005D0B19" w:rsidP="005D0B19">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Nemoto T, Operario D, Keatley J, Han L, Soma T. HIV risk behaviors among male-to-female transgender persons of color in San Francisco. </w:t>
      </w:r>
      <w:r w:rsidRPr="0011056E">
        <w:rPr>
          <w:rFonts w:ascii="Times New Roman" w:hAnsi="Times New Roman"/>
          <w:i/>
          <w:sz w:val="24"/>
          <w:szCs w:val="24"/>
        </w:rPr>
        <w:t xml:space="preserve">American Journal of Public Health. </w:t>
      </w:r>
      <w:r w:rsidRPr="0011056E">
        <w:rPr>
          <w:rFonts w:ascii="Times New Roman" w:hAnsi="Times New Roman"/>
          <w:sz w:val="24"/>
          <w:szCs w:val="24"/>
        </w:rPr>
        <w:t>2004 2004;94(7):1193-1199.</w:t>
      </w:r>
      <w:bookmarkStart w:id="48" w:name="_ENREF_53"/>
    </w:p>
    <w:p w14:paraId="43AC6FB3" w14:textId="77777777" w:rsidR="005D0B19" w:rsidRPr="0011056E" w:rsidRDefault="005D0B19" w:rsidP="005D0B19">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Xavier J. The Washington Transgender Needs Assessment Survey. 2000.</w:t>
      </w:r>
      <w:bookmarkEnd w:id="48"/>
    </w:p>
    <w:p w14:paraId="49460A82" w14:textId="77777777" w:rsidR="00E70AF2" w:rsidRPr="0011056E" w:rsidRDefault="005D0B19" w:rsidP="005D0B19">
      <w:pPr>
        <w:pStyle w:val="ListParagraph"/>
        <w:numPr>
          <w:ilvl w:val="0"/>
          <w:numId w:val="19"/>
        </w:numPr>
        <w:ind w:left="360"/>
        <w:rPr>
          <w:rFonts w:ascii="Times New Roman" w:hAnsi="Times New Roman"/>
          <w:sz w:val="24"/>
          <w:szCs w:val="24"/>
        </w:rPr>
      </w:pPr>
      <w:r w:rsidRPr="0011056E">
        <w:rPr>
          <w:rFonts w:ascii="Times New Roman" w:hAnsi="Times New Roman"/>
          <w:sz w:val="24"/>
          <w:szCs w:val="24"/>
          <w:lang w:val="en-US"/>
        </w:rPr>
        <w:t xml:space="preserve">Gates, GJ. How many people are lesbian, gay, bisexual, and transgender? April 2011; </w:t>
      </w:r>
      <w:hyperlink r:id="rId11" w:history="1">
        <w:r w:rsidRPr="0011056E">
          <w:rPr>
            <w:rStyle w:val="Hyperlink"/>
            <w:rFonts w:ascii="Times New Roman" w:hAnsi="Times New Roman"/>
            <w:sz w:val="24"/>
            <w:szCs w:val="24"/>
            <w:lang w:val="en-US"/>
          </w:rPr>
          <w:t>https://williamsinstitute.law.ucla.edu/wp-content/uploads/Gates-How-Many-People-LGBT-Arp-2011.pdf</w:t>
        </w:r>
      </w:hyperlink>
      <w:r w:rsidRPr="0011056E">
        <w:rPr>
          <w:rFonts w:ascii="Times New Roman" w:hAnsi="Times New Roman"/>
          <w:sz w:val="24"/>
          <w:szCs w:val="24"/>
          <w:lang w:val="en-US"/>
        </w:rPr>
        <w:t xml:space="preserve">  Accessed May 25, 2017. </w:t>
      </w:r>
    </w:p>
    <w:p w14:paraId="1F0DE6F5" w14:textId="77777777" w:rsidR="005D0B19" w:rsidRPr="0011056E" w:rsidRDefault="005D0B19" w:rsidP="005D0B19">
      <w:pPr>
        <w:pStyle w:val="ListParagraph"/>
        <w:numPr>
          <w:ilvl w:val="0"/>
          <w:numId w:val="19"/>
        </w:numPr>
        <w:ind w:left="360"/>
        <w:rPr>
          <w:rFonts w:ascii="Times New Roman" w:hAnsi="Times New Roman"/>
          <w:sz w:val="24"/>
          <w:szCs w:val="24"/>
        </w:rPr>
      </w:pPr>
      <w:r w:rsidRPr="0011056E">
        <w:rPr>
          <w:rFonts w:ascii="Times New Roman" w:hAnsi="Times New Roman"/>
          <w:sz w:val="24"/>
          <w:szCs w:val="24"/>
          <w:lang w:val="en-US"/>
        </w:rPr>
        <w:t>Yancey AK, Ortega AN, Kumanyika SK. Effective recruitment and retention of minority research participants. Annual Review of Public Health. 2006;27: 1-28.</w:t>
      </w:r>
    </w:p>
    <w:p w14:paraId="736214A6" w14:textId="77777777" w:rsidR="006C655A" w:rsidRDefault="006C655A" w:rsidP="000460E0">
      <w:pPr>
        <w:tabs>
          <w:tab w:val="left" w:pos="2520"/>
        </w:tabs>
      </w:pPr>
    </w:p>
    <w:p w14:paraId="14BF27BB" w14:textId="77777777" w:rsidR="00E70AF2" w:rsidRDefault="00E70AF2" w:rsidP="000460E0">
      <w:pPr>
        <w:tabs>
          <w:tab w:val="left" w:pos="2520"/>
        </w:tabs>
      </w:pPr>
    </w:p>
    <w:p w14:paraId="0463FB7E" w14:textId="77777777" w:rsidR="00E70AF2" w:rsidRDefault="00E70AF2" w:rsidP="000460E0">
      <w:pPr>
        <w:tabs>
          <w:tab w:val="left" w:pos="2520"/>
        </w:tabs>
      </w:pPr>
    </w:p>
    <w:p w14:paraId="0AB3B9FD" w14:textId="77777777" w:rsidR="00E70AF2" w:rsidRPr="000460E0" w:rsidRDefault="00E70AF2" w:rsidP="000460E0">
      <w:pPr>
        <w:tabs>
          <w:tab w:val="left" w:pos="2520"/>
        </w:tabs>
      </w:pPr>
    </w:p>
    <w:sectPr w:rsidR="00E70AF2" w:rsidRPr="000460E0" w:rsidSect="002A569A">
      <w:footerReference w:type="default" r:id="rId12"/>
      <w:endnotePr>
        <w:numFmt w:val="decimal"/>
      </w:endnotePr>
      <w:type w:val="continuous"/>
      <w:pgSz w:w="12240" w:h="15840" w:code="1"/>
      <w:pgMar w:top="1080" w:right="1170" w:bottom="1080" w:left="108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8EB058" w16cid:durableId="1F16C36A"/>
  <w16cid:commentId w16cid:paraId="54D43E13" w16cid:durableId="1F16C36B"/>
  <w16cid:commentId w16cid:paraId="68B23252" w16cid:durableId="1F16C36C"/>
  <w16cid:commentId w16cid:paraId="00796427" w16cid:durableId="1F16C36D"/>
  <w16cid:commentId w16cid:paraId="27065147" w16cid:durableId="1F16C36E"/>
  <w16cid:commentId w16cid:paraId="2F692D04" w16cid:durableId="1F16C36F"/>
  <w16cid:commentId w16cid:paraId="6DDDF2DA" w16cid:durableId="1F16C370"/>
  <w16cid:commentId w16cid:paraId="4C9431E6" w16cid:durableId="1F16C371"/>
  <w16cid:commentId w16cid:paraId="05FDD502" w16cid:durableId="1F16C372"/>
  <w16cid:commentId w16cid:paraId="0EEFE83A" w16cid:durableId="1F16C373"/>
  <w16cid:commentId w16cid:paraId="42EC883F" w16cid:durableId="1F16C374"/>
  <w16cid:commentId w16cid:paraId="4437AC50" w16cid:durableId="1F16C375"/>
  <w16cid:commentId w16cid:paraId="543A02ED" w16cid:durableId="1F16C376"/>
  <w16cid:commentId w16cid:paraId="3C53C1B8" w16cid:durableId="1F16C377"/>
  <w16cid:commentId w16cid:paraId="18C00E8F" w16cid:durableId="1F16C378"/>
  <w16cid:commentId w16cid:paraId="2E3FED99" w16cid:durableId="1F16C379"/>
  <w16cid:commentId w16cid:paraId="6B6A379D" w16cid:durableId="1F16C37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B52EFD" w14:textId="77777777" w:rsidR="001D7BD2" w:rsidRDefault="001D7BD2" w:rsidP="008B5D54">
      <w:r>
        <w:separator/>
      </w:r>
    </w:p>
  </w:endnote>
  <w:endnote w:type="continuationSeparator" w:id="0">
    <w:p w14:paraId="43A8D409" w14:textId="77777777" w:rsidR="001D7BD2" w:rsidRDefault="001D7BD2" w:rsidP="008B5D54">
      <w:r>
        <w:continuationSeparator/>
      </w:r>
    </w:p>
  </w:endnote>
  <w:endnote w:type="continuationNotice" w:id="1">
    <w:p w14:paraId="7BBE34C1" w14:textId="77777777" w:rsidR="001D7BD2" w:rsidRDefault="001D7B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3621567"/>
      <w:docPartObj>
        <w:docPartGallery w:val="Page Numbers (Bottom of Page)"/>
        <w:docPartUnique/>
      </w:docPartObj>
    </w:sdtPr>
    <w:sdtEndPr>
      <w:rPr>
        <w:noProof/>
      </w:rPr>
    </w:sdtEndPr>
    <w:sdtContent>
      <w:p w14:paraId="26F423D4" w14:textId="7CADA8E3" w:rsidR="001D7BD2" w:rsidRDefault="001D7BD2">
        <w:pPr>
          <w:pStyle w:val="Footer"/>
          <w:jc w:val="center"/>
        </w:pPr>
        <w:r>
          <w:fldChar w:fldCharType="begin"/>
        </w:r>
        <w:r>
          <w:instrText xml:space="preserve"> PAGE   \* MERGEFORMAT </w:instrText>
        </w:r>
        <w:r>
          <w:fldChar w:fldCharType="separate"/>
        </w:r>
        <w:r w:rsidR="00A067FC">
          <w:rPr>
            <w:noProof/>
          </w:rPr>
          <w:t>1</w:t>
        </w:r>
        <w:r>
          <w:rPr>
            <w:noProof/>
          </w:rPr>
          <w:fldChar w:fldCharType="end"/>
        </w:r>
      </w:p>
    </w:sdtContent>
  </w:sdt>
  <w:p w14:paraId="7F0F50C2" w14:textId="77777777" w:rsidR="001D7BD2" w:rsidRDefault="001D7B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F29FC3" w14:textId="77777777" w:rsidR="001D7BD2" w:rsidRDefault="001D7BD2" w:rsidP="008B5D54">
      <w:r>
        <w:separator/>
      </w:r>
    </w:p>
  </w:footnote>
  <w:footnote w:type="continuationSeparator" w:id="0">
    <w:p w14:paraId="3E1ADE24" w14:textId="77777777" w:rsidR="001D7BD2" w:rsidRDefault="001D7BD2" w:rsidP="008B5D54">
      <w:r>
        <w:continuationSeparator/>
      </w:r>
    </w:p>
  </w:footnote>
  <w:footnote w:type="continuationNotice" w:id="1">
    <w:p w14:paraId="5F64EFAA" w14:textId="77777777" w:rsidR="001D7BD2" w:rsidRDefault="001D7BD2"/>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86E76"/>
    <w:multiLevelType w:val="hybridMultilevel"/>
    <w:tmpl w:val="18385B8A"/>
    <w:lvl w:ilvl="0" w:tplc="2264A532">
      <w:start w:val="1"/>
      <w:numFmt w:val="decimal"/>
      <w:lvlText w:val="%1)"/>
      <w:lvlJc w:val="left"/>
      <w:pPr>
        <w:ind w:left="720" w:hanging="720"/>
      </w:pPr>
      <w:rPr>
        <w:rFonts w:hint="default"/>
      </w:rPr>
    </w:lvl>
    <w:lvl w:ilvl="1" w:tplc="04090019">
      <w:start w:val="1"/>
      <w:numFmt w:val="lowerLetter"/>
      <w:lvlText w:val="%2."/>
      <w:lvlJc w:val="left"/>
      <w:pPr>
        <w:ind w:left="1080" w:hanging="360"/>
      </w:pPr>
    </w:lvl>
    <w:lvl w:ilvl="2" w:tplc="1D942E34">
      <w:start w:val="1"/>
      <w:numFmt w:val="upperLetter"/>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1B7016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0CEC7AA7"/>
    <w:multiLevelType w:val="hybridMultilevel"/>
    <w:tmpl w:val="68FCF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F7C400D"/>
    <w:multiLevelType w:val="hybridMultilevel"/>
    <w:tmpl w:val="FE665D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A2D6491"/>
    <w:multiLevelType w:val="hybridMultilevel"/>
    <w:tmpl w:val="1878F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A5B3D01"/>
    <w:multiLevelType w:val="hybridMultilevel"/>
    <w:tmpl w:val="56BA77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8A45162"/>
    <w:multiLevelType w:val="hybridMultilevel"/>
    <w:tmpl w:val="AAFC0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BB85A5B"/>
    <w:multiLevelType w:val="hybridMultilevel"/>
    <w:tmpl w:val="ED6AB956"/>
    <w:lvl w:ilvl="0" w:tplc="9ECED2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344622A"/>
    <w:multiLevelType w:val="multilevel"/>
    <w:tmpl w:val="09125016"/>
    <w:numStyleLink w:val="Style1"/>
  </w:abstractNum>
  <w:abstractNum w:abstractNumId="9">
    <w:nsid w:val="35400A17"/>
    <w:multiLevelType w:val="hybridMultilevel"/>
    <w:tmpl w:val="87184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703BAE"/>
    <w:multiLevelType w:val="multilevel"/>
    <w:tmpl w:val="09125016"/>
    <w:styleLink w:val="Style1"/>
    <w:lvl w:ilvl="0">
      <w:start w:val="1"/>
      <w:numFmt w:val="decimal"/>
      <w:lvlText w:val="%1."/>
      <w:lvlJc w:val="left"/>
      <w:pPr>
        <w:ind w:left="432" w:hanging="432"/>
      </w:pPr>
      <w:rPr>
        <w:rFonts w:hint="default"/>
      </w:rPr>
    </w:lvl>
    <w:lvl w:ilvl="1">
      <w:start w:val="1"/>
      <w:numFmt w:val="decimal"/>
      <w:lvlText w:val="%1A."/>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nsid w:val="40CF0E72"/>
    <w:multiLevelType w:val="hybridMultilevel"/>
    <w:tmpl w:val="C6CAD7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72F1DA0"/>
    <w:multiLevelType w:val="hybridMultilevel"/>
    <w:tmpl w:val="CA68B5F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7541CEA"/>
    <w:multiLevelType w:val="hybridMultilevel"/>
    <w:tmpl w:val="F6301C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7D877C8"/>
    <w:multiLevelType w:val="hybridMultilevel"/>
    <w:tmpl w:val="09C2C6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EDE5C3C"/>
    <w:multiLevelType w:val="hybridMultilevel"/>
    <w:tmpl w:val="5E880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1EB5D75"/>
    <w:multiLevelType w:val="hybridMultilevel"/>
    <w:tmpl w:val="3F528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AD858D2"/>
    <w:multiLevelType w:val="hybridMultilevel"/>
    <w:tmpl w:val="A552B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ED06F80"/>
    <w:multiLevelType w:val="hybridMultilevel"/>
    <w:tmpl w:val="847AE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0FA7FA1"/>
    <w:multiLevelType w:val="hybridMultilevel"/>
    <w:tmpl w:val="3EAA6E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14C47F1"/>
    <w:multiLevelType w:val="hybridMultilevel"/>
    <w:tmpl w:val="69A0B25C"/>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21">
    <w:nsid w:val="75F622B4"/>
    <w:multiLevelType w:val="hybridMultilevel"/>
    <w:tmpl w:val="1A56A3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7CA33EF1"/>
    <w:multiLevelType w:val="hybridMultilevel"/>
    <w:tmpl w:val="C9D0D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E1E10EB"/>
    <w:multiLevelType w:val="multilevel"/>
    <w:tmpl w:val="F5F0AB58"/>
    <w:lvl w:ilvl="0">
      <w:start w:val="1"/>
      <w:numFmt w:val="decimal"/>
      <w:pStyle w:val="Heading1"/>
      <w:lvlText w:val="%1."/>
      <w:lvlJc w:val="left"/>
      <w:pPr>
        <w:ind w:left="432" w:hanging="432"/>
      </w:pPr>
      <w:rPr>
        <w:rFonts w:hint="default"/>
      </w:rPr>
    </w:lvl>
    <w:lvl w:ilvl="1">
      <w:start w:val="1"/>
      <w:numFmt w:val="upperLetter"/>
      <w:pStyle w:val="Heading2"/>
      <w:lvlText w:val="%1%2."/>
      <w:lvlJc w:val="left"/>
      <w:pPr>
        <w:ind w:left="1116" w:hanging="576"/>
      </w:pPr>
      <w:rPr>
        <w:rFonts w:hint="default"/>
        <w:b/>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8"/>
  </w:num>
  <w:num w:numId="2">
    <w:abstractNumId w:val="14"/>
  </w:num>
  <w:num w:numId="3">
    <w:abstractNumId w:val="13"/>
  </w:num>
  <w:num w:numId="4">
    <w:abstractNumId w:val="7"/>
  </w:num>
  <w:num w:numId="5">
    <w:abstractNumId w:val="23"/>
  </w:num>
  <w:num w:numId="6">
    <w:abstractNumId w:val="5"/>
  </w:num>
  <w:num w:numId="7">
    <w:abstractNumId w:val="10"/>
  </w:num>
  <w:num w:numId="8">
    <w:abstractNumId w:val="8"/>
  </w:num>
  <w:num w:numId="9">
    <w:abstractNumId w:val="1"/>
  </w:num>
  <w:num w:numId="1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6"/>
  </w:num>
  <w:num w:numId="13">
    <w:abstractNumId w:val="16"/>
  </w:num>
  <w:num w:numId="14">
    <w:abstractNumId w:val="4"/>
  </w:num>
  <w:num w:numId="15">
    <w:abstractNumId w:val="9"/>
  </w:num>
  <w:num w:numId="16">
    <w:abstractNumId w:val="22"/>
  </w:num>
  <w:num w:numId="17">
    <w:abstractNumId w:val="2"/>
  </w:num>
  <w:num w:numId="18">
    <w:abstractNumId w:val="12"/>
  </w:num>
  <w:num w:numId="19">
    <w:abstractNumId w:val="19"/>
  </w:num>
  <w:num w:numId="20">
    <w:abstractNumId w:val="3"/>
  </w:num>
  <w:num w:numId="21">
    <w:abstractNumId w:val="15"/>
  </w:num>
  <w:num w:numId="22">
    <w:abstractNumId w:val="20"/>
  </w:num>
  <w:num w:numId="23">
    <w:abstractNumId w:val="17"/>
  </w:num>
  <w:num w:numId="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removePersonalInformation/>
  <w:removeDateAndTime/>
  <w:defaultTabStop w:val="720"/>
  <w:drawingGridHorizontalSpacing w:val="110"/>
  <w:displayHorizontalDrawingGridEvery w:val="2"/>
  <w:displayVerticalDrawingGridEvery w:val="2"/>
  <w:characterSpacingControl w:val="doNotCompress"/>
  <w:hdrShapeDefaults>
    <o:shapedefaults v:ext="edit" spidmax="10241"/>
  </w:hdrShapeDefaults>
  <w:footnotePr>
    <w:footnote w:id="-1"/>
    <w:footnote w:id="0"/>
    <w:footnote w:id="1"/>
  </w:footnotePr>
  <w:endnotePr>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69D4"/>
    <w:rsid w:val="00002FA4"/>
    <w:rsid w:val="00006403"/>
    <w:rsid w:val="000147BD"/>
    <w:rsid w:val="00017B88"/>
    <w:rsid w:val="00023669"/>
    <w:rsid w:val="0003025E"/>
    <w:rsid w:val="00030FFE"/>
    <w:rsid w:val="000317BA"/>
    <w:rsid w:val="00034D74"/>
    <w:rsid w:val="00037B1D"/>
    <w:rsid w:val="000422FB"/>
    <w:rsid w:val="00042C65"/>
    <w:rsid w:val="00043048"/>
    <w:rsid w:val="000436FE"/>
    <w:rsid w:val="0004608E"/>
    <w:rsid w:val="000460E0"/>
    <w:rsid w:val="0004740A"/>
    <w:rsid w:val="00050ADA"/>
    <w:rsid w:val="00051586"/>
    <w:rsid w:val="00053671"/>
    <w:rsid w:val="00056DD2"/>
    <w:rsid w:val="0006320E"/>
    <w:rsid w:val="000652BE"/>
    <w:rsid w:val="00067E1B"/>
    <w:rsid w:val="000718BA"/>
    <w:rsid w:val="00071DD6"/>
    <w:rsid w:val="000728D4"/>
    <w:rsid w:val="00072C56"/>
    <w:rsid w:val="000829E4"/>
    <w:rsid w:val="00084DED"/>
    <w:rsid w:val="00085683"/>
    <w:rsid w:val="00085C58"/>
    <w:rsid w:val="000879CA"/>
    <w:rsid w:val="0009102C"/>
    <w:rsid w:val="00093DF9"/>
    <w:rsid w:val="00094931"/>
    <w:rsid w:val="00096680"/>
    <w:rsid w:val="000B6860"/>
    <w:rsid w:val="000C20AB"/>
    <w:rsid w:val="000C517E"/>
    <w:rsid w:val="000D10E8"/>
    <w:rsid w:val="000D3C8A"/>
    <w:rsid w:val="000D7D1D"/>
    <w:rsid w:val="000E0DCE"/>
    <w:rsid w:val="000E1C80"/>
    <w:rsid w:val="000E209D"/>
    <w:rsid w:val="000E25EA"/>
    <w:rsid w:val="000E2854"/>
    <w:rsid w:val="000F1DE3"/>
    <w:rsid w:val="000F2DDC"/>
    <w:rsid w:val="000F2DF5"/>
    <w:rsid w:val="000F6FC3"/>
    <w:rsid w:val="000F7652"/>
    <w:rsid w:val="001054F6"/>
    <w:rsid w:val="001060FC"/>
    <w:rsid w:val="0011056E"/>
    <w:rsid w:val="0012271A"/>
    <w:rsid w:val="00124196"/>
    <w:rsid w:val="0012454A"/>
    <w:rsid w:val="001315A0"/>
    <w:rsid w:val="00132220"/>
    <w:rsid w:val="0013226B"/>
    <w:rsid w:val="0013255A"/>
    <w:rsid w:val="00134095"/>
    <w:rsid w:val="00134B29"/>
    <w:rsid w:val="0014691A"/>
    <w:rsid w:val="001515AA"/>
    <w:rsid w:val="0015254B"/>
    <w:rsid w:val="0015303C"/>
    <w:rsid w:val="00153AA1"/>
    <w:rsid w:val="00157A3F"/>
    <w:rsid w:val="00162ED8"/>
    <w:rsid w:val="0016398E"/>
    <w:rsid w:val="00164960"/>
    <w:rsid w:val="0016758D"/>
    <w:rsid w:val="00171ECE"/>
    <w:rsid w:val="00177836"/>
    <w:rsid w:val="001803AE"/>
    <w:rsid w:val="001811ED"/>
    <w:rsid w:val="00182A15"/>
    <w:rsid w:val="00185DD3"/>
    <w:rsid w:val="00187BF0"/>
    <w:rsid w:val="0019449E"/>
    <w:rsid w:val="00195E37"/>
    <w:rsid w:val="001A0C3A"/>
    <w:rsid w:val="001A18DA"/>
    <w:rsid w:val="001A1DAB"/>
    <w:rsid w:val="001B1618"/>
    <w:rsid w:val="001B2C11"/>
    <w:rsid w:val="001B3BE1"/>
    <w:rsid w:val="001C1A75"/>
    <w:rsid w:val="001C4B69"/>
    <w:rsid w:val="001C4BE8"/>
    <w:rsid w:val="001C74F9"/>
    <w:rsid w:val="001C77A3"/>
    <w:rsid w:val="001D0AB9"/>
    <w:rsid w:val="001D29E7"/>
    <w:rsid w:val="001D7BD2"/>
    <w:rsid w:val="001E01ED"/>
    <w:rsid w:val="001E4B0F"/>
    <w:rsid w:val="001E75C6"/>
    <w:rsid w:val="001F0CFB"/>
    <w:rsid w:val="001F12EA"/>
    <w:rsid w:val="001F181F"/>
    <w:rsid w:val="001F507F"/>
    <w:rsid w:val="001F5F93"/>
    <w:rsid w:val="002014E2"/>
    <w:rsid w:val="00202643"/>
    <w:rsid w:val="00202DF8"/>
    <w:rsid w:val="00203A50"/>
    <w:rsid w:val="002070E6"/>
    <w:rsid w:val="00207534"/>
    <w:rsid w:val="00215397"/>
    <w:rsid w:val="00224F99"/>
    <w:rsid w:val="002260E9"/>
    <w:rsid w:val="002307CF"/>
    <w:rsid w:val="002311A8"/>
    <w:rsid w:val="00231952"/>
    <w:rsid w:val="00232F55"/>
    <w:rsid w:val="00240A5C"/>
    <w:rsid w:val="00244129"/>
    <w:rsid w:val="002449C1"/>
    <w:rsid w:val="00244D05"/>
    <w:rsid w:val="0024680D"/>
    <w:rsid w:val="002471F4"/>
    <w:rsid w:val="002501B4"/>
    <w:rsid w:val="00253DC0"/>
    <w:rsid w:val="002568B4"/>
    <w:rsid w:val="00265CD5"/>
    <w:rsid w:val="00265EDF"/>
    <w:rsid w:val="0026670E"/>
    <w:rsid w:val="002670CF"/>
    <w:rsid w:val="0026711D"/>
    <w:rsid w:val="002726BC"/>
    <w:rsid w:val="00280D66"/>
    <w:rsid w:val="0028198D"/>
    <w:rsid w:val="002848E9"/>
    <w:rsid w:val="00292868"/>
    <w:rsid w:val="0029515C"/>
    <w:rsid w:val="002961D6"/>
    <w:rsid w:val="002961F2"/>
    <w:rsid w:val="002A2C88"/>
    <w:rsid w:val="002A317C"/>
    <w:rsid w:val="002A4FE1"/>
    <w:rsid w:val="002A569A"/>
    <w:rsid w:val="002A5FB1"/>
    <w:rsid w:val="002B2D0D"/>
    <w:rsid w:val="002B65C6"/>
    <w:rsid w:val="002C042D"/>
    <w:rsid w:val="002C4AF1"/>
    <w:rsid w:val="002C6BD1"/>
    <w:rsid w:val="002D0ED1"/>
    <w:rsid w:val="002D14E0"/>
    <w:rsid w:val="002D1F69"/>
    <w:rsid w:val="002D5834"/>
    <w:rsid w:val="002D7B87"/>
    <w:rsid w:val="002F6833"/>
    <w:rsid w:val="003002E9"/>
    <w:rsid w:val="00302E68"/>
    <w:rsid w:val="00305760"/>
    <w:rsid w:val="00307F6E"/>
    <w:rsid w:val="00312D0D"/>
    <w:rsid w:val="00320CA0"/>
    <w:rsid w:val="003210A6"/>
    <w:rsid w:val="00321C21"/>
    <w:rsid w:val="0032388F"/>
    <w:rsid w:val="00330C1D"/>
    <w:rsid w:val="003326E3"/>
    <w:rsid w:val="00332F80"/>
    <w:rsid w:val="003340FF"/>
    <w:rsid w:val="0033623A"/>
    <w:rsid w:val="0033629B"/>
    <w:rsid w:val="00337551"/>
    <w:rsid w:val="00340359"/>
    <w:rsid w:val="003410C0"/>
    <w:rsid w:val="00342FC2"/>
    <w:rsid w:val="00345066"/>
    <w:rsid w:val="00345C9B"/>
    <w:rsid w:val="00347120"/>
    <w:rsid w:val="00352D80"/>
    <w:rsid w:val="003539FB"/>
    <w:rsid w:val="00355466"/>
    <w:rsid w:val="0036149B"/>
    <w:rsid w:val="003622CF"/>
    <w:rsid w:val="0036585D"/>
    <w:rsid w:val="003701E2"/>
    <w:rsid w:val="0037216F"/>
    <w:rsid w:val="003737AF"/>
    <w:rsid w:val="0037741B"/>
    <w:rsid w:val="00380753"/>
    <w:rsid w:val="003833FE"/>
    <w:rsid w:val="0038348B"/>
    <w:rsid w:val="00383795"/>
    <w:rsid w:val="003950D5"/>
    <w:rsid w:val="003971F9"/>
    <w:rsid w:val="003A14FC"/>
    <w:rsid w:val="003A67BA"/>
    <w:rsid w:val="003B31D2"/>
    <w:rsid w:val="003B556D"/>
    <w:rsid w:val="003B5E7D"/>
    <w:rsid w:val="003C122C"/>
    <w:rsid w:val="003C244B"/>
    <w:rsid w:val="003C3C33"/>
    <w:rsid w:val="003D13A8"/>
    <w:rsid w:val="003D1EC2"/>
    <w:rsid w:val="003E2A65"/>
    <w:rsid w:val="003E2D6F"/>
    <w:rsid w:val="003E2FC0"/>
    <w:rsid w:val="003E569A"/>
    <w:rsid w:val="003E7205"/>
    <w:rsid w:val="003E7DDD"/>
    <w:rsid w:val="003F0C78"/>
    <w:rsid w:val="003F502B"/>
    <w:rsid w:val="004126A0"/>
    <w:rsid w:val="0041279D"/>
    <w:rsid w:val="004163FA"/>
    <w:rsid w:val="0042156B"/>
    <w:rsid w:val="00433C65"/>
    <w:rsid w:val="00437272"/>
    <w:rsid w:val="004401E0"/>
    <w:rsid w:val="00440C2B"/>
    <w:rsid w:val="00441432"/>
    <w:rsid w:val="00442B4F"/>
    <w:rsid w:val="0044649C"/>
    <w:rsid w:val="00453494"/>
    <w:rsid w:val="0045511D"/>
    <w:rsid w:val="00460D47"/>
    <w:rsid w:val="004629B2"/>
    <w:rsid w:val="004633D8"/>
    <w:rsid w:val="00481D0C"/>
    <w:rsid w:val="00485E43"/>
    <w:rsid w:val="004860CD"/>
    <w:rsid w:val="00486C08"/>
    <w:rsid w:val="00497580"/>
    <w:rsid w:val="004A0F7C"/>
    <w:rsid w:val="004A7BF7"/>
    <w:rsid w:val="004B11AE"/>
    <w:rsid w:val="004B3157"/>
    <w:rsid w:val="004B3702"/>
    <w:rsid w:val="004B7FEE"/>
    <w:rsid w:val="004C2697"/>
    <w:rsid w:val="004C3356"/>
    <w:rsid w:val="004C6F61"/>
    <w:rsid w:val="004D285A"/>
    <w:rsid w:val="004D47DB"/>
    <w:rsid w:val="004D4DD0"/>
    <w:rsid w:val="004D5183"/>
    <w:rsid w:val="004D5389"/>
    <w:rsid w:val="004D632E"/>
    <w:rsid w:val="004E2BEA"/>
    <w:rsid w:val="004E3544"/>
    <w:rsid w:val="004E72EA"/>
    <w:rsid w:val="004F00D3"/>
    <w:rsid w:val="0050062D"/>
    <w:rsid w:val="00500DC9"/>
    <w:rsid w:val="00506E45"/>
    <w:rsid w:val="00510969"/>
    <w:rsid w:val="00511D75"/>
    <w:rsid w:val="0051208A"/>
    <w:rsid w:val="00514BC3"/>
    <w:rsid w:val="0051509D"/>
    <w:rsid w:val="00515886"/>
    <w:rsid w:val="00517979"/>
    <w:rsid w:val="00522537"/>
    <w:rsid w:val="00522FF1"/>
    <w:rsid w:val="0052486D"/>
    <w:rsid w:val="005248A5"/>
    <w:rsid w:val="005259B9"/>
    <w:rsid w:val="00525AAA"/>
    <w:rsid w:val="00527420"/>
    <w:rsid w:val="005330C0"/>
    <w:rsid w:val="00533234"/>
    <w:rsid w:val="00536ED0"/>
    <w:rsid w:val="00542640"/>
    <w:rsid w:val="00542A5A"/>
    <w:rsid w:val="00546ADD"/>
    <w:rsid w:val="00547BCF"/>
    <w:rsid w:val="00550E55"/>
    <w:rsid w:val="005567FE"/>
    <w:rsid w:val="005603A8"/>
    <w:rsid w:val="0057169B"/>
    <w:rsid w:val="005811EE"/>
    <w:rsid w:val="00582502"/>
    <w:rsid w:val="00587435"/>
    <w:rsid w:val="00592199"/>
    <w:rsid w:val="00595CFE"/>
    <w:rsid w:val="005A038A"/>
    <w:rsid w:val="005A0F49"/>
    <w:rsid w:val="005A29FE"/>
    <w:rsid w:val="005A3406"/>
    <w:rsid w:val="005A5F0E"/>
    <w:rsid w:val="005B0C43"/>
    <w:rsid w:val="005B38AB"/>
    <w:rsid w:val="005B4518"/>
    <w:rsid w:val="005B4B91"/>
    <w:rsid w:val="005B5ECC"/>
    <w:rsid w:val="005B7263"/>
    <w:rsid w:val="005C0A32"/>
    <w:rsid w:val="005C2ACE"/>
    <w:rsid w:val="005C4DC1"/>
    <w:rsid w:val="005C5398"/>
    <w:rsid w:val="005C7600"/>
    <w:rsid w:val="005D0B19"/>
    <w:rsid w:val="005D249E"/>
    <w:rsid w:val="005D290C"/>
    <w:rsid w:val="005D5B7F"/>
    <w:rsid w:val="005D7AB6"/>
    <w:rsid w:val="005E4494"/>
    <w:rsid w:val="005E58AA"/>
    <w:rsid w:val="005E7B2C"/>
    <w:rsid w:val="005F5360"/>
    <w:rsid w:val="0060115E"/>
    <w:rsid w:val="00606E0A"/>
    <w:rsid w:val="00617B96"/>
    <w:rsid w:val="00622CA8"/>
    <w:rsid w:val="00625F34"/>
    <w:rsid w:val="0063188E"/>
    <w:rsid w:val="006343C9"/>
    <w:rsid w:val="00636E88"/>
    <w:rsid w:val="006436E8"/>
    <w:rsid w:val="00650D5F"/>
    <w:rsid w:val="006548E8"/>
    <w:rsid w:val="006573D8"/>
    <w:rsid w:val="00657BDF"/>
    <w:rsid w:val="00660879"/>
    <w:rsid w:val="0066294D"/>
    <w:rsid w:val="00663BC9"/>
    <w:rsid w:val="00663BD2"/>
    <w:rsid w:val="006740CA"/>
    <w:rsid w:val="006747DE"/>
    <w:rsid w:val="00676BD0"/>
    <w:rsid w:val="00677853"/>
    <w:rsid w:val="00686142"/>
    <w:rsid w:val="00686217"/>
    <w:rsid w:val="006869D4"/>
    <w:rsid w:val="00690E5E"/>
    <w:rsid w:val="00691584"/>
    <w:rsid w:val="006915BB"/>
    <w:rsid w:val="00693353"/>
    <w:rsid w:val="006959D6"/>
    <w:rsid w:val="0069752A"/>
    <w:rsid w:val="00697B05"/>
    <w:rsid w:val="006A33D7"/>
    <w:rsid w:val="006A3A22"/>
    <w:rsid w:val="006A4E35"/>
    <w:rsid w:val="006A58F6"/>
    <w:rsid w:val="006B07DF"/>
    <w:rsid w:val="006B179F"/>
    <w:rsid w:val="006B3E25"/>
    <w:rsid w:val="006B4407"/>
    <w:rsid w:val="006B56C4"/>
    <w:rsid w:val="006C46AD"/>
    <w:rsid w:val="006C500C"/>
    <w:rsid w:val="006C5BE1"/>
    <w:rsid w:val="006C655A"/>
    <w:rsid w:val="006C6578"/>
    <w:rsid w:val="006C6E93"/>
    <w:rsid w:val="006C7D70"/>
    <w:rsid w:val="006D3A34"/>
    <w:rsid w:val="006E2B22"/>
    <w:rsid w:val="006E4F47"/>
    <w:rsid w:val="006E4F97"/>
    <w:rsid w:val="006E69D3"/>
    <w:rsid w:val="006F234F"/>
    <w:rsid w:val="006F3432"/>
    <w:rsid w:val="006F3440"/>
    <w:rsid w:val="006F4C5A"/>
    <w:rsid w:val="006F55A5"/>
    <w:rsid w:val="007031FA"/>
    <w:rsid w:val="00703E3E"/>
    <w:rsid w:val="007048EB"/>
    <w:rsid w:val="0071647A"/>
    <w:rsid w:val="00720709"/>
    <w:rsid w:val="00722AA0"/>
    <w:rsid w:val="00722CA4"/>
    <w:rsid w:val="007240FE"/>
    <w:rsid w:val="00724D04"/>
    <w:rsid w:val="007256E4"/>
    <w:rsid w:val="00727B58"/>
    <w:rsid w:val="007311C6"/>
    <w:rsid w:val="00733192"/>
    <w:rsid w:val="007371C3"/>
    <w:rsid w:val="007371E7"/>
    <w:rsid w:val="007376F4"/>
    <w:rsid w:val="007447B9"/>
    <w:rsid w:val="00744A9F"/>
    <w:rsid w:val="00747020"/>
    <w:rsid w:val="00750F30"/>
    <w:rsid w:val="00753EA2"/>
    <w:rsid w:val="0075552D"/>
    <w:rsid w:val="00757F44"/>
    <w:rsid w:val="00762104"/>
    <w:rsid w:val="00762DA9"/>
    <w:rsid w:val="007755F6"/>
    <w:rsid w:val="00776290"/>
    <w:rsid w:val="00777BBF"/>
    <w:rsid w:val="00777FC0"/>
    <w:rsid w:val="0078292A"/>
    <w:rsid w:val="00783F55"/>
    <w:rsid w:val="007841E3"/>
    <w:rsid w:val="007851C3"/>
    <w:rsid w:val="00785C24"/>
    <w:rsid w:val="0079384B"/>
    <w:rsid w:val="007A0A20"/>
    <w:rsid w:val="007A1543"/>
    <w:rsid w:val="007A5A9B"/>
    <w:rsid w:val="007A720C"/>
    <w:rsid w:val="007B17A8"/>
    <w:rsid w:val="007B3D63"/>
    <w:rsid w:val="007C2B6F"/>
    <w:rsid w:val="007C71F5"/>
    <w:rsid w:val="007D347A"/>
    <w:rsid w:val="007D4C07"/>
    <w:rsid w:val="007E04A6"/>
    <w:rsid w:val="007E25E7"/>
    <w:rsid w:val="007E405F"/>
    <w:rsid w:val="007E72EF"/>
    <w:rsid w:val="007F3258"/>
    <w:rsid w:val="007F3BB8"/>
    <w:rsid w:val="0080496F"/>
    <w:rsid w:val="008078B3"/>
    <w:rsid w:val="00810B9E"/>
    <w:rsid w:val="00811143"/>
    <w:rsid w:val="00816751"/>
    <w:rsid w:val="00820825"/>
    <w:rsid w:val="00822565"/>
    <w:rsid w:val="008238CC"/>
    <w:rsid w:val="008264A3"/>
    <w:rsid w:val="00827E08"/>
    <w:rsid w:val="008310E4"/>
    <w:rsid w:val="00834070"/>
    <w:rsid w:val="00837F39"/>
    <w:rsid w:val="008457FB"/>
    <w:rsid w:val="008504E8"/>
    <w:rsid w:val="0085391D"/>
    <w:rsid w:val="008574B9"/>
    <w:rsid w:val="008605AA"/>
    <w:rsid w:val="008633DF"/>
    <w:rsid w:val="00865F6E"/>
    <w:rsid w:val="008709F1"/>
    <w:rsid w:val="0087157C"/>
    <w:rsid w:val="00874C63"/>
    <w:rsid w:val="008837FB"/>
    <w:rsid w:val="0088383F"/>
    <w:rsid w:val="008839F0"/>
    <w:rsid w:val="008845A2"/>
    <w:rsid w:val="00897B7B"/>
    <w:rsid w:val="008A07D8"/>
    <w:rsid w:val="008A2A4A"/>
    <w:rsid w:val="008A2DD4"/>
    <w:rsid w:val="008A4080"/>
    <w:rsid w:val="008A5FB9"/>
    <w:rsid w:val="008B180A"/>
    <w:rsid w:val="008B5D54"/>
    <w:rsid w:val="008C09DC"/>
    <w:rsid w:val="008C1AE1"/>
    <w:rsid w:val="008C299C"/>
    <w:rsid w:val="008C31F7"/>
    <w:rsid w:val="008C7E5B"/>
    <w:rsid w:val="008E3053"/>
    <w:rsid w:val="008E36E0"/>
    <w:rsid w:val="008E4523"/>
    <w:rsid w:val="008E54D3"/>
    <w:rsid w:val="008E6D5A"/>
    <w:rsid w:val="008F15EA"/>
    <w:rsid w:val="008F416D"/>
    <w:rsid w:val="008F6383"/>
    <w:rsid w:val="00901444"/>
    <w:rsid w:val="00903D67"/>
    <w:rsid w:val="00903EC1"/>
    <w:rsid w:val="00904F07"/>
    <w:rsid w:val="0090544B"/>
    <w:rsid w:val="00913292"/>
    <w:rsid w:val="00913A3E"/>
    <w:rsid w:val="0091433F"/>
    <w:rsid w:val="009221FF"/>
    <w:rsid w:val="00924A81"/>
    <w:rsid w:val="00924AE7"/>
    <w:rsid w:val="00925BA9"/>
    <w:rsid w:val="0092650B"/>
    <w:rsid w:val="00926A22"/>
    <w:rsid w:val="00926F6D"/>
    <w:rsid w:val="00932A54"/>
    <w:rsid w:val="009335DF"/>
    <w:rsid w:val="00934D2B"/>
    <w:rsid w:val="00935914"/>
    <w:rsid w:val="009361E7"/>
    <w:rsid w:val="009371FE"/>
    <w:rsid w:val="00940C8B"/>
    <w:rsid w:val="00943B21"/>
    <w:rsid w:val="00943B9F"/>
    <w:rsid w:val="00944A6F"/>
    <w:rsid w:val="0095012E"/>
    <w:rsid w:val="009557B9"/>
    <w:rsid w:val="009579AD"/>
    <w:rsid w:val="00963092"/>
    <w:rsid w:val="00964724"/>
    <w:rsid w:val="0096557A"/>
    <w:rsid w:val="00966D1B"/>
    <w:rsid w:val="00980987"/>
    <w:rsid w:val="00980F7C"/>
    <w:rsid w:val="00981EEC"/>
    <w:rsid w:val="009830DB"/>
    <w:rsid w:val="0098673D"/>
    <w:rsid w:val="00986F44"/>
    <w:rsid w:val="00987256"/>
    <w:rsid w:val="009951A9"/>
    <w:rsid w:val="009953C2"/>
    <w:rsid w:val="0099750D"/>
    <w:rsid w:val="009A22B9"/>
    <w:rsid w:val="009A425E"/>
    <w:rsid w:val="009A5668"/>
    <w:rsid w:val="009A7358"/>
    <w:rsid w:val="009B4858"/>
    <w:rsid w:val="009C0D5E"/>
    <w:rsid w:val="009C2741"/>
    <w:rsid w:val="009C3361"/>
    <w:rsid w:val="009C385F"/>
    <w:rsid w:val="009C69B2"/>
    <w:rsid w:val="009D4CC5"/>
    <w:rsid w:val="009D6649"/>
    <w:rsid w:val="009F2B1C"/>
    <w:rsid w:val="009F68A8"/>
    <w:rsid w:val="00A00005"/>
    <w:rsid w:val="00A0088A"/>
    <w:rsid w:val="00A02A94"/>
    <w:rsid w:val="00A0309D"/>
    <w:rsid w:val="00A067FC"/>
    <w:rsid w:val="00A070E8"/>
    <w:rsid w:val="00A12865"/>
    <w:rsid w:val="00A14849"/>
    <w:rsid w:val="00A1612C"/>
    <w:rsid w:val="00A200F6"/>
    <w:rsid w:val="00A21426"/>
    <w:rsid w:val="00A253CC"/>
    <w:rsid w:val="00A2598E"/>
    <w:rsid w:val="00A259FB"/>
    <w:rsid w:val="00A31F59"/>
    <w:rsid w:val="00A34D13"/>
    <w:rsid w:val="00A37742"/>
    <w:rsid w:val="00A37D54"/>
    <w:rsid w:val="00A40658"/>
    <w:rsid w:val="00A42BD0"/>
    <w:rsid w:val="00A46777"/>
    <w:rsid w:val="00A46BAD"/>
    <w:rsid w:val="00A529C2"/>
    <w:rsid w:val="00A6118F"/>
    <w:rsid w:val="00A61CF7"/>
    <w:rsid w:val="00A67106"/>
    <w:rsid w:val="00A7121D"/>
    <w:rsid w:val="00A71242"/>
    <w:rsid w:val="00A71916"/>
    <w:rsid w:val="00A73F1B"/>
    <w:rsid w:val="00A74155"/>
    <w:rsid w:val="00A76979"/>
    <w:rsid w:val="00A774EC"/>
    <w:rsid w:val="00A77674"/>
    <w:rsid w:val="00A84BB4"/>
    <w:rsid w:val="00A85F31"/>
    <w:rsid w:val="00A868E6"/>
    <w:rsid w:val="00A907CA"/>
    <w:rsid w:val="00A91C7F"/>
    <w:rsid w:val="00A93852"/>
    <w:rsid w:val="00A94C38"/>
    <w:rsid w:val="00AA0E07"/>
    <w:rsid w:val="00AA1C52"/>
    <w:rsid w:val="00AA1ED6"/>
    <w:rsid w:val="00AA6132"/>
    <w:rsid w:val="00AB06C3"/>
    <w:rsid w:val="00AB6743"/>
    <w:rsid w:val="00AC08F6"/>
    <w:rsid w:val="00AC26E2"/>
    <w:rsid w:val="00AC60FB"/>
    <w:rsid w:val="00AC647B"/>
    <w:rsid w:val="00AD4495"/>
    <w:rsid w:val="00AE21FE"/>
    <w:rsid w:val="00AE6E31"/>
    <w:rsid w:val="00AE7D61"/>
    <w:rsid w:val="00AF1929"/>
    <w:rsid w:val="00AF2559"/>
    <w:rsid w:val="00AF6FD9"/>
    <w:rsid w:val="00B01AB9"/>
    <w:rsid w:val="00B03E4D"/>
    <w:rsid w:val="00B057DB"/>
    <w:rsid w:val="00B06922"/>
    <w:rsid w:val="00B10932"/>
    <w:rsid w:val="00B1098C"/>
    <w:rsid w:val="00B10A65"/>
    <w:rsid w:val="00B12EA3"/>
    <w:rsid w:val="00B132AA"/>
    <w:rsid w:val="00B21965"/>
    <w:rsid w:val="00B24E32"/>
    <w:rsid w:val="00B3188E"/>
    <w:rsid w:val="00B328D6"/>
    <w:rsid w:val="00B343E9"/>
    <w:rsid w:val="00B3488D"/>
    <w:rsid w:val="00B353EF"/>
    <w:rsid w:val="00B44058"/>
    <w:rsid w:val="00B45362"/>
    <w:rsid w:val="00B459C7"/>
    <w:rsid w:val="00B54B49"/>
    <w:rsid w:val="00B55735"/>
    <w:rsid w:val="00B608AC"/>
    <w:rsid w:val="00B64C2B"/>
    <w:rsid w:val="00B65B0C"/>
    <w:rsid w:val="00B70A96"/>
    <w:rsid w:val="00B728D2"/>
    <w:rsid w:val="00B80F52"/>
    <w:rsid w:val="00B82C9D"/>
    <w:rsid w:val="00B840C2"/>
    <w:rsid w:val="00B90661"/>
    <w:rsid w:val="00B925BB"/>
    <w:rsid w:val="00B930C9"/>
    <w:rsid w:val="00B9447E"/>
    <w:rsid w:val="00B96030"/>
    <w:rsid w:val="00B966BB"/>
    <w:rsid w:val="00BA4B0D"/>
    <w:rsid w:val="00BA7B25"/>
    <w:rsid w:val="00BC0DA6"/>
    <w:rsid w:val="00BC1778"/>
    <w:rsid w:val="00BC1D00"/>
    <w:rsid w:val="00BC2E9D"/>
    <w:rsid w:val="00BC3B38"/>
    <w:rsid w:val="00BC40EF"/>
    <w:rsid w:val="00BC5FCC"/>
    <w:rsid w:val="00BC6FBC"/>
    <w:rsid w:val="00BD0B38"/>
    <w:rsid w:val="00BD0B89"/>
    <w:rsid w:val="00BD7E6F"/>
    <w:rsid w:val="00BF172D"/>
    <w:rsid w:val="00C01535"/>
    <w:rsid w:val="00C03EF6"/>
    <w:rsid w:val="00C06462"/>
    <w:rsid w:val="00C1189C"/>
    <w:rsid w:val="00C1216F"/>
    <w:rsid w:val="00C1474B"/>
    <w:rsid w:val="00C15DB7"/>
    <w:rsid w:val="00C1753B"/>
    <w:rsid w:val="00C22FFB"/>
    <w:rsid w:val="00C22FFF"/>
    <w:rsid w:val="00C32400"/>
    <w:rsid w:val="00C33949"/>
    <w:rsid w:val="00C35773"/>
    <w:rsid w:val="00C436DC"/>
    <w:rsid w:val="00C46977"/>
    <w:rsid w:val="00C469CA"/>
    <w:rsid w:val="00C50024"/>
    <w:rsid w:val="00C500D1"/>
    <w:rsid w:val="00C558F4"/>
    <w:rsid w:val="00C57F15"/>
    <w:rsid w:val="00C60A58"/>
    <w:rsid w:val="00C62F5E"/>
    <w:rsid w:val="00C64291"/>
    <w:rsid w:val="00C64AB8"/>
    <w:rsid w:val="00C67BED"/>
    <w:rsid w:val="00C70483"/>
    <w:rsid w:val="00C70C6E"/>
    <w:rsid w:val="00C736A4"/>
    <w:rsid w:val="00C75832"/>
    <w:rsid w:val="00C765E8"/>
    <w:rsid w:val="00C81AAD"/>
    <w:rsid w:val="00C8370A"/>
    <w:rsid w:val="00C84609"/>
    <w:rsid w:val="00C85F58"/>
    <w:rsid w:val="00C954FE"/>
    <w:rsid w:val="00C955C0"/>
    <w:rsid w:val="00C9611A"/>
    <w:rsid w:val="00C970DA"/>
    <w:rsid w:val="00CA09FF"/>
    <w:rsid w:val="00CA0D43"/>
    <w:rsid w:val="00CA4246"/>
    <w:rsid w:val="00CB2DC5"/>
    <w:rsid w:val="00CB58A9"/>
    <w:rsid w:val="00CB5DB9"/>
    <w:rsid w:val="00CB6F62"/>
    <w:rsid w:val="00CC4C72"/>
    <w:rsid w:val="00CC55E0"/>
    <w:rsid w:val="00CC5E46"/>
    <w:rsid w:val="00CC5FFB"/>
    <w:rsid w:val="00CC6AB1"/>
    <w:rsid w:val="00CD3ECA"/>
    <w:rsid w:val="00CD42FD"/>
    <w:rsid w:val="00CE0CA9"/>
    <w:rsid w:val="00CE28D8"/>
    <w:rsid w:val="00CE5F47"/>
    <w:rsid w:val="00CF191F"/>
    <w:rsid w:val="00CF3D4D"/>
    <w:rsid w:val="00CF5BD0"/>
    <w:rsid w:val="00CF5EFA"/>
    <w:rsid w:val="00CF653D"/>
    <w:rsid w:val="00CF7DFF"/>
    <w:rsid w:val="00D00C43"/>
    <w:rsid w:val="00D071EB"/>
    <w:rsid w:val="00D072D0"/>
    <w:rsid w:val="00D07372"/>
    <w:rsid w:val="00D07617"/>
    <w:rsid w:val="00D1327C"/>
    <w:rsid w:val="00D16552"/>
    <w:rsid w:val="00D21275"/>
    <w:rsid w:val="00D253C3"/>
    <w:rsid w:val="00D262D8"/>
    <w:rsid w:val="00D312D3"/>
    <w:rsid w:val="00D37337"/>
    <w:rsid w:val="00D37B9F"/>
    <w:rsid w:val="00D42B6B"/>
    <w:rsid w:val="00D45665"/>
    <w:rsid w:val="00D46501"/>
    <w:rsid w:val="00D467C4"/>
    <w:rsid w:val="00D4797E"/>
    <w:rsid w:val="00D5016E"/>
    <w:rsid w:val="00D5252D"/>
    <w:rsid w:val="00D528B9"/>
    <w:rsid w:val="00D55A4B"/>
    <w:rsid w:val="00D569E1"/>
    <w:rsid w:val="00D56E26"/>
    <w:rsid w:val="00D6147B"/>
    <w:rsid w:val="00D61BB1"/>
    <w:rsid w:val="00D66FE5"/>
    <w:rsid w:val="00D71B0C"/>
    <w:rsid w:val="00D82081"/>
    <w:rsid w:val="00D842AD"/>
    <w:rsid w:val="00D8596A"/>
    <w:rsid w:val="00D935BA"/>
    <w:rsid w:val="00D93D6E"/>
    <w:rsid w:val="00D95FA7"/>
    <w:rsid w:val="00D96A6B"/>
    <w:rsid w:val="00DA1735"/>
    <w:rsid w:val="00DA1E1A"/>
    <w:rsid w:val="00DB16A9"/>
    <w:rsid w:val="00DB7742"/>
    <w:rsid w:val="00DB7EF1"/>
    <w:rsid w:val="00DC3C26"/>
    <w:rsid w:val="00DC57CC"/>
    <w:rsid w:val="00DD1959"/>
    <w:rsid w:val="00DD3554"/>
    <w:rsid w:val="00DD4021"/>
    <w:rsid w:val="00DE2A5A"/>
    <w:rsid w:val="00DE3B22"/>
    <w:rsid w:val="00DE4370"/>
    <w:rsid w:val="00DE4927"/>
    <w:rsid w:val="00DE51A7"/>
    <w:rsid w:val="00DE569A"/>
    <w:rsid w:val="00DE5A30"/>
    <w:rsid w:val="00DF04D6"/>
    <w:rsid w:val="00DF27E6"/>
    <w:rsid w:val="00DF306A"/>
    <w:rsid w:val="00DF71D5"/>
    <w:rsid w:val="00DF7F66"/>
    <w:rsid w:val="00E036C0"/>
    <w:rsid w:val="00E07775"/>
    <w:rsid w:val="00E159F2"/>
    <w:rsid w:val="00E227E6"/>
    <w:rsid w:val="00E24356"/>
    <w:rsid w:val="00E2574F"/>
    <w:rsid w:val="00E25B0B"/>
    <w:rsid w:val="00E25F24"/>
    <w:rsid w:val="00E2640A"/>
    <w:rsid w:val="00E27582"/>
    <w:rsid w:val="00E43B37"/>
    <w:rsid w:val="00E45F70"/>
    <w:rsid w:val="00E477CF"/>
    <w:rsid w:val="00E53653"/>
    <w:rsid w:val="00E56897"/>
    <w:rsid w:val="00E5736F"/>
    <w:rsid w:val="00E6566E"/>
    <w:rsid w:val="00E67FC7"/>
    <w:rsid w:val="00E704CE"/>
    <w:rsid w:val="00E70AF2"/>
    <w:rsid w:val="00E72740"/>
    <w:rsid w:val="00E740AE"/>
    <w:rsid w:val="00E74F43"/>
    <w:rsid w:val="00E80E62"/>
    <w:rsid w:val="00E8202F"/>
    <w:rsid w:val="00E82467"/>
    <w:rsid w:val="00E830C0"/>
    <w:rsid w:val="00E86C70"/>
    <w:rsid w:val="00E90840"/>
    <w:rsid w:val="00E94A65"/>
    <w:rsid w:val="00E95779"/>
    <w:rsid w:val="00EA2F65"/>
    <w:rsid w:val="00EA31E0"/>
    <w:rsid w:val="00EA4C0B"/>
    <w:rsid w:val="00EB0F2A"/>
    <w:rsid w:val="00EB2024"/>
    <w:rsid w:val="00EB3972"/>
    <w:rsid w:val="00EB46EE"/>
    <w:rsid w:val="00EB6788"/>
    <w:rsid w:val="00EB7706"/>
    <w:rsid w:val="00EC3F14"/>
    <w:rsid w:val="00EC6F09"/>
    <w:rsid w:val="00ED0207"/>
    <w:rsid w:val="00ED127C"/>
    <w:rsid w:val="00ED1549"/>
    <w:rsid w:val="00ED649C"/>
    <w:rsid w:val="00EE18BE"/>
    <w:rsid w:val="00EE46D0"/>
    <w:rsid w:val="00EE4F87"/>
    <w:rsid w:val="00EE69C7"/>
    <w:rsid w:val="00EF05ED"/>
    <w:rsid w:val="00EF5A7A"/>
    <w:rsid w:val="00EF7B35"/>
    <w:rsid w:val="00F119BC"/>
    <w:rsid w:val="00F13485"/>
    <w:rsid w:val="00F15AC7"/>
    <w:rsid w:val="00F15AEE"/>
    <w:rsid w:val="00F1727A"/>
    <w:rsid w:val="00F2401E"/>
    <w:rsid w:val="00F2454A"/>
    <w:rsid w:val="00F2516D"/>
    <w:rsid w:val="00F27A9D"/>
    <w:rsid w:val="00F3490D"/>
    <w:rsid w:val="00F44A5C"/>
    <w:rsid w:val="00F54C87"/>
    <w:rsid w:val="00F55853"/>
    <w:rsid w:val="00F5761C"/>
    <w:rsid w:val="00F5763D"/>
    <w:rsid w:val="00F61D44"/>
    <w:rsid w:val="00F647AF"/>
    <w:rsid w:val="00F7059C"/>
    <w:rsid w:val="00F72D05"/>
    <w:rsid w:val="00F734ED"/>
    <w:rsid w:val="00F75369"/>
    <w:rsid w:val="00F82D55"/>
    <w:rsid w:val="00F8422A"/>
    <w:rsid w:val="00F867DA"/>
    <w:rsid w:val="00F87729"/>
    <w:rsid w:val="00F90708"/>
    <w:rsid w:val="00F908B9"/>
    <w:rsid w:val="00F91503"/>
    <w:rsid w:val="00F9212B"/>
    <w:rsid w:val="00F94C2D"/>
    <w:rsid w:val="00F951D1"/>
    <w:rsid w:val="00F9622C"/>
    <w:rsid w:val="00F97FAA"/>
    <w:rsid w:val="00FA3084"/>
    <w:rsid w:val="00FA6D1B"/>
    <w:rsid w:val="00FB2BB3"/>
    <w:rsid w:val="00FB30CC"/>
    <w:rsid w:val="00FB325E"/>
    <w:rsid w:val="00FB4CC1"/>
    <w:rsid w:val="00FC09E3"/>
    <w:rsid w:val="00FC1704"/>
    <w:rsid w:val="00FD166A"/>
    <w:rsid w:val="00FD5101"/>
    <w:rsid w:val="00FD7400"/>
    <w:rsid w:val="00FD75C9"/>
    <w:rsid w:val="00FE3C41"/>
    <w:rsid w:val="00FE3D7D"/>
    <w:rsid w:val="00FE5A8D"/>
    <w:rsid w:val="00FE6BD6"/>
    <w:rsid w:val="00FE7D83"/>
    <w:rsid w:val="00FF0553"/>
    <w:rsid w:val="00FF1A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17B26E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List 3"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3671"/>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0C20AB"/>
    <w:pPr>
      <w:keepNext/>
      <w:keepLines/>
      <w:numPr>
        <w:numId w:val="5"/>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E53653"/>
    <w:pPr>
      <w:keepNext/>
      <w:keepLines/>
      <w:numPr>
        <w:ilvl w:val="1"/>
        <w:numId w:val="5"/>
      </w:numPr>
      <w:spacing w:before="40"/>
      <w:ind w:left="576"/>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332F80"/>
    <w:pPr>
      <w:keepNext/>
      <w:keepLines/>
      <w:numPr>
        <w:ilvl w:val="2"/>
        <w:numId w:val="5"/>
      </w:numPr>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0C20AB"/>
    <w:pPr>
      <w:keepNext/>
      <w:keepLines/>
      <w:numPr>
        <w:ilvl w:val="3"/>
        <w:numId w:val="5"/>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0C20AB"/>
    <w:pPr>
      <w:keepNext/>
      <w:keepLines/>
      <w:numPr>
        <w:ilvl w:val="4"/>
        <w:numId w:val="5"/>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0C20AB"/>
    <w:pPr>
      <w:keepNext/>
      <w:keepLines/>
      <w:numPr>
        <w:ilvl w:val="5"/>
        <w:numId w:val="5"/>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0C20AB"/>
    <w:pPr>
      <w:keepNext/>
      <w:keepLines/>
      <w:numPr>
        <w:ilvl w:val="6"/>
        <w:numId w:val="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0C20AB"/>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C20AB"/>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style>
  <w:style w:type="character" w:customStyle="1" w:styleId="FooterChar">
    <w:name w:val="Footer Char"/>
    <w:basedOn w:val="DefaultParagraphFont"/>
    <w:link w:val="Footer"/>
    <w:uiPriority w:val="99"/>
    <w:rsid w:val="008B5D54"/>
  </w:style>
  <w:style w:type="paragraph" w:styleId="NoSpacing">
    <w:name w:val="No Spacing"/>
    <w:uiPriority w:val="1"/>
    <w:qFormat/>
    <w:rsid w:val="006869D4"/>
    <w:pPr>
      <w:spacing w:after="0" w:line="240" w:lineRule="auto"/>
    </w:pPr>
    <w:rPr>
      <w:rFonts w:ascii="Times New Roman" w:hAnsi="Times New Roman"/>
      <w:sz w:val="24"/>
    </w:rPr>
  </w:style>
  <w:style w:type="paragraph" w:styleId="BalloonText">
    <w:name w:val="Balloon Text"/>
    <w:basedOn w:val="Normal"/>
    <w:link w:val="BalloonTextChar"/>
    <w:uiPriority w:val="99"/>
    <w:semiHidden/>
    <w:rsid w:val="00053671"/>
    <w:rPr>
      <w:rFonts w:ascii="Tahoma" w:hAnsi="Tahoma"/>
      <w:sz w:val="16"/>
      <w:szCs w:val="16"/>
      <w:lang w:val="x-none" w:eastAsia="x-none"/>
    </w:rPr>
  </w:style>
  <w:style w:type="character" w:customStyle="1" w:styleId="BalloonTextChar">
    <w:name w:val="Balloon Text Char"/>
    <w:basedOn w:val="DefaultParagraphFont"/>
    <w:link w:val="BalloonText"/>
    <w:uiPriority w:val="99"/>
    <w:semiHidden/>
    <w:rsid w:val="00053671"/>
    <w:rPr>
      <w:rFonts w:ascii="Tahoma" w:eastAsia="Times New Roman" w:hAnsi="Tahoma" w:cs="Times New Roman"/>
      <w:sz w:val="16"/>
      <w:szCs w:val="16"/>
      <w:lang w:val="x-none" w:eastAsia="x-none"/>
    </w:rPr>
  </w:style>
  <w:style w:type="character" w:styleId="Hyperlink">
    <w:name w:val="Hyperlink"/>
    <w:basedOn w:val="DefaultParagraphFont"/>
    <w:uiPriority w:val="99"/>
    <w:unhideWhenUsed/>
    <w:rsid w:val="00542640"/>
    <w:rPr>
      <w:color w:val="0000FF" w:themeColor="hyperlink"/>
      <w:u w:val="single"/>
    </w:rPr>
  </w:style>
  <w:style w:type="character" w:customStyle="1" w:styleId="Heading1Char">
    <w:name w:val="Heading 1 Char"/>
    <w:basedOn w:val="DefaultParagraphFont"/>
    <w:link w:val="Heading1"/>
    <w:uiPriority w:val="9"/>
    <w:rsid w:val="000C20AB"/>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B12EA3"/>
    <w:pPr>
      <w:spacing w:line="259" w:lineRule="auto"/>
      <w:outlineLvl w:val="9"/>
    </w:pPr>
  </w:style>
  <w:style w:type="character" w:customStyle="1" w:styleId="Heading2Char">
    <w:name w:val="Heading 2 Char"/>
    <w:basedOn w:val="DefaultParagraphFont"/>
    <w:link w:val="Heading2"/>
    <w:uiPriority w:val="9"/>
    <w:rsid w:val="00E53653"/>
    <w:rPr>
      <w:rFonts w:ascii="Times New Roman" w:eastAsiaTheme="majorEastAsia" w:hAnsi="Times New Roman" w:cstheme="majorBidi"/>
      <w:b/>
      <w:sz w:val="24"/>
      <w:szCs w:val="26"/>
    </w:rPr>
  </w:style>
  <w:style w:type="paragraph" w:styleId="TOC2">
    <w:name w:val="toc 2"/>
    <w:basedOn w:val="Normal"/>
    <w:next w:val="Normal"/>
    <w:autoRedefine/>
    <w:uiPriority w:val="39"/>
    <w:unhideWhenUsed/>
    <w:rsid w:val="00B12EA3"/>
    <w:pPr>
      <w:spacing w:after="100"/>
      <w:ind w:left="240"/>
    </w:pPr>
  </w:style>
  <w:style w:type="table" w:styleId="TableGrid">
    <w:name w:val="Table Grid"/>
    <w:basedOn w:val="TableNormal"/>
    <w:uiPriority w:val="59"/>
    <w:rsid w:val="00B12E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rsid w:val="000D10E8"/>
    <w:pPr>
      <w:spacing w:line="360" w:lineRule="auto"/>
      <w:ind w:firstLine="720"/>
    </w:pPr>
    <w:rPr>
      <w:szCs w:val="20"/>
      <w:lang w:val="x-none" w:eastAsia="x-none"/>
    </w:rPr>
  </w:style>
  <w:style w:type="character" w:customStyle="1" w:styleId="BodyTextIndentChar">
    <w:name w:val="Body Text Indent Char"/>
    <w:basedOn w:val="DefaultParagraphFont"/>
    <w:link w:val="BodyTextIndent"/>
    <w:rsid w:val="000D10E8"/>
    <w:rPr>
      <w:rFonts w:ascii="Times New Roman" w:eastAsia="Times New Roman" w:hAnsi="Times New Roman" w:cs="Times New Roman"/>
      <w:sz w:val="24"/>
      <w:szCs w:val="20"/>
      <w:lang w:val="x-none" w:eastAsia="x-none"/>
    </w:rPr>
  </w:style>
  <w:style w:type="character" w:styleId="CommentReference">
    <w:name w:val="annotation reference"/>
    <w:basedOn w:val="DefaultParagraphFont"/>
    <w:uiPriority w:val="99"/>
    <w:semiHidden/>
    <w:unhideWhenUsed/>
    <w:rsid w:val="00686217"/>
    <w:rPr>
      <w:sz w:val="16"/>
      <w:szCs w:val="16"/>
    </w:rPr>
  </w:style>
  <w:style w:type="paragraph" w:styleId="CommentText">
    <w:name w:val="annotation text"/>
    <w:basedOn w:val="Normal"/>
    <w:link w:val="CommentTextChar"/>
    <w:uiPriority w:val="99"/>
    <w:unhideWhenUsed/>
    <w:rsid w:val="00686217"/>
    <w:rPr>
      <w:sz w:val="20"/>
      <w:szCs w:val="20"/>
    </w:rPr>
  </w:style>
  <w:style w:type="character" w:customStyle="1" w:styleId="CommentTextChar">
    <w:name w:val="Comment Text Char"/>
    <w:basedOn w:val="DefaultParagraphFont"/>
    <w:link w:val="CommentText"/>
    <w:uiPriority w:val="99"/>
    <w:rsid w:val="0068621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86217"/>
    <w:rPr>
      <w:b/>
      <w:bCs/>
    </w:rPr>
  </w:style>
  <w:style w:type="character" w:customStyle="1" w:styleId="CommentSubjectChar">
    <w:name w:val="Comment Subject Char"/>
    <w:basedOn w:val="CommentTextChar"/>
    <w:link w:val="CommentSubject"/>
    <w:uiPriority w:val="99"/>
    <w:semiHidden/>
    <w:rsid w:val="00686217"/>
    <w:rPr>
      <w:rFonts w:ascii="Times New Roman" w:eastAsia="Times New Roman" w:hAnsi="Times New Roman" w:cs="Times New Roman"/>
      <w:b/>
      <w:bCs/>
      <w:sz w:val="20"/>
      <w:szCs w:val="20"/>
    </w:rPr>
  </w:style>
  <w:style w:type="paragraph" w:styleId="ListParagraph">
    <w:name w:val="List Paragraph"/>
    <w:basedOn w:val="Normal"/>
    <w:link w:val="ListParagraphChar"/>
    <w:uiPriority w:val="34"/>
    <w:qFormat/>
    <w:rsid w:val="00C62F5E"/>
    <w:pPr>
      <w:spacing w:after="200" w:line="276" w:lineRule="auto"/>
      <w:ind w:left="720"/>
      <w:contextualSpacing/>
    </w:pPr>
    <w:rPr>
      <w:rFonts w:ascii="Calibri" w:hAnsi="Calibri"/>
      <w:sz w:val="22"/>
      <w:szCs w:val="22"/>
      <w:lang w:val="x-none" w:eastAsia="x-none"/>
    </w:rPr>
  </w:style>
  <w:style w:type="character" w:customStyle="1" w:styleId="ListParagraphChar">
    <w:name w:val="List Paragraph Char"/>
    <w:link w:val="ListParagraph"/>
    <w:uiPriority w:val="34"/>
    <w:locked/>
    <w:rsid w:val="00C62F5E"/>
    <w:rPr>
      <w:rFonts w:ascii="Calibri" w:eastAsia="Times New Roman" w:hAnsi="Calibri" w:cs="Times New Roman"/>
      <w:lang w:val="x-none" w:eastAsia="x-none"/>
    </w:rPr>
  </w:style>
  <w:style w:type="paragraph" w:styleId="FootnoteText">
    <w:name w:val="footnote text"/>
    <w:basedOn w:val="Normal"/>
    <w:link w:val="FootnoteTextChar"/>
    <w:uiPriority w:val="99"/>
    <w:rsid w:val="007C2B6F"/>
    <w:rPr>
      <w:sz w:val="20"/>
      <w:szCs w:val="20"/>
    </w:rPr>
  </w:style>
  <w:style w:type="character" w:customStyle="1" w:styleId="FootnoteTextChar">
    <w:name w:val="Footnote Text Char"/>
    <w:basedOn w:val="DefaultParagraphFont"/>
    <w:link w:val="FootnoteText"/>
    <w:uiPriority w:val="99"/>
    <w:rsid w:val="007C2B6F"/>
    <w:rPr>
      <w:rFonts w:ascii="Times New Roman" w:eastAsia="Times New Roman" w:hAnsi="Times New Roman" w:cs="Times New Roman"/>
      <w:sz w:val="20"/>
      <w:szCs w:val="20"/>
    </w:rPr>
  </w:style>
  <w:style w:type="character" w:styleId="FootnoteReference">
    <w:name w:val="footnote reference"/>
    <w:uiPriority w:val="99"/>
    <w:rsid w:val="007C2B6F"/>
    <w:rPr>
      <w:rFonts w:cs="Times New Roman"/>
      <w:vertAlign w:val="superscript"/>
    </w:rPr>
  </w:style>
  <w:style w:type="paragraph" w:styleId="Caption">
    <w:name w:val="caption"/>
    <w:basedOn w:val="Normal"/>
    <w:next w:val="Normal"/>
    <w:uiPriority w:val="35"/>
    <w:qFormat/>
    <w:rsid w:val="00332F80"/>
    <w:rPr>
      <w:b/>
      <w:bCs/>
      <w:sz w:val="20"/>
      <w:szCs w:val="20"/>
    </w:rPr>
  </w:style>
  <w:style w:type="character" w:customStyle="1" w:styleId="Heading3Char">
    <w:name w:val="Heading 3 Char"/>
    <w:basedOn w:val="DefaultParagraphFont"/>
    <w:link w:val="Heading3"/>
    <w:uiPriority w:val="9"/>
    <w:semiHidden/>
    <w:rsid w:val="00332F80"/>
    <w:rPr>
      <w:rFonts w:asciiTheme="majorHAnsi" w:eastAsiaTheme="majorEastAsia" w:hAnsiTheme="majorHAnsi" w:cstheme="majorBidi"/>
      <w:color w:val="243F60" w:themeColor="accent1" w:themeShade="7F"/>
      <w:sz w:val="24"/>
      <w:szCs w:val="24"/>
    </w:rPr>
  </w:style>
  <w:style w:type="paragraph" w:styleId="TOC3">
    <w:name w:val="toc 3"/>
    <w:basedOn w:val="Normal"/>
    <w:next w:val="Normal"/>
    <w:autoRedefine/>
    <w:uiPriority w:val="39"/>
    <w:unhideWhenUsed/>
    <w:rsid w:val="00F951D1"/>
    <w:pPr>
      <w:spacing w:after="100"/>
      <w:ind w:left="480"/>
    </w:pPr>
  </w:style>
  <w:style w:type="character" w:customStyle="1" w:styleId="Heading4Char">
    <w:name w:val="Heading 4 Char"/>
    <w:basedOn w:val="DefaultParagraphFont"/>
    <w:link w:val="Heading4"/>
    <w:uiPriority w:val="9"/>
    <w:semiHidden/>
    <w:rsid w:val="000C20AB"/>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0C20AB"/>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0C20AB"/>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0C20AB"/>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0C20A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C20AB"/>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0C20AB"/>
    <w:pPr>
      <w:numPr>
        <w:numId w:val="7"/>
      </w:numPr>
    </w:pPr>
  </w:style>
  <w:style w:type="paragraph" w:styleId="TOC1">
    <w:name w:val="toc 1"/>
    <w:basedOn w:val="Normal"/>
    <w:next w:val="Normal"/>
    <w:autoRedefine/>
    <w:uiPriority w:val="39"/>
    <w:unhideWhenUsed/>
    <w:rsid w:val="00E53653"/>
    <w:pPr>
      <w:spacing w:after="100"/>
    </w:pPr>
  </w:style>
  <w:style w:type="paragraph" w:styleId="TableofFigures">
    <w:name w:val="table of figures"/>
    <w:basedOn w:val="Normal"/>
    <w:next w:val="Normal"/>
    <w:uiPriority w:val="99"/>
    <w:unhideWhenUsed/>
    <w:rsid w:val="009221FF"/>
  </w:style>
  <w:style w:type="paragraph" w:styleId="EndnoteText">
    <w:name w:val="endnote text"/>
    <w:basedOn w:val="Normal"/>
    <w:link w:val="EndnoteTextChar"/>
    <w:uiPriority w:val="99"/>
    <w:semiHidden/>
    <w:unhideWhenUsed/>
    <w:rsid w:val="005B7263"/>
    <w:rPr>
      <w:sz w:val="20"/>
      <w:szCs w:val="20"/>
    </w:rPr>
  </w:style>
  <w:style w:type="character" w:customStyle="1" w:styleId="EndnoteTextChar">
    <w:name w:val="Endnote Text Char"/>
    <w:basedOn w:val="DefaultParagraphFont"/>
    <w:link w:val="EndnoteText"/>
    <w:uiPriority w:val="99"/>
    <w:semiHidden/>
    <w:rsid w:val="005B7263"/>
    <w:rPr>
      <w:rFonts w:ascii="Times New Roman" w:eastAsia="Times New Roman" w:hAnsi="Times New Roman" w:cs="Times New Roman"/>
      <w:sz w:val="20"/>
      <w:szCs w:val="20"/>
    </w:rPr>
  </w:style>
  <w:style w:type="character" w:styleId="EndnoteReference">
    <w:name w:val="endnote reference"/>
    <w:basedOn w:val="DefaultParagraphFont"/>
    <w:semiHidden/>
    <w:unhideWhenUsed/>
    <w:rsid w:val="005B7263"/>
    <w:rPr>
      <w:vertAlign w:val="superscript"/>
    </w:rPr>
  </w:style>
  <w:style w:type="paragraph" w:styleId="Revision">
    <w:name w:val="Revision"/>
    <w:hidden/>
    <w:uiPriority w:val="99"/>
    <w:semiHidden/>
    <w:rsid w:val="00783F55"/>
    <w:pPr>
      <w:spacing w:after="0"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5D290C"/>
    <w:rPr>
      <w:color w:val="800080" w:themeColor="followedHyperlink"/>
      <w:u w:val="single"/>
    </w:rPr>
  </w:style>
  <w:style w:type="character" w:customStyle="1" w:styleId="tgc">
    <w:name w:val="_tgc"/>
    <w:basedOn w:val="DefaultParagraphFont"/>
    <w:rsid w:val="00A774EC"/>
  </w:style>
  <w:style w:type="character" w:customStyle="1" w:styleId="SC2721">
    <w:name w:val="SC2721"/>
    <w:uiPriority w:val="99"/>
    <w:rsid w:val="003E2FC0"/>
    <w:rPr>
      <w:color w:val="000000"/>
    </w:rPr>
  </w:style>
  <w:style w:type="paragraph" w:styleId="List3">
    <w:name w:val="List 3"/>
    <w:basedOn w:val="Normal"/>
    <w:semiHidden/>
    <w:rsid w:val="008F416D"/>
    <w:pPr>
      <w:ind w:left="1915" w:hanging="360"/>
    </w:pPr>
    <w:rPr>
      <w:rFonts w:ascii="Arial" w:hAnsi="Arial"/>
      <w:spacing w:val="-5"/>
      <w:sz w:val="20"/>
      <w:szCs w:val="20"/>
    </w:rPr>
  </w:style>
  <w:style w:type="paragraph" w:styleId="BodyText">
    <w:name w:val="Body Text"/>
    <w:basedOn w:val="Normal"/>
    <w:link w:val="BodyTextChar"/>
    <w:uiPriority w:val="99"/>
    <w:semiHidden/>
    <w:unhideWhenUsed/>
    <w:rsid w:val="00497580"/>
    <w:pPr>
      <w:spacing w:after="120"/>
    </w:pPr>
  </w:style>
  <w:style w:type="character" w:customStyle="1" w:styleId="BodyTextChar">
    <w:name w:val="Body Text Char"/>
    <w:basedOn w:val="DefaultParagraphFont"/>
    <w:link w:val="BodyText"/>
    <w:uiPriority w:val="99"/>
    <w:semiHidden/>
    <w:rsid w:val="00497580"/>
    <w:rPr>
      <w:rFonts w:ascii="Times New Roman" w:eastAsia="Times New Roman" w:hAnsi="Times New Roman" w:cs="Times New Roman"/>
      <w:sz w:val="24"/>
      <w:szCs w:val="24"/>
    </w:rPr>
  </w:style>
  <w:style w:type="character" w:customStyle="1" w:styleId="Mention1">
    <w:name w:val="Mention1"/>
    <w:basedOn w:val="DefaultParagraphFont"/>
    <w:uiPriority w:val="99"/>
    <w:semiHidden/>
    <w:unhideWhenUsed/>
    <w:rsid w:val="00940C8B"/>
    <w:rPr>
      <w:color w:val="2B579A"/>
      <w:shd w:val="clear" w:color="auto" w:fill="E6E6E6"/>
    </w:rPr>
  </w:style>
  <w:style w:type="character" w:customStyle="1" w:styleId="UnresolvedMention1">
    <w:name w:val="Unresolved Mention1"/>
    <w:basedOn w:val="DefaultParagraphFont"/>
    <w:uiPriority w:val="99"/>
    <w:semiHidden/>
    <w:unhideWhenUsed/>
    <w:rsid w:val="003D13A8"/>
    <w:rPr>
      <w:color w:val="808080"/>
      <w:shd w:val="clear" w:color="auto" w:fill="E6E6E6"/>
    </w:rPr>
  </w:style>
  <w:style w:type="table" w:customStyle="1" w:styleId="TableGrid1">
    <w:name w:val="Table Grid1"/>
    <w:basedOn w:val="TableNormal"/>
    <w:next w:val="TableGrid"/>
    <w:uiPriority w:val="59"/>
    <w:rsid w:val="00A71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A71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List 3"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3671"/>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0C20AB"/>
    <w:pPr>
      <w:keepNext/>
      <w:keepLines/>
      <w:numPr>
        <w:numId w:val="5"/>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E53653"/>
    <w:pPr>
      <w:keepNext/>
      <w:keepLines/>
      <w:numPr>
        <w:ilvl w:val="1"/>
        <w:numId w:val="5"/>
      </w:numPr>
      <w:spacing w:before="40"/>
      <w:ind w:left="576"/>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332F80"/>
    <w:pPr>
      <w:keepNext/>
      <w:keepLines/>
      <w:numPr>
        <w:ilvl w:val="2"/>
        <w:numId w:val="5"/>
      </w:numPr>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0C20AB"/>
    <w:pPr>
      <w:keepNext/>
      <w:keepLines/>
      <w:numPr>
        <w:ilvl w:val="3"/>
        <w:numId w:val="5"/>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0C20AB"/>
    <w:pPr>
      <w:keepNext/>
      <w:keepLines/>
      <w:numPr>
        <w:ilvl w:val="4"/>
        <w:numId w:val="5"/>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0C20AB"/>
    <w:pPr>
      <w:keepNext/>
      <w:keepLines/>
      <w:numPr>
        <w:ilvl w:val="5"/>
        <w:numId w:val="5"/>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0C20AB"/>
    <w:pPr>
      <w:keepNext/>
      <w:keepLines/>
      <w:numPr>
        <w:ilvl w:val="6"/>
        <w:numId w:val="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0C20AB"/>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C20AB"/>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style>
  <w:style w:type="character" w:customStyle="1" w:styleId="FooterChar">
    <w:name w:val="Footer Char"/>
    <w:basedOn w:val="DefaultParagraphFont"/>
    <w:link w:val="Footer"/>
    <w:uiPriority w:val="99"/>
    <w:rsid w:val="008B5D54"/>
  </w:style>
  <w:style w:type="paragraph" w:styleId="NoSpacing">
    <w:name w:val="No Spacing"/>
    <w:uiPriority w:val="1"/>
    <w:qFormat/>
    <w:rsid w:val="006869D4"/>
    <w:pPr>
      <w:spacing w:after="0" w:line="240" w:lineRule="auto"/>
    </w:pPr>
    <w:rPr>
      <w:rFonts w:ascii="Times New Roman" w:hAnsi="Times New Roman"/>
      <w:sz w:val="24"/>
    </w:rPr>
  </w:style>
  <w:style w:type="paragraph" w:styleId="BalloonText">
    <w:name w:val="Balloon Text"/>
    <w:basedOn w:val="Normal"/>
    <w:link w:val="BalloonTextChar"/>
    <w:uiPriority w:val="99"/>
    <w:semiHidden/>
    <w:rsid w:val="00053671"/>
    <w:rPr>
      <w:rFonts w:ascii="Tahoma" w:hAnsi="Tahoma"/>
      <w:sz w:val="16"/>
      <w:szCs w:val="16"/>
      <w:lang w:val="x-none" w:eastAsia="x-none"/>
    </w:rPr>
  </w:style>
  <w:style w:type="character" w:customStyle="1" w:styleId="BalloonTextChar">
    <w:name w:val="Balloon Text Char"/>
    <w:basedOn w:val="DefaultParagraphFont"/>
    <w:link w:val="BalloonText"/>
    <w:uiPriority w:val="99"/>
    <w:semiHidden/>
    <w:rsid w:val="00053671"/>
    <w:rPr>
      <w:rFonts w:ascii="Tahoma" w:eastAsia="Times New Roman" w:hAnsi="Tahoma" w:cs="Times New Roman"/>
      <w:sz w:val="16"/>
      <w:szCs w:val="16"/>
      <w:lang w:val="x-none" w:eastAsia="x-none"/>
    </w:rPr>
  </w:style>
  <w:style w:type="character" w:styleId="Hyperlink">
    <w:name w:val="Hyperlink"/>
    <w:basedOn w:val="DefaultParagraphFont"/>
    <w:uiPriority w:val="99"/>
    <w:unhideWhenUsed/>
    <w:rsid w:val="00542640"/>
    <w:rPr>
      <w:color w:val="0000FF" w:themeColor="hyperlink"/>
      <w:u w:val="single"/>
    </w:rPr>
  </w:style>
  <w:style w:type="character" w:customStyle="1" w:styleId="Heading1Char">
    <w:name w:val="Heading 1 Char"/>
    <w:basedOn w:val="DefaultParagraphFont"/>
    <w:link w:val="Heading1"/>
    <w:uiPriority w:val="9"/>
    <w:rsid w:val="000C20AB"/>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B12EA3"/>
    <w:pPr>
      <w:spacing w:line="259" w:lineRule="auto"/>
      <w:outlineLvl w:val="9"/>
    </w:pPr>
  </w:style>
  <w:style w:type="character" w:customStyle="1" w:styleId="Heading2Char">
    <w:name w:val="Heading 2 Char"/>
    <w:basedOn w:val="DefaultParagraphFont"/>
    <w:link w:val="Heading2"/>
    <w:uiPriority w:val="9"/>
    <w:rsid w:val="00E53653"/>
    <w:rPr>
      <w:rFonts w:ascii="Times New Roman" w:eastAsiaTheme="majorEastAsia" w:hAnsi="Times New Roman" w:cstheme="majorBidi"/>
      <w:b/>
      <w:sz w:val="24"/>
      <w:szCs w:val="26"/>
    </w:rPr>
  </w:style>
  <w:style w:type="paragraph" w:styleId="TOC2">
    <w:name w:val="toc 2"/>
    <w:basedOn w:val="Normal"/>
    <w:next w:val="Normal"/>
    <w:autoRedefine/>
    <w:uiPriority w:val="39"/>
    <w:unhideWhenUsed/>
    <w:rsid w:val="00B12EA3"/>
    <w:pPr>
      <w:spacing w:after="100"/>
      <w:ind w:left="240"/>
    </w:pPr>
  </w:style>
  <w:style w:type="table" w:styleId="TableGrid">
    <w:name w:val="Table Grid"/>
    <w:basedOn w:val="TableNormal"/>
    <w:uiPriority w:val="59"/>
    <w:rsid w:val="00B12E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rsid w:val="000D10E8"/>
    <w:pPr>
      <w:spacing w:line="360" w:lineRule="auto"/>
      <w:ind w:firstLine="720"/>
    </w:pPr>
    <w:rPr>
      <w:szCs w:val="20"/>
      <w:lang w:val="x-none" w:eastAsia="x-none"/>
    </w:rPr>
  </w:style>
  <w:style w:type="character" w:customStyle="1" w:styleId="BodyTextIndentChar">
    <w:name w:val="Body Text Indent Char"/>
    <w:basedOn w:val="DefaultParagraphFont"/>
    <w:link w:val="BodyTextIndent"/>
    <w:rsid w:val="000D10E8"/>
    <w:rPr>
      <w:rFonts w:ascii="Times New Roman" w:eastAsia="Times New Roman" w:hAnsi="Times New Roman" w:cs="Times New Roman"/>
      <w:sz w:val="24"/>
      <w:szCs w:val="20"/>
      <w:lang w:val="x-none" w:eastAsia="x-none"/>
    </w:rPr>
  </w:style>
  <w:style w:type="character" w:styleId="CommentReference">
    <w:name w:val="annotation reference"/>
    <w:basedOn w:val="DefaultParagraphFont"/>
    <w:uiPriority w:val="99"/>
    <w:semiHidden/>
    <w:unhideWhenUsed/>
    <w:rsid w:val="00686217"/>
    <w:rPr>
      <w:sz w:val="16"/>
      <w:szCs w:val="16"/>
    </w:rPr>
  </w:style>
  <w:style w:type="paragraph" w:styleId="CommentText">
    <w:name w:val="annotation text"/>
    <w:basedOn w:val="Normal"/>
    <w:link w:val="CommentTextChar"/>
    <w:uiPriority w:val="99"/>
    <w:unhideWhenUsed/>
    <w:rsid w:val="00686217"/>
    <w:rPr>
      <w:sz w:val="20"/>
      <w:szCs w:val="20"/>
    </w:rPr>
  </w:style>
  <w:style w:type="character" w:customStyle="1" w:styleId="CommentTextChar">
    <w:name w:val="Comment Text Char"/>
    <w:basedOn w:val="DefaultParagraphFont"/>
    <w:link w:val="CommentText"/>
    <w:uiPriority w:val="99"/>
    <w:rsid w:val="0068621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86217"/>
    <w:rPr>
      <w:b/>
      <w:bCs/>
    </w:rPr>
  </w:style>
  <w:style w:type="character" w:customStyle="1" w:styleId="CommentSubjectChar">
    <w:name w:val="Comment Subject Char"/>
    <w:basedOn w:val="CommentTextChar"/>
    <w:link w:val="CommentSubject"/>
    <w:uiPriority w:val="99"/>
    <w:semiHidden/>
    <w:rsid w:val="00686217"/>
    <w:rPr>
      <w:rFonts w:ascii="Times New Roman" w:eastAsia="Times New Roman" w:hAnsi="Times New Roman" w:cs="Times New Roman"/>
      <w:b/>
      <w:bCs/>
      <w:sz w:val="20"/>
      <w:szCs w:val="20"/>
    </w:rPr>
  </w:style>
  <w:style w:type="paragraph" w:styleId="ListParagraph">
    <w:name w:val="List Paragraph"/>
    <w:basedOn w:val="Normal"/>
    <w:link w:val="ListParagraphChar"/>
    <w:uiPriority w:val="34"/>
    <w:qFormat/>
    <w:rsid w:val="00C62F5E"/>
    <w:pPr>
      <w:spacing w:after="200" w:line="276" w:lineRule="auto"/>
      <w:ind w:left="720"/>
      <w:contextualSpacing/>
    </w:pPr>
    <w:rPr>
      <w:rFonts w:ascii="Calibri" w:hAnsi="Calibri"/>
      <w:sz w:val="22"/>
      <w:szCs w:val="22"/>
      <w:lang w:val="x-none" w:eastAsia="x-none"/>
    </w:rPr>
  </w:style>
  <w:style w:type="character" w:customStyle="1" w:styleId="ListParagraphChar">
    <w:name w:val="List Paragraph Char"/>
    <w:link w:val="ListParagraph"/>
    <w:uiPriority w:val="34"/>
    <w:locked/>
    <w:rsid w:val="00C62F5E"/>
    <w:rPr>
      <w:rFonts w:ascii="Calibri" w:eastAsia="Times New Roman" w:hAnsi="Calibri" w:cs="Times New Roman"/>
      <w:lang w:val="x-none" w:eastAsia="x-none"/>
    </w:rPr>
  </w:style>
  <w:style w:type="paragraph" w:styleId="FootnoteText">
    <w:name w:val="footnote text"/>
    <w:basedOn w:val="Normal"/>
    <w:link w:val="FootnoteTextChar"/>
    <w:uiPriority w:val="99"/>
    <w:rsid w:val="007C2B6F"/>
    <w:rPr>
      <w:sz w:val="20"/>
      <w:szCs w:val="20"/>
    </w:rPr>
  </w:style>
  <w:style w:type="character" w:customStyle="1" w:styleId="FootnoteTextChar">
    <w:name w:val="Footnote Text Char"/>
    <w:basedOn w:val="DefaultParagraphFont"/>
    <w:link w:val="FootnoteText"/>
    <w:uiPriority w:val="99"/>
    <w:rsid w:val="007C2B6F"/>
    <w:rPr>
      <w:rFonts w:ascii="Times New Roman" w:eastAsia="Times New Roman" w:hAnsi="Times New Roman" w:cs="Times New Roman"/>
      <w:sz w:val="20"/>
      <w:szCs w:val="20"/>
    </w:rPr>
  </w:style>
  <w:style w:type="character" w:styleId="FootnoteReference">
    <w:name w:val="footnote reference"/>
    <w:uiPriority w:val="99"/>
    <w:rsid w:val="007C2B6F"/>
    <w:rPr>
      <w:rFonts w:cs="Times New Roman"/>
      <w:vertAlign w:val="superscript"/>
    </w:rPr>
  </w:style>
  <w:style w:type="paragraph" w:styleId="Caption">
    <w:name w:val="caption"/>
    <w:basedOn w:val="Normal"/>
    <w:next w:val="Normal"/>
    <w:uiPriority w:val="35"/>
    <w:qFormat/>
    <w:rsid w:val="00332F80"/>
    <w:rPr>
      <w:b/>
      <w:bCs/>
      <w:sz w:val="20"/>
      <w:szCs w:val="20"/>
    </w:rPr>
  </w:style>
  <w:style w:type="character" w:customStyle="1" w:styleId="Heading3Char">
    <w:name w:val="Heading 3 Char"/>
    <w:basedOn w:val="DefaultParagraphFont"/>
    <w:link w:val="Heading3"/>
    <w:uiPriority w:val="9"/>
    <w:semiHidden/>
    <w:rsid w:val="00332F80"/>
    <w:rPr>
      <w:rFonts w:asciiTheme="majorHAnsi" w:eastAsiaTheme="majorEastAsia" w:hAnsiTheme="majorHAnsi" w:cstheme="majorBidi"/>
      <w:color w:val="243F60" w:themeColor="accent1" w:themeShade="7F"/>
      <w:sz w:val="24"/>
      <w:szCs w:val="24"/>
    </w:rPr>
  </w:style>
  <w:style w:type="paragraph" w:styleId="TOC3">
    <w:name w:val="toc 3"/>
    <w:basedOn w:val="Normal"/>
    <w:next w:val="Normal"/>
    <w:autoRedefine/>
    <w:uiPriority w:val="39"/>
    <w:unhideWhenUsed/>
    <w:rsid w:val="00F951D1"/>
    <w:pPr>
      <w:spacing w:after="100"/>
      <w:ind w:left="480"/>
    </w:pPr>
  </w:style>
  <w:style w:type="character" w:customStyle="1" w:styleId="Heading4Char">
    <w:name w:val="Heading 4 Char"/>
    <w:basedOn w:val="DefaultParagraphFont"/>
    <w:link w:val="Heading4"/>
    <w:uiPriority w:val="9"/>
    <w:semiHidden/>
    <w:rsid w:val="000C20AB"/>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0C20AB"/>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0C20AB"/>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0C20AB"/>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0C20A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C20AB"/>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0C20AB"/>
    <w:pPr>
      <w:numPr>
        <w:numId w:val="7"/>
      </w:numPr>
    </w:pPr>
  </w:style>
  <w:style w:type="paragraph" w:styleId="TOC1">
    <w:name w:val="toc 1"/>
    <w:basedOn w:val="Normal"/>
    <w:next w:val="Normal"/>
    <w:autoRedefine/>
    <w:uiPriority w:val="39"/>
    <w:unhideWhenUsed/>
    <w:rsid w:val="00E53653"/>
    <w:pPr>
      <w:spacing w:after="100"/>
    </w:pPr>
  </w:style>
  <w:style w:type="paragraph" w:styleId="TableofFigures">
    <w:name w:val="table of figures"/>
    <w:basedOn w:val="Normal"/>
    <w:next w:val="Normal"/>
    <w:uiPriority w:val="99"/>
    <w:unhideWhenUsed/>
    <w:rsid w:val="009221FF"/>
  </w:style>
  <w:style w:type="paragraph" w:styleId="EndnoteText">
    <w:name w:val="endnote text"/>
    <w:basedOn w:val="Normal"/>
    <w:link w:val="EndnoteTextChar"/>
    <w:uiPriority w:val="99"/>
    <w:semiHidden/>
    <w:unhideWhenUsed/>
    <w:rsid w:val="005B7263"/>
    <w:rPr>
      <w:sz w:val="20"/>
      <w:szCs w:val="20"/>
    </w:rPr>
  </w:style>
  <w:style w:type="character" w:customStyle="1" w:styleId="EndnoteTextChar">
    <w:name w:val="Endnote Text Char"/>
    <w:basedOn w:val="DefaultParagraphFont"/>
    <w:link w:val="EndnoteText"/>
    <w:uiPriority w:val="99"/>
    <w:semiHidden/>
    <w:rsid w:val="005B7263"/>
    <w:rPr>
      <w:rFonts w:ascii="Times New Roman" w:eastAsia="Times New Roman" w:hAnsi="Times New Roman" w:cs="Times New Roman"/>
      <w:sz w:val="20"/>
      <w:szCs w:val="20"/>
    </w:rPr>
  </w:style>
  <w:style w:type="character" w:styleId="EndnoteReference">
    <w:name w:val="endnote reference"/>
    <w:basedOn w:val="DefaultParagraphFont"/>
    <w:semiHidden/>
    <w:unhideWhenUsed/>
    <w:rsid w:val="005B7263"/>
    <w:rPr>
      <w:vertAlign w:val="superscript"/>
    </w:rPr>
  </w:style>
  <w:style w:type="paragraph" w:styleId="Revision">
    <w:name w:val="Revision"/>
    <w:hidden/>
    <w:uiPriority w:val="99"/>
    <w:semiHidden/>
    <w:rsid w:val="00783F55"/>
    <w:pPr>
      <w:spacing w:after="0"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5D290C"/>
    <w:rPr>
      <w:color w:val="800080" w:themeColor="followedHyperlink"/>
      <w:u w:val="single"/>
    </w:rPr>
  </w:style>
  <w:style w:type="character" w:customStyle="1" w:styleId="tgc">
    <w:name w:val="_tgc"/>
    <w:basedOn w:val="DefaultParagraphFont"/>
    <w:rsid w:val="00A774EC"/>
  </w:style>
  <w:style w:type="character" w:customStyle="1" w:styleId="SC2721">
    <w:name w:val="SC2721"/>
    <w:uiPriority w:val="99"/>
    <w:rsid w:val="003E2FC0"/>
    <w:rPr>
      <w:color w:val="000000"/>
    </w:rPr>
  </w:style>
  <w:style w:type="paragraph" w:styleId="List3">
    <w:name w:val="List 3"/>
    <w:basedOn w:val="Normal"/>
    <w:semiHidden/>
    <w:rsid w:val="008F416D"/>
    <w:pPr>
      <w:ind w:left="1915" w:hanging="360"/>
    </w:pPr>
    <w:rPr>
      <w:rFonts w:ascii="Arial" w:hAnsi="Arial"/>
      <w:spacing w:val="-5"/>
      <w:sz w:val="20"/>
      <w:szCs w:val="20"/>
    </w:rPr>
  </w:style>
  <w:style w:type="paragraph" w:styleId="BodyText">
    <w:name w:val="Body Text"/>
    <w:basedOn w:val="Normal"/>
    <w:link w:val="BodyTextChar"/>
    <w:uiPriority w:val="99"/>
    <w:semiHidden/>
    <w:unhideWhenUsed/>
    <w:rsid w:val="00497580"/>
    <w:pPr>
      <w:spacing w:after="120"/>
    </w:pPr>
  </w:style>
  <w:style w:type="character" w:customStyle="1" w:styleId="BodyTextChar">
    <w:name w:val="Body Text Char"/>
    <w:basedOn w:val="DefaultParagraphFont"/>
    <w:link w:val="BodyText"/>
    <w:uiPriority w:val="99"/>
    <w:semiHidden/>
    <w:rsid w:val="00497580"/>
    <w:rPr>
      <w:rFonts w:ascii="Times New Roman" w:eastAsia="Times New Roman" w:hAnsi="Times New Roman" w:cs="Times New Roman"/>
      <w:sz w:val="24"/>
      <w:szCs w:val="24"/>
    </w:rPr>
  </w:style>
  <w:style w:type="character" w:customStyle="1" w:styleId="Mention1">
    <w:name w:val="Mention1"/>
    <w:basedOn w:val="DefaultParagraphFont"/>
    <w:uiPriority w:val="99"/>
    <w:semiHidden/>
    <w:unhideWhenUsed/>
    <w:rsid w:val="00940C8B"/>
    <w:rPr>
      <w:color w:val="2B579A"/>
      <w:shd w:val="clear" w:color="auto" w:fill="E6E6E6"/>
    </w:rPr>
  </w:style>
  <w:style w:type="character" w:customStyle="1" w:styleId="UnresolvedMention1">
    <w:name w:val="Unresolved Mention1"/>
    <w:basedOn w:val="DefaultParagraphFont"/>
    <w:uiPriority w:val="99"/>
    <w:semiHidden/>
    <w:unhideWhenUsed/>
    <w:rsid w:val="003D13A8"/>
    <w:rPr>
      <w:color w:val="808080"/>
      <w:shd w:val="clear" w:color="auto" w:fill="E6E6E6"/>
    </w:rPr>
  </w:style>
  <w:style w:type="table" w:customStyle="1" w:styleId="TableGrid1">
    <w:name w:val="Table Grid1"/>
    <w:basedOn w:val="TableNormal"/>
    <w:next w:val="TableGrid"/>
    <w:uiPriority w:val="59"/>
    <w:rsid w:val="00A71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A71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7052898">
      <w:bodyDiv w:val="1"/>
      <w:marLeft w:val="0"/>
      <w:marRight w:val="0"/>
      <w:marTop w:val="0"/>
      <w:marBottom w:val="0"/>
      <w:divBdr>
        <w:top w:val="none" w:sz="0" w:space="0" w:color="auto"/>
        <w:left w:val="none" w:sz="0" w:space="0" w:color="auto"/>
        <w:bottom w:val="none" w:sz="0" w:space="0" w:color="auto"/>
        <w:right w:val="none" w:sz="0" w:space="0" w:color="auto"/>
      </w:divBdr>
    </w:div>
    <w:div w:id="560022681">
      <w:bodyDiv w:val="1"/>
      <w:marLeft w:val="0"/>
      <w:marRight w:val="0"/>
      <w:marTop w:val="0"/>
      <w:marBottom w:val="0"/>
      <w:divBdr>
        <w:top w:val="none" w:sz="0" w:space="0" w:color="auto"/>
        <w:left w:val="none" w:sz="0" w:space="0" w:color="auto"/>
        <w:bottom w:val="none" w:sz="0" w:space="0" w:color="auto"/>
        <w:right w:val="none" w:sz="0" w:space="0" w:color="auto"/>
      </w:divBdr>
    </w:div>
    <w:div w:id="679769950">
      <w:bodyDiv w:val="1"/>
      <w:marLeft w:val="0"/>
      <w:marRight w:val="0"/>
      <w:marTop w:val="0"/>
      <w:marBottom w:val="0"/>
      <w:divBdr>
        <w:top w:val="none" w:sz="0" w:space="0" w:color="auto"/>
        <w:left w:val="none" w:sz="0" w:space="0" w:color="auto"/>
        <w:bottom w:val="none" w:sz="0" w:space="0" w:color="auto"/>
        <w:right w:val="none" w:sz="0" w:space="0" w:color="auto"/>
      </w:divBdr>
    </w:div>
    <w:div w:id="719744979">
      <w:bodyDiv w:val="1"/>
      <w:marLeft w:val="0"/>
      <w:marRight w:val="0"/>
      <w:marTop w:val="0"/>
      <w:marBottom w:val="0"/>
      <w:divBdr>
        <w:top w:val="none" w:sz="0" w:space="0" w:color="auto"/>
        <w:left w:val="none" w:sz="0" w:space="0" w:color="auto"/>
        <w:bottom w:val="none" w:sz="0" w:space="0" w:color="auto"/>
        <w:right w:val="none" w:sz="0" w:space="0" w:color="auto"/>
      </w:divBdr>
    </w:div>
    <w:div w:id="874925845">
      <w:bodyDiv w:val="1"/>
      <w:marLeft w:val="0"/>
      <w:marRight w:val="0"/>
      <w:marTop w:val="0"/>
      <w:marBottom w:val="0"/>
      <w:divBdr>
        <w:top w:val="none" w:sz="0" w:space="0" w:color="auto"/>
        <w:left w:val="none" w:sz="0" w:space="0" w:color="auto"/>
        <w:bottom w:val="none" w:sz="0" w:space="0" w:color="auto"/>
        <w:right w:val="none" w:sz="0" w:space="0" w:color="auto"/>
      </w:divBdr>
    </w:div>
    <w:div w:id="1133671397">
      <w:bodyDiv w:val="1"/>
      <w:marLeft w:val="0"/>
      <w:marRight w:val="0"/>
      <w:marTop w:val="0"/>
      <w:marBottom w:val="0"/>
      <w:divBdr>
        <w:top w:val="none" w:sz="0" w:space="0" w:color="auto"/>
        <w:left w:val="none" w:sz="0" w:space="0" w:color="auto"/>
        <w:bottom w:val="none" w:sz="0" w:space="0" w:color="auto"/>
        <w:right w:val="none" w:sz="0" w:space="0" w:color="auto"/>
      </w:divBdr>
    </w:div>
    <w:div w:id="1169978605">
      <w:bodyDiv w:val="1"/>
      <w:marLeft w:val="0"/>
      <w:marRight w:val="0"/>
      <w:marTop w:val="0"/>
      <w:marBottom w:val="0"/>
      <w:divBdr>
        <w:top w:val="none" w:sz="0" w:space="0" w:color="auto"/>
        <w:left w:val="none" w:sz="0" w:space="0" w:color="auto"/>
        <w:bottom w:val="none" w:sz="0" w:space="0" w:color="auto"/>
        <w:right w:val="none" w:sz="0" w:space="0" w:color="auto"/>
      </w:divBdr>
    </w:div>
    <w:div w:id="1252736553">
      <w:bodyDiv w:val="1"/>
      <w:marLeft w:val="0"/>
      <w:marRight w:val="0"/>
      <w:marTop w:val="0"/>
      <w:marBottom w:val="0"/>
      <w:divBdr>
        <w:top w:val="none" w:sz="0" w:space="0" w:color="auto"/>
        <w:left w:val="none" w:sz="0" w:space="0" w:color="auto"/>
        <w:bottom w:val="none" w:sz="0" w:space="0" w:color="auto"/>
        <w:right w:val="none" w:sz="0" w:space="0" w:color="auto"/>
      </w:divBdr>
    </w:div>
    <w:div w:id="1269660638">
      <w:bodyDiv w:val="1"/>
      <w:marLeft w:val="0"/>
      <w:marRight w:val="0"/>
      <w:marTop w:val="0"/>
      <w:marBottom w:val="0"/>
      <w:divBdr>
        <w:top w:val="none" w:sz="0" w:space="0" w:color="auto"/>
        <w:left w:val="none" w:sz="0" w:space="0" w:color="auto"/>
        <w:bottom w:val="none" w:sz="0" w:space="0" w:color="auto"/>
        <w:right w:val="none" w:sz="0" w:space="0" w:color="auto"/>
      </w:divBdr>
    </w:div>
    <w:div w:id="1323388967">
      <w:bodyDiv w:val="1"/>
      <w:marLeft w:val="0"/>
      <w:marRight w:val="0"/>
      <w:marTop w:val="0"/>
      <w:marBottom w:val="0"/>
      <w:divBdr>
        <w:top w:val="none" w:sz="0" w:space="0" w:color="auto"/>
        <w:left w:val="none" w:sz="0" w:space="0" w:color="auto"/>
        <w:bottom w:val="none" w:sz="0" w:space="0" w:color="auto"/>
        <w:right w:val="none" w:sz="0" w:space="0" w:color="auto"/>
      </w:divBdr>
    </w:div>
    <w:div w:id="1465654164">
      <w:bodyDiv w:val="1"/>
      <w:marLeft w:val="0"/>
      <w:marRight w:val="0"/>
      <w:marTop w:val="0"/>
      <w:marBottom w:val="0"/>
      <w:divBdr>
        <w:top w:val="none" w:sz="0" w:space="0" w:color="auto"/>
        <w:left w:val="none" w:sz="0" w:space="0" w:color="auto"/>
        <w:bottom w:val="none" w:sz="0" w:space="0" w:color="auto"/>
        <w:right w:val="none" w:sz="0" w:space="0" w:color="auto"/>
      </w:divBdr>
    </w:div>
    <w:div w:id="1535315141">
      <w:bodyDiv w:val="1"/>
      <w:marLeft w:val="0"/>
      <w:marRight w:val="0"/>
      <w:marTop w:val="0"/>
      <w:marBottom w:val="0"/>
      <w:divBdr>
        <w:top w:val="none" w:sz="0" w:space="0" w:color="auto"/>
        <w:left w:val="none" w:sz="0" w:space="0" w:color="auto"/>
        <w:bottom w:val="none" w:sz="0" w:space="0" w:color="auto"/>
        <w:right w:val="none" w:sz="0" w:space="0" w:color="auto"/>
      </w:divBdr>
    </w:div>
    <w:div w:id="1564368155">
      <w:bodyDiv w:val="1"/>
      <w:marLeft w:val="0"/>
      <w:marRight w:val="0"/>
      <w:marTop w:val="0"/>
      <w:marBottom w:val="0"/>
      <w:divBdr>
        <w:top w:val="none" w:sz="0" w:space="0" w:color="auto"/>
        <w:left w:val="none" w:sz="0" w:space="0" w:color="auto"/>
        <w:bottom w:val="none" w:sz="0" w:space="0" w:color="auto"/>
        <w:right w:val="none" w:sz="0" w:space="0" w:color="auto"/>
      </w:divBdr>
    </w:div>
    <w:div w:id="1601713922">
      <w:bodyDiv w:val="1"/>
      <w:marLeft w:val="0"/>
      <w:marRight w:val="0"/>
      <w:marTop w:val="0"/>
      <w:marBottom w:val="0"/>
      <w:divBdr>
        <w:top w:val="none" w:sz="0" w:space="0" w:color="auto"/>
        <w:left w:val="none" w:sz="0" w:space="0" w:color="auto"/>
        <w:bottom w:val="none" w:sz="0" w:space="0" w:color="auto"/>
        <w:right w:val="none" w:sz="0" w:space="0" w:color="auto"/>
      </w:divBdr>
    </w:div>
    <w:div w:id="1773553654">
      <w:bodyDiv w:val="1"/>
      <w:marLeft w:val="0"/>
      <w:marRight w:val="0"/>
      <w:marTop w:val="0"/>
      <w:marBottom w:val="0"/>
      <w:divBdr>
        <w:top w:val="none" w:sz="0" w:space="0" w:color="auto"/>
        <w:left w:val="none" w:sz="0" w:space="0" w:color="auto"/>
        <w:bottom w:val="none" w:sz="0" w:space="0" w:color="auto"/>
        <w:right w:val="none" w:sz="0" w:space="0" w:color="auto"/>
      </w:divBdr>
    </w:div>
    <w:div w:id="1829245360">
      <w:bodyDiv w:val="1"/>
      <w:marLeft w:val="0"/>
      <w:marRight w:val="0"/>
      <w:marTop w:val="0"/>
      <w:marBottom w:val="0"/>
      <w:divBdr>
        <w:top w:val="none" w:sz="0" w:space="0" w:color="auto"/>
        <w:left w:val="none" w:sz="0" w:space="0" w:color="auto"/>
        <w:bottom w:val="none" w:sz="0" w:space="0" w:color="auto"/>
        <w:right w:val="none" w:sz="0" w:space="0" w:color="auto"/>
      </w:divBdr>
    </w:div>
    <w:div w:id="2119983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illiamsinstitute.law.ucla.edu/wp-content/uploads/Gates-How-Many-People-LGBT-Arp-2011.pdf" TargetMode="External"/><Relationship Id="rId5" Type="http://schemas.openxmlformats.org/officeDocument/2006/relationships/settings" Target="settings.xml"/><Relationship Id="rId10" Type="http://schemas.openxmlformats.org/officeDocument/2006/relationships/hyperlink" Target="http://www.bls.gov/oes/current/oes_nat.htm" TargetMode="External"/><Relationship Id="rId4" Type="http://schemas.microsoft.com/office/2007/relationships/stylesWithEffects" Target="stylesWithEffects.xml"/><Relationship Id="rId9" Type="http://schemas.openxmlformats.org/officeDocument/2006/relationships/hyperlink" Target="mailto:ahotto2@uic.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121690-FCE2-4CCE-A684-E8591E0805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8560</Words>
  <Characters>48795</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72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9-07T14:04:00Z</dcterms:created>
  <dcterms:modified xsi:type="dcterms:W3CDTF">2018-09-07T14:04:00Z</dcterms:modified>
</cp:coreProperties>
</file>